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0770A6" w:rsidRPr="00537868" w:rsidRDefault="000770A6"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0770A6" w:rsidRPr="00537868" w:rsidRDefault="000770A6"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0770A6" w:rsidRPr="00537868" w:rsidRDefault="000770A6" w:rsidP="00211FC0">
                            <w:pPr>
                              <w:pStyle w:val="PDGNoms"/>
                            </w:pPr>
                            <w:r w:rsidRPr="00537868">
                              <w:t>Expert n° 1 :</w:t>
                            </w:r>
                          </w:p>
                          <w:p w14:paraId="22524B79" w14:textId="4F548DE0" w:rsidR="000770A6" w:rsidRPr="00537868" w:rsidRDefault="000770A6"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0770A6" w:rsidRPr="00537868" w:rsidRDefault="000770A6" w:rsidP="00211FC0">
                      <w:pPr>
                        <w:pStyle w:val="PDGNoms"/>
                      </w:pPr>
                      <w:r w:rsidRPr="00537868">
                        <w:t>Expert n° 1 :</w:t>
                      </w:r>
                    </w:p>
                    <w:p w14:paraId="22524B79" w14:textId="4F548DE0" w:rsidR="000770A6" w:rsidRPr="00537868" w:rsidRDefault="000770A6"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0770A6" w:rsidRPr="00537868" w:rsidRDefault="000770A6" w:rsidP="00211FC0">
                            <w:pPr>
                              <w:pStyle w:val="PDGNoms"/>
                            </w:pPr>
                            <w:r w:rsidRPr="00537868">
                              <w:t>Réalisé par :</w:t>
                            </w:r>
                          </w:p>
                          <w:p w14:paraId="56A7B5D3" w14:textId="77777777" w:rsidR="000770A6" w:rsidRPr="00537868" w:rsidRDefault="000770A6"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0770A6" w:rsidRPr="00537868" w:rsidRDefault="000770A6" w:rsidP="00211FC0">
                      <w:pPr>
                        <w:pStyle w:val="PDGNoms"/>
                      </w:pPr>
                      <w:r w:rsidRPr="00537868">
                        <w:t>Réalisé par :</w:t>
                      </w:r>
                    </w:p>
                    <w:p w14:paraId="56A7B5D3" w14:textId="77777777" w:rsidR="000770A6" w:rsidRPr="00537868" w:rsidRDefault="000770A6"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0770A6" w:rsidRPr="00537868" w:rsidRDefault="000770A6" w:rsidP="00211FC0">
                            <w:pPr>
                              <w:pStyle w:val="PDGNoms"/>
                            </w:pPr>
                            <w:r w:rsidRPr="00537868">
                              <w:t>Maître de diplôme :</w:t>
                            </w:r>
                          </w:p>
                          <w:p w14:paraId="5EC238BD" w14:textId="3BC2315D" w:rsidR="000770A6" w:rsidRPr="00537868" w:rsidRDefault="000770A6"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0770A6" w:rsidRPr="00537868" w:rsidRDefault="000770A6" w:rsidP="00211FC0">
                      <w:pPr>
                        <w:pStyle w:val="PDGNoms"/>
                      </w:pPr>
                      <w:r w:rsidRPr="00537868">
                        <w:t>Maître de diplôme :</w:t>
                      </w:r>
                    </w:p>
                    <w:p w14:paraId="5EC238BD" w14:textId="3BC2315D" w:rsidR="000770A6" w:rsidRPr="00537868" w:rsidRDefault="000770A6"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0770A6" w:rsidRPr="00537868" w:rsidRDefault="000770A6" w:rsidP="00211FC0">
                            <w:pPr>
                              <w:pStyle w:val="PDGNoms"/>
                            </w:pPr>
                            <w:r w:rsidRPr="00537868">
                              <w:t>Expert n° 2 :</w:t>
                            </w:r>
                          </w:p>
                          <w:p w14:paraId="1BB2C3E9" w14:textId="181BF1C6" w:rsidR="000770A6" w:rsidRPr="00537868" w:rsidRDefault="000770A6"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0770A6" w:rsidRPr="00537868" w:rsidRDefault="000770A6" w:rsidP="00211FC0">
                      <w:pPr>
                        <w:pStyle w:val="PDGNoms"/>
                      </w:pPr>
                      <w:r w:rsidRPr="00537868">
                        <w:t>Expert n° 2 :</w:t>
                      </w:r>
                    </w:p>
                    <w:p w14:paraId="1BB2C3E9" w14:textId="181BF1C6" w:rsidR="000770A6" w:rsidRPr="00537868" w:rsidRDefault="000770A6"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01B4FE02" w14:textId="798BD80F" w:rsidR="000E744C"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6463578" w:history="1">
            <w:r w:rsidR="000E744C" w:rsidRPr="00CA2D7E">
              <w:rPr>
                <w:rStyle w:val="Lienhypertexte"/>
                <w:noProof/>
              </w:rPr>
              <w:t>1 Introduction</w:t>
            </w:r>
            <w:r w:rsidR="000E744C">
              <w:rPr>
                <w:noProof/>
                <w:webHidden/>
              </w:rPr>
              <w:tab/>
            </w:r>
            <w:r w:rsidR="000E744C">
              <w:rPr>
                <w:noProof/>
                <w:webHidden/>
              </w:rPr>
              <w:fldChar w:fldCharType="begin"/>
            </w:r>
            <w:r w:rsidR="000E744C">
              <w:rPr>
                <w:noProof/>
                <w:webHidden/>
              </w:rPr>
              <w:instrText xml:space="preserve"> PAGEREF _Toc146463578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178132CC" w14:textId="779221CA" w:rsidR="000E744C" w:rsidRDefault="008E40AF">
          <w:pPr>
            <w:pStyle w:val="TM2"/>
            <w:tabs>
              <w:tab w:val="right" w:pos="9062"/>
            </w:tabs>
            <w:rPr>
              <w:rFonts w:asciiTheme="minorHAnsi" w:hAnsiTheme="minorHAnsi" w:cstheme="minorBidi"/>
              <w:noProof/>
              <w:kern w:val="2"/>
              <w14:ligatures w14:val="standardContextual"/>
            </w:rPr>
          </w:pPr>
          <w:hyperlink w:anchor="_Toc146463579" w:history="1">
            <w:r w:rsidR="000E744C" w:rsidRPr="00CA2D7E">
              <w:rPr>
                <w:rStyle w:val="Lienhypertexte"/>
                <w:noProof/>
              </w:rPr>
              <w:t>1.1 Contexte</w:t>
            </w:r>
            <w:r w:rsidR="000E744C">
              <w:rPr>
                <w:noProof/>
                <w:webHidden/>
              </w:rPr>
              <w:tab/>
            </w:r>
            <w:r w:rsidR="000E744C">
              <w:rPr>
                <w:noProof/>
                <w:webHidden/>
              </w:rPr>
              <w:fldChar w:fldCharType="begin"/>
            </w:r>
            <w:r w:rsidR="000E744C">
              <w:rPr>
                <w:noProof/>
                <w:webHidden/>
              </w:rPr>
              <w:instrText xml:space="preserve"> PAGEREF _Toc146463579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52868C0F" w14:textId="6FE2052B" w:rsidR="000E744C" w:rsidRDefault="008E40AF">
          <w:pPr>
            <w:pStyle w:val="TM2"/>
            <w:tabs>
              <w:tab w:val="right" w:pos="9062"/>
            </w:tabs>
            <w:rPr>
              <w:rFonts w:asciiTheme="minorHAnsi" w:hAnsiTheme="minorHAnsi" w:cstheme="minorBidi"/>
              <w:noProof/>
              <w:kern w:val="2"/>
              <w14:ligatures w14:val="standardContextual"/>
            </w:rPr>
          </w:pPr>
          <w:hyperlink w:anchor="_Toc146463580" w:history="1">
            <w:r w:rsidR="000E744C" w:rsidRPr="00CA2D7E">
              <w:rPr>
                <w:rStyle w:val="Lienhypertexte"/>
                <w:noProof/>
              </w:rPr>
              <w:t>1.2 But du projet</w:t>
            </w:r>
            <w:r w:rsidR="000E744C">
              <w:rPr>
                <w:noProof/>
                <w:webHidden/>
              </w:rPr>
              <w:tab/>
            </w:r>
            <w:r w:rsidR="000E744C">
              <w:rPr>
                <w:noProof/>
                <w:webHidden/>
              </w:rPr>
              <w:fldChar w:fldCharType="begin"/>
            </w:r>
            <w:r w:rsidR="000E744C">
              <w:rPr>
                <w:noProof/>
                <w:webHidden/>
              </w:rPr>
              <w:instrText xml:space="preserve"> PAGEREF _Toc146463580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0EB80507" w14:textId="5BAB73A6" w:rsidR="000E744C" w:rsidRDefault="008E40AF">
          <w:pPr>
            <w:pStyle w:val="TM2"/>
            <w:tabs>
              <w:tab w:val="right" w:pos="9062"/>
            </w:tabs>
            <w:rPr>
              <w:rFonts w:asciiTheme="minorHAnsi" w:hAnsiTheme="minorHAnsi" w:cstheme="minorBidi"/>
              <w:noProof/>
              <w:kern w:val="2"/>
              <w14:ligatures w14:val="standardContextual"/>
            </w:rPr>
          </w:pPr>
          <w:hyperlink w:anchor="_Toc146463581" w:history="1">
            <w:r w:rsidR="000E744C" w:rsidRPr="00CA2D7E">
              <w:rPr>
                <w:rStyle w:val="Lienhypertexte"/>
                <w:noProof/>
              </w:rPr>
              <w:t>1.3 Organisation</w:t>
            </w:r>
            <w:r w:rsidR="000E744C">
              <w:rPr>
                <w:noProof/>
                <w:webHidden/>
              </w:rPr>
              <w:tab/>
            </w:r>
            <w:r w:rsidR="000E744C">
              <w:rPr>
                <w:noProof/>
                <w:webHidden/>
              </w:rPr>
              <w:fldChar w:fldCharType="begin"/>
            </w:r>
            <w:r w:rsidR="000E744C">
              <w:rPr>
                <w:noProof/>
                <w:webHidden/>
              </w:rPr>
              <w:instrText xml:space="preserve"> PAGEREF _Toc146463581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44A58E65" w14:textId="44207025" w:rsidR="000E744C" w:rsidRDefault="008E40AF">
          <w:pPr>
            <w:pStyle w:val="TM1"/>
            <w:tabs>
              <w:tab w:val="right" w:pos="9062"/>
            </w:tabs>
            <w:rPr>
              <w:rFonts w:asciiTheme="minorHAnsi" w:hAnsiTheme="minorHAnsi" w:cstheme="minorBidi"/>
              <w:noProof/>
              <w:kern w:val="2"/>
              <w14:ligatures w14:val="standardContextual"/>
            </w:rPr>
          </w:pPr>
          <w:hyperlink w:anchor="_Toc146463582" w:history="1">
            <w:r w:rsidR="000E744C" w:rsidRPr="00CA2D7E">
              <w:rPr>
                <w:rStyle w:val="Lienhypertexte"/>
                <w:noProof/>
              </w:rPr>
              <w:t>2 Conception</w:t>
            </w:r>
            <w:r w:rsidR="000E744C">
              <w:rPr>
                <w:noProof/>
                <w:webHidden/>
              </w:rPr>
              <w:tab/>
            </w:r>
            <w:r w:rsidR="000E744C">
              <w:rPr>
                <w:noProof/>
                <w:webHidden/>
              </w:rPr>
              <w:fldChar w:fldCharType="begin"/>
            </w:r>
            <w:r w:rsidR="000E744C">
              <w:rPr>
                <w:noProof/>
                <w:webHidden/>
              </w:rPr>
              <w:instrText xml:space="preserve"> PAGEREF _Toc146463582 \h </w:instrText>
            </w:r>
            <w:r w:rsidR="000E744C">
              <w:rPr>
                <w:noProof/>
                <w:webHidden/>
              </w:rPr>
            </w:r>
            <w:r w:rsidR="000E744C">
              <w:rPr>
                <w:noProof/>
                <w:webHidden/>
              </w:rPr>
              <w:fldChar w:fldCharType="separate"/>
            </w:r>
            <w:r w:rsidR="000E744C">
              <w:rPr>
                <w:noProof/>
                <w:webHidden/>
              </w:rPr>
              <w:t>6</w:t>
            </w:r>
            <w:r w:rsidR="000E744C">
              <w:rPr>
                <w:noProof/>
                <w:webHidden/>
              </w:rPr>
              <w:fldChar w:fldCharType="end"/>
            </w:r>
          </w:hyperlink>
        </w:p>
        <w:p w14:paraId="1E54A304" w14:textId="7BCA9455" w:rsidR="000E744C" w:rsidRDefault="008E40AF">
          <w:pPr>
            <w:pStyle w:val="TM2"/>
            <w:tabs>
              <w:tab w:val="right" w:pos="9062"/>
            </w:tabs>
            <w:rPr>
              <w:rFonts w:asciiTheme="minorHAnsi" w:hAnsiTheme="minorHAnsi" w:cstheme="minorBidi"/>
              <w:noProof/>
              <w:kern w:val="2"/>
              <w14:ligatures w14:val="standardContextual"/>
            </w:rPr>
          </w:pPr>
          <w:hyperlink w:anchor="_Toc146463583" w:history="1">
            <w:r w:rsidR="000E744C" w:rsidRPr="00CA2D7E">
              <w:rPr>
                <w:rStyle w:val="Lienhypertexte"/>
                <w:noProof/>
              </w:rPr>
              <w:t>2.1 Schéma-bloc du système</w:t>
            </w:r>
            <w:r w:rsidR="000E744C">
              <w:rPr>
                <w:noProof/>
                <w:webHidden/>
              </w:rPr>
              <w:tab/>
            </w:r>
            <w:r w:rsidR="000E744C">
              <w:rPr>
                <w:noProof/>
                <w:webHidden/>
              </w:rPr>
              <w:fldChar w:fldCharType="begin"/>
            </w:r>
            <w:r w:rsidR="000E744C">
              <w:rPr>
                <w:noProof/>
                <w:webHidden/>
              </w:rPr>
              <w:instrText xml:space="preserve"> PAGEREF _Toc146463583 \h </w:instrText>
            </w:r>
            <w:r w:rsidR="000E744C">
              <w:rPr>
                <w:noProof/>
                <w:webHidden/>
              </w:rPr>
            </w:r>
            <w:r w:rsidR="000E744C">
              <w:rPr>
                <w:noProof/>
                <w:webHidden/>
              </w:rPr>
              <w:fldChar w:fldCharType="separate"/>
            </w:r>
            <w:r w:rsidR="000E744C">
              <w:rPr>
                <w:noProof/>
                <w:webHidden/>
              </w:rPr>
              <w:t>6</w:t>
            </w:r>
            <w:r w:rsidR="000E744C">
              <w:rPr>
                <w:noProof/>
                <w:webHidden/>
              </w:rPr>
              <w:fldChar w:fldCharType="end"/>
            </w:r>
          </w:hyperlink>
        </w:p>
        <w:p w14:paraId="2FFEA0A1" w14:textId="5F5CAC01" w:rsidR="000E744C" w:rsidRDefault="008E40AF">
          <w:pPr>
            <w:pStyle w:val="TM2"/>
            <w:tabs>
              <w:tab w:val="right" w:pos="9062"/>
            </w:tabs>
            <w:rPr>
              <w:rFonts w:asciiTheme="minorHAnsi" w:hAnsiTheme="minorHAnsi" w:cstheme="minorBidi"/>
              <w:noProof/>
              <w:kern w:val="2"/>
              <w14:ligatures w14:val="standardContextual"/>
            </w:rPr>
          </w:pPr>
          <w:hyperlink w:anchor="_Toc146463584" w:history="1">
            <w:r w:rsidR="000E744C" w:rsidRPr="00CA2D7E">
              <w:rPr>
                <w:rStyle w:val="Lienhypertexte"/>
                <w:noProof/>
              </w:rPr>
              <w:t>2.2 Connecteurs 230VAC</w:t>
            </w:r>
            <w:r w:rsidR="000E744C">
              <w:rPr>
                <w:noProof/>
                <w:webHidden/>
              </w:rPr>
              <w:tab/>
            </w:r>
            <w:r w:rsidR="000E744C">
              <w:rPr>
                <w:noProof/>
                <w:webHidden/>
              </w:rPr>
              <w:fldChar w:fldCharType="begin"/>
            </w:r>
            <w:r w:rsidR="000E744C">
              <w:rPr>
                <w:noProof/>
                <w:webHidden/>
              </w:rPr>
              <w:instrText xml:space="preserve"> PAGEREF _Toc146463584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5665019A" w14:textId="7F7983A4" w:rsidR="000E744C" w:rsidRDefault="008E40AF">
          <w:pPr>
            <w:pStyle w:val="TM2"/>
            <w:tabs>
              <w:tab w:val="right" w:pos="9062"/>
            </w:tabs>
            <w:rPr>
              <w:rFonts w:asciiTheme="minorHAnsi" w:hAnsiTheme="minorHAnsi" w:cstheme="minorBidi"/>
              <w:noProof/>
              <w:kern w:val="2"/>
              <w14:ligatures w14:val="standardContextual"/>
            </w:rPr>
          </w:pPr>
          <w:hyperlink w:anchor="_Toc146463585" w:history="1">
            <w:r w:rsidR="000E744C" w:rsidRPr="00CA2D7E">
              <w:rPr>
                <w:rStyle w:val="Lienhypertexte"/>
                <w:noProof/>
              </w:rPr>
              <w:t>2.3 Convertisseur AC/DC</w:t>
            </w:r>
            <w:r w:rsidR="000E744C">
              <w:rPr>
                <w:noProof/>
                <w:webHidden/>
              </w:rPr>
              <w:tab/>
            </w:r>
            <w:r w:rsidR="000E744C">
              <w:rPr>
                <w:noProof/>
                <w:webHidden/>
              </w:rPr>
              <w:fldChar w:fldCharType="begin"/>
            </w:r>
            <w:r w:rsidR="000E744C">
              <w:rPr>
                <w:noProof/>
                <w:webHidden/>
              </w:rPr>
              <w:instrText xml:space="preserve"> PAGEREF _Toc146463585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7BFB44DD" w14:textId="0D15298A" w:rsidR="000E744C" w:rsidRDefault="008E40AF">
          <w:pPr>
            <w:pStyle w:val="TM2"/>
            <w:tabs>
              <w:tab w:val="right" w:pos="9062"/>
            </w:tabs>
            <w:rPr>
              <w:rFonts w:asciiTheme="minorHAnsi" w:hAnsiTheme="minorHAnsi" w:cstheme="minorBidi"/>
              <w:noProof/>
              <w:kern w:val="2"/>
              <w14:ligatures w14:val="standardContextual"/>
            </w:rPr>
          </w:pPr>
          <w:hyperlink w:anchor="_Toc146463586" w:history="1">
            <w:r w:rsidR="000E744C" w:rsidRPr="00CA2D7E">
              <w:rPr>
                <w:rStyle w:val="Lienhypertexte"/>
                <w:noProof/>
              </w:rPr>
              <w:t>2.4 Commutation 230VAC</w:t>
            </w:r>
            <w:r w:rsidR="000E744C">
              <w:rPr>
                <w:noProof/>
                <w:webHidden/>
              </w:rPr>
              <w:tab/>
            </w:r>
            <w:r w:rsidR="000E744C">
              <w:rPr>
                <w:noProof/>
                <w:webHidden/>
              </w:rPr>
              <w:fldChar w:fldCharType="begin"/>
            </w:r>
            <w:r w:rsidR="000E744C">
              <w:rPr>
                <w:noProof/>
                <w:webHidden/>
              </w:rPr>
              <w:instrText xml:space="preserve"> PAGEREF _Toc146463586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718DBCE8" w14:textId="631200AC" w:rsidR="000E744C" w:rsidRDefault="008E40AF">
          <w:pPr>
            <w:pStyle w:val="TM2"/>
            <w:tabs>
              <w:tab w:val="right" w:pos="9062"/>
            </w:tabs>
            <w:rPr>
              <w:rFonts w:asciiTheme="minorHAnsi" w:hAnsiTheme="minorHAnsi" w:cstheme="minorBidi"/>
              <w:noProof/>
              <w:kern w:val="2"/>
              <w14:ligatures w14:val="standardContextual"/>
            </w:rPr>
          </w:pPr>
          <w:hyperlink w:anchor="_Toc146463587" w:history="1">
            <w:r w:rsidR="000E744C" w:rsidRPr="00CA2D7E">
              <w:rPr>
                <w:rStyle w:val="Lienhypertexte"/>
                <w:noProof/>
              </w:rPr>
              <w:t>2.5 Microcontrôleur</w:t>
            </w:r>
            <w:r w:rsidR="000E744C">
              <w:rPr>
                <w:noProof/>
                <w:webHidden/>
              </w:rPr>
              <w:tab/>
            </w:r>
            <w:r w:rsidR="000E744C">
              <w:rPr>
                <w:noProof/>
                <w:webHidden/>
              </w:rPr>
              <w:fldChar w:fldCharType="begin"/>
            </w:r>
            <w:r w:rsidR="000E744C">
              <w:rPr>
                <w:noProof/>
                <w:webHidden/>
              </w:rPr>
              <w:instrText xml:space="preserve"> PAGEREF _Toc146463587 \h </w:instrText>
            </w:r>
            <w:r w:rsidR="000E744C">
              <w:rPr>
                <w:noProof/>
                <w:webHidden/>
              </w:rPr>
            </w:r>
            <w:r w:rsidR="000E744C">
              <w:rPr>
                <w:noProof/>
                <w:webHidden/>
              </w:rPr>
              <w:fldChar w:fldCharType="separate"/>
            </w:r>
            <w:r w:rsidR="000E744C">
              <w:rPr>
                <w:noProof/>
                <w:webHidden/>
              </w:rPr>
              <w:t>10</w:t>
            </w:r>
            <w:r w:rsidR="000E744C">
              <w:rPr>
                <w:noProof/>
                <w:webHidden/>
              </w:rPr>
              <w:fldChar w:fldCharType="end"/>
            </w:r>
          </w:hyperlink>
        </w:p>
        <w:p w14:paraId="6594FC67" w14:textId="69947BFF" w:rsidR="000E744C" w:rsidRDefault="008E40AF">
          <w:pPr>
            <w:pStyle w:val="TM2"/>
            <w:tabs>
              <w:tab w:val="right" w:pos="9062"/>
            </w:tabs>
            <w:rPr>
              <w:rFonts w:asciiTheme="minorHAnsi" w:hAnsiTheme="minorHAnsi" w:cstheme="minorBidi"/>
              <w:noProof/>
              <w:kern w:val="2"/>
              <w14:ligatures w14:val="standardContextual"/>
            </w:rPr>
          </w:pPr>
          <w:hyperlink w:anchor="_Toc146463588" w:history="1">
            <w:r w:rsidR="000E744C" w:rsidRPr="00CA2D7E">
              <w:rPr>
                <w:rStyle w:val="Lienhypertexte"/>
                <w:noProof/>
              </w:rPr>
              <w:t>2.6 Ethernet</w:t>
            </w:r>
            <w:r w:rsidR="000E744C">
              <w:rPr>
                <w:noProof/>
                <w:webHidden/>
              </w:rPr>
              <w:tab/>
            </w:r>
            <w:r w:rsidR="000E744C">
              <w:rPr>
                <w:noProof/>
                <w:webHidden/>
              </w:rPr>
              <w:fldChar w:fldCharType="begin"/>
            </w:r>
            <w:r w:rsidR="000E744C">
              <w:rPr>
                <w:noProof/>
                <w:webHidden/>
              </w:rPr>
              <w:instrText xml:space="preserve"> PAGEREF _Toc146463588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1FA3D975" w14:textId="465FBB65" w:rsidR="000E744C" w:rsidRDefault="008E40AF">
          <w:pPr>
            <w:pStyle w:val="TM2"/>
            <w:tabs>
              <w:tab w:val="right" w:pos="9062"/>
            </w:tabs>
            <w:rPr>
              <w:rFonts w:asciiTheme="minorHAnsi" w:hAnsiTheme="minorHAnsi" w:cstheme="minorBidi"/>
              <w:noProof/>
              <w:kern w:val="2"/>
              <w14:ligatures w14:val="standardContextual"/>
            </w:rPr>
          </w:pPr>
          <w:hyperlink w:anchor="_Toc146463589" w:history="1">
            <w:r w:rsidR="000E744C" w:rsidRPr="00CA2D7E">
              <w:rPr>
                <w:rStyle w:val="Lienhypertexte"/>
                <w:noProof/>
              </w:rPr>
              <w:t>2.7 Module Wi-Fi</w:t>
            </w:r>
            <w:r w:rsidR="000E744C">
              <w:rPr>
                <w:noProof/>
                <w:webHidden/>
              </w:rPr>
              <w:tab/>
            </w:r>
            <w:r w:rsidR="000E744C">
              <w:rPr>
                <w:noProof/>
                <w:webHidden/>
              </w:rPr>
              <w:fldChar w:fldCharType="begin"/>
            </w:r>
            <w:r w:rsidR="000E744C">
              <w:rPr>
                <w:noProof/>
                <w:webHidden/>
              </w:rPr>
              <w:instrText xml:space="preserve"> PAGEREF _Toc146463589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6BDA0F67" w14:textId="43B6B536" w:rsidR="000E744C" w:rsidRDefault="008E40AF">
          <w:pPr>
            <w:pStyle w:val="TM2"/>
            <w:tabs>
              <w:tab w:val="right" w:pos="9062"/>
            </w:tabs>
            <w:rPr>
              <w:rFonts w:asciiTheme="minorHAnsi" w:hAnsiTheme="minorHAnsi" w:cstheme="minorBidi"/>
              <w:noProof/>
              <w:kern w:val="2"/>
              <w14:ligatures w14:val="standardContextual"/>
            </w:rPr>
          </w:pPr>
          <w:hyperlink w:anchor="_Toc146463590" w:history="1">
            <w:r w:rsidR="000E744C" w:rsidRPr="00CA2D7E">
              <w:rPr>
                <w:rStyle w:val="Lienhypertexte"/>
                <w:noProof/>
              </w:rPr>
              <w:t>2.8 RFID</w:t>
            </w:r>
            <w:r w:rsidR="000E744C">
              <w:rPr>
                <w:noProof/>
                <w:webHidden/>
              </w:rPr>
              <w:tab/>
            </w:r>
            <w:r w:rsidR="000E744C">
              <w:rPr>
                <w:noProof/>
                <w:webHidden/>
              </w:rPr>
              <w:fldChar w:fldCharType="begin"/>
            </w:r>
            <w:r w:rsidR="000E744C">
              <w:rPr>
                <w:noProof/>
                <w:webHidden/>
              </w:rPr>
              <w:instrText xml:space="preserve"> PAGEREF _Toc146463590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278DE193" w14:textId="7AB57B6D" w:rsidR="000E744C" w:rsidRDefault="008E40AF">
          <w:pPr>
            <w:pStyle w:val="TM2"/>
            <w:tabs>
              <w:tab w:val="right" w:pos="9062"/>
            </w:tabs>
            <w:rPr>
              <w:rFonts w:asciiTheme="minorHAnsi" w:hAnsiTheme="minorHAnsi" w:cstheme="minorBidi"/>
              <w:noProof/>
              <w:kern w:val="2"/>
              <w14:ligatures w14:val="standardContextual"/>
            </w:rPr>
          </w:pPr>
          <w:hyperlink w:anchor="_Toc146463591" w:history="1">
            <w:r w:rsidR="000E744C" w:rsidRPr="00CA2D7E">
              <w:rPr>
                <w:rStyle w:val="Lienhypertexte"/>
                <w:noProof/>
              </w:rPr>
              <w:t>2.9 LEDs d’interface</w:t>
            </w:r>
            <w:r w:rsidR="000E744C">
              <w:rPr>
                <w:noProof/>
                <w:webHidden/>
              </w:rPr>
              <w:tab/>
            </w:r>
            <w:r w:rsidR="000E744C">
              <w:rPr>
                <w:noProof/>
                <w:webHidden/>
              </w:rPr>
              <w:fldChar w:fldCharType="begin"/>
            </w:r>
            <w:r w:rsidR="000E744C">
              <w:rPr>
                <w:noProof/>
                <w:webHidden/>
              </w:rPr>
              <w:instrText xml:space="preserve"> PAGEREF _Toc146463591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09138153" w14:textId="3ADAF436" w:rsidR="000E744C" w:rsidRDefault="008E40AF">
          <w:pPr>
            <w:pStyle w:val="TM2"/>
            <w:tabs>
              <w:tab w:val="right" w:pos="9062"/>
            </w:tabs>
            <w:rPr>
              <w:rFonts w:asciiTheme="minorHAnsi" w:hAnsiTheme="minorHAnsi" w:cstheme="minorBidi"/>
              <w:noProof/>
              <w:kern w:val="2"/>
              <w14:ligatures w14:val="standardContextual"/>
            </w:rPr>
          </w:pPr>
          <w:hyperlink w:anchor="_Toc146463592" w:history="1">
            <w:r w:rsidR="000E744C" w:rsidRPr="00CA2D7E">
              <w:rPr>
                <w:rStyle w:val="Lienhypertexte"/>
                <w:noProof/>
              </w:rPr>
              <w:t>2.10 LEDs témoins</w:t>
            </w:r>
            <w:r w:rsidR="000E744C">
              <w:rPr>
                <w:noProof/>
                <w:webHidden/>
              </w:rPr>
              <w:tab/>
            </w:r>
            <w:r w:rsidR="000E744C">
              <w:rPr>
                <w:noProof/>
                <w:webHidden/>
              </w:rPr>
              <w:fldChar w:fldCharType="begin"/>
            </w:r>
            <w:r w:rsidR="000E744C">
              <w:rPr>
                <w:noProof/>
                <w:webHidden/>
              </w:rPr>
              <w:instrText xml:space="preserve"> PAGEREF _Toc146463592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4C54F41D" w14:textId="0CE0F0A5" w:rsidR="000E744C" w:rsidRDefault="008E40AF">
          <w:pPr>
            <w:pStyle w:val="TM2"/>
            <w:tabs>
              <w:tab w:val="right" w:pos="9062"/>
            </w:tabs>
            <w:rPr>
              <w:rFonts w:asciiTheme="minorHAnsi" w:hAnsiTheme="minorHAnsi" w:cstheme="minorBidi"/>
              <w:noProof/>
              <w:kern w:val="2"/>
              <w14:ligatures w14:val="standardContextual"/>
            </w:rPr>
          </w:pPr>
          <w:hyperlink w:anchor="_Toc146463593" w:history="1">
            <w:r w:rsidR="000E744C" w:rsidRPr="00CA2D7E">
              <w:rPr>
                <w:rStyle w:val="Lienhypertexte"/>
                <w:noProof/>
              </w:rPr>
              <w:t>2.11 Buzzer</w:t>
            </w:r>
            <w:r w:rsidR="000E744C">
              <w:rPr>
                <w:noProof/>
                <w:webHidden/>
              </w:rPr>
              <w:tab/>
            </w:r>
            <w:r w:rsidR="000E744C">
              <w:rPr>
                <w:noProof/>
                <w:webHidden/>
              </w:rPr>
              <w:fldChar w:fldCharType="begin"/>
            </w:r>
            <w:r w:rsidR="000E744C">
              <w:rPr>
                <w:noProof/>
                <w:webHidden/>
              </w:rPr>
              <w:instrText xml:space="preserve"> PAGEREF _Toc146463593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7225E7C1" w14:textId="35ED8B44" w:rsidR="000E744C" w:rsidRDefault="008E40AF">
          <w:pPr>
            <w:pStyle w:val="TM2"/>
            <w:tabs>
              <w:tab w:val="right" w:pos="9062"/>
            </w:tabs>
            <w:rPr>
              <w:rFonts w:asciiTheme="minorHAnsi" w:hAnsiTheme="minorHAnsi" w:cstheme="minorBidi"/>
              <w:noProof/>
              <w:kern w:val="2"/>
              <w14:ligatures w14:val="standardContextual"/>
            </w:rPr>
          </w:pPr>
          <w:hyperlink w:anchor="_Toc146463594" w:history="1">
            <w:r w:rsidR="000E744C" w:rsidRPr="00CA2D7E">
              <w:rPr>
                <w:rStyle w:val="Lienhypertexte"/>
                <w:noProof/>
              </w:rPr>
              <w:t>2.12 Points de mesure</w:t>
            </w:r>
            <w:r w:rsidR="000E744C">
              <w:rPr>
                <w:noProof/>
                <w:webHidden/>
              </w:rPr>
              <w:tab/>
            </w:r>
            <w:r w:rsidR="000E744C">
              <w:rPr>
                <w:noProof/>
                <w:webHidden/>
              </w:rPr>
              <w:fldChar w:fldCharType="begin"/>
            </w:r>
            <w:r w:rsidR="000E744C">
              <w:rPr>
                <w:noProof/>
                <w:webHidden/>
              </w:rPr>
              <w:instrText xml:space="preserve"> PAGEREF _Toc146463594 \h </w:instrText>
            </w:r>
            <w:r w:rsidR="000E744C">
              <w:rPr>
                <w:noProof/>
                <w:webHidden/>
              </w:rPr>
            </w:r>
            <w:r w:rsidR="000E744C">
              <w:rPr>
                <w:noProof/>
                <w:webHidden/>
              </w:rPr>
              <w:fldChar w:fldCharType="separate"/>
            </w:r>
            <w:r w:rsidR="000E744C">
              <w:rPr>
                <w:noProof/>
                <w:webHidden/>
              </w:rPr>
              <w:t>18</w:t>
            </w:r>
            <w:r w:rsidR="000E744C">
              <w:rPr>
                <w:noProof/>
                <w:webHidden/>
              </w:rPr>
              <w:fldChar w:fldCharType="end"/>
            </w:r>
          </w:hyperlink>
        </w:p>
        <w:p w14:paraId="3338D48B" w14:textId="1D3544E8" w:rsidR="000E744C" w:rsidRDefault="008E40AF">
          <w:pPr>
            <w:pStyle w:val="TM2"/>
            <w:tabs>
              <w:tab w:val="right" w:pos="9062"/>
            </w:tabs>
            <w:rPr>
              <w:rFonts w:asciiTheme="minorHAnsi" w:hAnsiTheme="minorHAnsi" w:cstheme="minorBidi"/>
              <w:noProof/>
              <w:kern w:val="2"/>
              <w14:ligatures w14:val="standardContextual"/>
            </w:rPr>
          </w:pPr>
          <w:hyperlink w:anchor="_Toc146463595" w:history="1">
            <w:r w:rsidR="000E744C" w:rsidRPr="00CA2D7E">
              <w:rPr>
                <w:rStyle w:val="Lienhypertexte"/>
                <w:noProof/>
              </w:rPr>
              <w:t>2.13 Boitier</w:t>
            </w:r>
            <w:r w:rsidR="000E744C">
              <w:rPr>
                <w:noProof/>
                <w:webHidden/>
              </w:rPr>
              <w:tab/>
            </w:r>
            <w:r w:rsidR="000E744C">
              <w:rPr>
                <w:noProof/>
                <w:webHidden/>
              </w:rPr>
              <w:fldChar w:fldCharType="begin"/>
            </w:r>
            <w:r w:rsidR="000E744C">
              <w:rPr>
                <w:noProof/>
                <w:webHidden/>
              </w:rPr>
              <w:instrText xml:space="preserve"> PAGEREF _Toc146463595 \h </w:instrText>
            </w:r>
            <w:r w:rsidR="000E744C">
              <w:rPr>
                <w:noProof/>
                <w:webHidden/>
              </w:rPr>
            </w:r>
            <w:r w:rsidR="000E744C">
              <w:rPr>
                <w:noProof/>
                <w:webHidden/>
              </w:rPr>
              <w:fldChar w:fldCharType="separate"/>
            </w:r>
            <w:r w:rsidR="000E744C">
              <w:rPr>
                <w:noProof/>
                <w:webHidden/>
              </w:rPr>
              <w:t>18</w:t>
            </w:r>
            <w:r w:rsidR="000E744C">
              <w:rPr>
                <w:noProof/>
                <w:webHidden/>
              </w:rPr>
              <w:fldChar w:fldCharType="end"/>
            </w:r>
          </w:hyperlink>
        </w:p>
        <w:p w14:paraId="263EB509" w14:textId="1FAA5B22" w:rsidR="000E744C" w:rsidRDefault="008E40AF">
          <w:pPr>
            <w:pStyle w:val="TM2"/>
            <w:tabs>
              <w:tab w:val="right" w:pos="9062"/>
            </w:tabs>
            <w:rPr>
              <w:rFonts w:asciiTheme="minorHAnsi" w:hAnsiTheme="minorHAnsi" w:cstheme="minorBidi"/>
              <w:noProof/>
              <w:kern w:val="2"/>
              <w14:ligatures w14:val="standardContextual"/>
            </w:rPr>
          </w:pPr>
          <w:hyperlink w:anchor="_Toc146463596" w:history="1">
            <w:r w:rsidR="000E744C" w:rsidRPr="00CA2D7E">
              <w:rPr>
                <w:rStyle w:val="Lienhypertexte"/>
                <w:noProof/>
              </w:rPr>
              <w:t>2.14 Serveur externe</w:t>
            </w:r>
            <w:r w:rsidR="000E744C">
              <w:rPr>
                <w:noProof/>
                <w:webHidden/>
              </w:rPr>
              <w:tab/>
            </w:r>
            <w:r w:rsidR="000E744C">
              <w:rPr>
                <w:noProof/>
                <w:webHidden/>
              </w:rPr>
              <w:fldChar w:fldCharType="begin"/>
            </w:r>
            <w:r w:rsidR="000E744C">
              <w:rPr>
                <w:noProof/>
                <w:webHidden/>
              </w:rPr>
              <w:instrText xml:space="preserve"> PAGEREF _Toc146463596 \h </w:instrText>
            </w:r>
            <w:r w:rsidR="000E744C">
              <w:rPr>
                <w:noProof/>
                <w:webHidden/>
              </w:rPr>
            </w:r>
            <w:r w:rsidR="000E744C">
              <w:rPr>
                <w:noProof/>
                <w:webHidden/>
              </w:rPr>
              <w:fldChar w:fldCharType="separate"/>
            </w:r>
            <w:r w:rsidR="000E744C">
              <w:rPr>
                <w:noProof/>
                <w:webHidden/>
              </w:rPr>
              <w:t>19</w:t>
            </w:r>
            <w:r w:rsidR="000E744C">
              <w:rPr>
                <w:noProof/>
                <w:webHidden/>
              </w:rPr>
              <w:fldChar w:fldCharType="end"/>
            </w:r>
          </w:hyperlink>
        </w:p>
        <w:p w14:paraId="4EB3DA42" w14:textId="60FA88E3" w:rsidR="000E744C" w:rsidRDefault="008E40AF">
          <w:pPr>
            <w:pStyle w:val="TM2"/>
            <w:tabs>
              <w:tab w:val="right" w:pos="9062"/>
            </w:tabs>
            <w:rPr>
              <w:rFonts w:asciiTheme="minorHAnsi" w:hAnsiTheme="minorHAnsi" w:cstheme="minorBidi"/>
              <w:noProof/>
              <w:kern w:val="2"/>
              <w14:ligatures w14:val="standardContextual"/>
            </w:rPr>
          </w:pPr>
          <w:hyperlink w:anchor="_Toc146463597" w:history="1">
            <w:r w:rsidR="000E744C" w:rsidRPr="00CA2D7E">
              <w:rPr>
                <w:rStyle w:val="Lienhypertexte"/>
                <w:noProof/>
              </w:rPr>
              <w:t>2.15 Conclusion : Conception</w:t>
            </w:r>
            <w:r w:rsidR="000E744C">
              <w:rPr>
                <w:noProof/>
                <w:webHidden/>
              </w:rPr>
              <w:tab/>
            </w:r>
            <w:r w:rsidR="000E744C">
              <w:rPr>
                <w:noProof/>
                <w:webHidden/>
              </w:rPr>
              <w:fldChar w:fldCharType="begin"/>
            </w:r>
            <w:r w:rsidR="000E744C">
              <w:rPr>
                <w:noProof/>
                <w:webHidden/>
              </w:rPr>
              <w:instrText xml:space="preserve"> PAGEREF _Toc146463597 \h </w:instrText>
            </w:r>
            <w:r w:rsidR="000E744C">
              <w:rPr>
                <w:noProof/>
                <w:webHidden/>
              </w:rPr>
            </w:r>
            <w:r w:rsidR="000E744C">
              <w:rPr>
                <w:noProof/>
                <w:webHidden/>
              </w:rPr>
              <w:fldChar w:fldCharType="separate"/>
            </w:r>
            <w:r w:rsidR="000E744C">
              <w:rPr>
                <w:noProof/>
                <w:webHidden/>
              </w:rPr>
              <w:t>20</w:t>
            </w:r>
            <w:r w:rsidR="000E744C">
              <w:rPr>
                <w:noProof/>
                <w:webHidden/>
              </w:rPr>
              <w:fldChar w:fldCharType="end"/>
            </w:r>
          </w:hyperlink>
        </w:p>
        <w:p w14:paraId="64C8F476" w14:textId="46C946E5" w:rsidR="000E744C" w:rsidRDefault="008E40AF">
          <w:pPr>
            <w:pStyle w:val="TM1"/>
            <w:tabs>
              <w:tab w:val="right" w:pos="9062"/>
            </w:tabs>
            <w:rPr>
              <w:rFonts w:asciiTheme="minorHAnsi" w:hAnsiTheme="minorHAnsi" w:cstheme="minorBidi"/>
              <w:noProof/>
              <w:kern w:val="2"/>
              <w14:ligatures w14:val="standardContextual"/>
            </w:rPr>
          </w:pPr>
          <w:hyperlink w:anchor="_Toc146463598" w:history="1">
            <w:r w:rsidR="000E744C" w:rsidRPr="00CA2D7E">
              <w:rPr>
                <w:rStyle w:val="Lienhypertexte"/>
                <w:noProof/>
              </w:rPr>
              <w:t>3 Hardware</w:t>
            </w:r>
            <w:r w:rsidR="000E744C">
              <w:rPr>
                <w:noProof/>
                <w:webHidden/>
              </w:rPr>
              <w:tab/>
            </w:r>
            <w:r w:rsidR="000E744C">
              <w:rPr>
                <w:noProof/>
                <w:webHidden/>
              </w:rPr>
              <w:fldChar w:fldCharType="begin"/>
            </w:r>
            <w:r w:rsidR="000E744C">
              <w:rPr>
                <w:noProof/>
                <w:webHidden/>
              </w:rPr>
              <w:instrText xml:space="preserve"> PAGEREF _Toc146463598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0C572E95" w14:textId="2794DAF2" w:rsidR="000E744C" w:rsidRDefault="008E40AF">
          <w:pPr>
            <w:pStyle w:val="TM2"/>
            <w:tabs>
              <w:tab w:val="right" w:pos="9062"/>
            </w:tabs>
            <w:rPr>
              <w:rFonts w:asciiTheme="minorHAnsi" w:hAnsiTheme="minorHAnsi" w:cstheme="minorBidi"/>
              <w:noProof/>
              <w:kern w:val="2"/>
              <w14:ligatures w14:val="standardContextual"/>
            </w:rPr>
          </w:pPr>
          <w:hyperlink w:anchor="_Toc146463599" w:history="1">
            <w:r w:rsidR="000E744C" w:rsidRPr="00CA2D7E">
              <w:rPr>
                <w:rStyle w:val="Lienhypertexte"/>
                <w:noProof/>
              </w:rPr>
              <w:t>3.1 Spécifications du PCB</w:t>
            </w:r>
            <w:r w:rsidR="000E744C">
              <w:rPr>
                <w:noProof/>
                <w:webHidden/>
              </w:rPr>
              <w:tab/>
            </w:r>
            <w:r w:rsidR="000E744C">
              <w:rPr>
                <w:noProof/>
                <w:webHidden/>
              </w:rPr>
              <w:fldChar w:fldCharType="begin"/>
            </w:r>
            <w:r w:rsidR="000E744C">
              <w:rPr>
                <w:noProof/>
                <w:webHidden/>
              </w:rPr>
              <w:instrText xml:space="preserve"> PAGEREF _Toc146463599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07A2CA32" w14:textId="21173543" w:rsidR="000E744C" w:rsidRDefault="008E40AF">
          <w:pPr>
            <w:pStyle w:val="TM2"/>
            <w:tabs>
              <w:tab w:val="right" w:pos="9062"/>
            </w:tabs>
            <w:rPr>
              <w:rFonts w:asciiTheme="minorHAnsi" w:hAnsiTheme="minorHAnsi" w:cstheme="minorBidi"/>
              <w:noProof/>
              <w:kern w:val="2"/>
              <w14:ligatures w14:val="standardContextual"/>
            </w:rPr>
          </w:pPr>
          <w:hyperlink w:anchor="_Toc146463600" w:history="1">
            <w:r w:rsidR="000E744C" w:rsidRPr="00CA2D7E">
              <w:rPr>
                <w:rStyle w:val="Lienhypertexte"/>
                <w:noProof/>
              </w:rPr>
              <w:t>3.2 Règles de fabrication</w:t>
            </w:r>
            <w:r w:rsidR="000E744C">
              <w:rPr>
                <w:noProof/>
                <w:webHidden/>
              </w:rPr>
              <w:tab/>
            </w:r>
            <w:r w:rsidR="000E744C">
              <w:rPr>
                <w:noProof/>
                <w:webHidden/>
              </w:rPr>
              <w:fldChar w:fldCharType="begin"/>
            </w:r>
            <w:r w:rsidR="000E744C">
              <w:rPr>
                <w:noProof/>
                <w:webHidden/>
              </w:rPr>
              <w:instrText xml:space="preserve"> PAGEREF _Toc146463600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0B339F42" w14:textId="4B08E73C" w:rsidR="000E744C" w:rsidRDefault="008E40AF">
          <w:pPr>
            <w:pStyle w:val="TM2"/>
            <w:tabs>
              <w:tab w:val="right" w:pos="9062"/>
            </w:tabs>
            <w:rPr>
              <w:rFonts w:asciiTheme="minorHAnsi" w:hAnsiTheme="minorHAnsi" w:cstheme="minorBidi"/>
              <w:noProof/>
              <w:kern w:val="2"/>
              <w14:ligatures w14:val="standardContextual"/>
            </w:rPr>
          </w:pPr>
          <w:hyperlink w:anchor="_Toc146463601" w:history="1">
            <w:r w:rsidR="000E744C" w:rsidRPr="00CA2D7E">
              <w:rPr>
                <w:rStyle w:val="Lienhypertexte"/>
                <w:noProof/>
              </w:rPr>
              <w:t>3.3 Largeurs de pistes</w:t>
            </w:r>
            <w:r w:rsidR="000E744C">
              <w:rPr>
                <w:noProof/>
                <w:webHidden/>
              </w:rPr>
              <w:tab/>
            </w:r>
            <w:r w:rsidR="000E744C">
              <w:rPr>
                <w:noProof/>
                <w:webHidden/>
              </w:rPr>
              <w:fldChar w:fldCharType="begin"/>
            </w:r>
            <w:r w:rsidR="000E744C">
              <w:rPr>
                <w:noProof/>
                <w:webHidden/>
              </w:rPr>
              <w:instrText xml:space="preserve"> PAGEREF _Toc146463601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56715834" w14:textId="4DAF92F2" w:rsidR="000E744C" w:rsidRDefault="008E40AF">
          <w:pPr>
            <w:pStyle w:val="TM2"/>
            <w:tabs>
              <w:tab w:val="right" w:pos="9062"/>
            </w:tabs>
            <w:rPr>
              <w:rFonts w:asciiTheme="minorHAnsi" w:hAnsiTheme="minorHAnsi" w:cstheme="minorBidi"/>
              <w:noProof/>
              <w:kern w:val="2"/>
              <w14:ligatures w14:val="standardContextual"/>
            </w:rPr>
          </w:pPr>
          <w:hyperlink w:anchor="_Toc146463602" w:history="1">
            <w:r w:rsidR="000E744C" w:rsidRPr="00CA2D7E">
              <w:rPr>
                <w:rStyle w:val="Lienhypertexte"/>
                <w:noProof/>
              </w:rPr>
              <w:t>3.4 Pistes d’alimentation +3V3</w:t>
            </w:r>
            <w:r w:rsidR="000E744C">
              <w:rPr>
                <w:noProof/>
                <w:webHidden/>
              </w:rPr>
              <w:tab/>
            </w:r>
            <w:r w:rsidR="000E744C">
              <w:rPr>
                <w:noProof/>
                <w:webHidden/>
              </w:rPr>
              <w:fldChar w:fldCharType="begin"/>
            </w:r>
            <w:r w:rsidR="000E744C">
              <w:rPr>
                <w:noProof/>
                <w:webHidden/>
              </w:rPr>
              <w:instrText xml:space="preserve"> PAGEREF _Toc146463602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5551A9B1" w14:textId="2D4A3CD8" w:rsidR="000E744C" w:rsidRDefault="008E40AF">
          <w:pPr>
            <w:pStyle w:val="TM2"/>
            <w:tabs>
              <w:tab w:val="right" w:pos="9062"/>
            </w:tabs>
            <w:rPr>
              <w:rFonts w:asciiTheme="minorHAnsi" w:hAnsiTheme="minorHAnsi" w:cstheme="minorBidi"/>
              <w:noProof/>
              <w:kern w:val="2"/>
              <w14:ligatures w14:val="standardContextual"/>
            </w:rPr>
          </w:pPr>
          <w:hyperlink w:anchor="_Toc146463603" w:history="1">
            <w:r w:rsidR="000E744C" w:rsidRPr="00CA2D7E">
              <w:rPr>
                <w:rStyle w:val="Lienhypertexte"/>
                <w:noProof/>
              </w:rPr>
              <w:t>3.5 Pistes de puissance 230 [VAC]</w:t>
            </w:r>
            <w:r w:rsidR="000E744C">
              <w:rPr>
                <w:noProof/>
                <w:webHidden/>
              </w:rPr>
              <w:tab/>
            </w:r>
            <w:r w:rsidR="000E744C">
              <w:rPr>
                <w:noProof/>
                <w:webHidden/>
              </w:rPr>
              <w:fldChar w:fldCharType="begin"/>
            </w:r>
            <w:r w:rsidR="000E744C">
              <w:rPr>
                <w:noProof/>
                <w:webHidden/>
              </w:rPr>
              <w:instrText xml:space="preserve"> PAGEREF _Toc146463603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38E7CD3C" w14:textId="3F43BAF5" w:rsidR="000E744C" w:rsidRDefault="008E40AF">
          <w:pPr>
            <w:pStyle w:val="TM2"/>
            <w:tabs>
              <w:tab w:val="right" w:pos="9062"/>
            </w:tabs>
            <w:rPr>
              <w:rFonts w:asciiTheme="minorHAnsi" w:hAnsiTheme="minorHAnsi" w:cstheme="minorBidi"/>
              <w:noProof/>
              <w:kern w:val="2"/>
              <w14:ligatures w14:val="standardContextual"/>
            </w:rPr>
          </w:pPr>
          <w:hyperlink w:anchor="_Toc146463604" w:history="1">
            <w:r w:rsidR="000E744C" w:rsidRPr="00CA2D7E">
              <w:rPr>
                <w:rStyle w:val="Lienhypertexte"/>
                <w:noProof/>
              </w:rPr>
              <w:t>3.6 Placement des composants</w:t>
            </w:r>
            <w:r w:rsidR="000E744C">
              <w:rPr>
                <w:noProof/>
                <w:webHidden/>
              </w:rPr>
              <w:tab/>
            </w:r>
            <w:r w:rsidR="000E744C">
              <w:rPr>
                <w:noProof/>
                <w:webHidden/>
              </w:rPr>
              <w:fldChar w:fldCharType="begin"/>
            </w:r>
            <w:r w:rsidR="000E744C">
              <w:rPr>
                <w:noProof/>
                <w:webHidden/>
              </w:rPr>
              <w:instrText xml:space="preserve"> PAGEREF _Toc146463604 \h </w:instrText>
            </w:r>
            <w:r w:rsidR="000E744C">
              <w:rPr>
                <w:noProof/>
                <w:webHidden/>
              </w:rPr>
            </w:r>
            <w:r w:rsidR="000E744C">
              <w:rPr>
                <w:noProof/>
                <w:webHidden/>
              </w:rPr>
              <w:fldChar w:fldCharType="separate"/>
            </w:r>
            <w:r w:rsidR="000E744C">
              <w:rPr>
                <w:noProof/>
                <w:webHidden/>
              </w:rPr>
              <w:t>23</w:t>
            </w:r>
            <w:r w:rsidR="000E744C">
              <w:rPr>
                <w:noProof/>
                <w:webHidden/>
              </w:rPr>
              <w:fldChar w:fldCharType="end"/>
            </w:r>
          </w:hyperlink>
        </w:p>
        <w:p w14:paraId="2FB939C9" w14:textId="5AF430BC" w:rsidR="000E744C" w:rsidRDefault="008E40AF">
          <w:pPr>
            <w:pStyle w:val="TM2"/>
            <w:tabs>
              <w:tab w:val="right" w:pos="9062"/>
            </w:tabs>
            <w:rPr>
              <w:rFonts w:asciiTheme="minorHAnsi" w:hAnsiTheme="minorHAnsi" w:cstheme="minorBidi"/>
              <w:noProof/>
              <w:kern w:val="2"/>
              <w14:ligatures w14:val="standardContextual"/>
            </w:rPr>
          </w:pPr>
          <w:hyperlink w:anchor="_Toc146463605" w:history="1">
            <w:r w:rsidR="000E744C" w:rsidRPr="00CA2D7E">
              <w:rPr>
                <w:rStyle w:val="Lienhypertexte"/>
                <w:noProof/>
              </w:rPr>
              <w:t>3.7 Ethernet</w:t>
            </w:r>
            <w:r w:rsidR="000E744C">
              <w:rPr>
                <w:noProof/>
                <w:webHidden/>
              </w:rPr>
              <w:tab/>
            </w:r>
            <w:r w:rsidR="000E744C">
              <w:rPr>
                <w:noProof/>
                <w:webHidden/>
              </w:rPr>
              <w:fldChar w:fldCharType="begin"/>
            </w:r>
            <w:r w:rsidR="000E744C">
              <w:rPr>
                <w:noProof/>
                <w:webHidden/>
              </w:rPr>
              <w:instrText xml:space="preserve"> PAGEREF _Toc146463605 \h </w:instrText>
            </w:r>
            <w:r w:rsidR="000E744C">
              <w:rPr>
                <w:noProof/>
                <w:webHidden/>
              </w:rPr>
            </w:r>
            <w:r w:rsidR="000E744C">
              <w:rPr>
                <w:noProof/>
                <w:webHidden/>
              </w:rPr>
              <w:fldChar w:fldCharType="separate"/>
            </w:r>
            <w:r w:rsidR="000E744C">
              <w:rPr>
                <w:noProof/>
                <w:webHidden/>
              </w:rPr>
              <w:t>25</w:t>
            </w:r>
            <w:r w:rsidR="000E744C">
              <w:rPr>
                <w:noProof/>
                <w:webHidden/>
              </w:rPr>
              <w:fldChar w:fldCharType="end"/>
            </w:r>
          </w:hyperlink>
        </w:p>
        <w:p w14:paraId="6FEA9654" w14:textId="3DB819A6" w:rsidR="000E744C" w:rsidRDefault="008E40AF">
          <w:pPr>
            <w:pStyle w:val="TM2"/>
            <w:tabs>
              <w:tab w:val="right" w:pos="9062"/>
            </w:tabs>
            <w:rPr>
              <w:rFonts w:asciiTheme="minorHAnsi" w:hAnsiTheme="minorHAnsi" w:cstheme="minorBidi"/>
              <w:noProof/>
              <w:kern w:val="2"/>
              <w14:ligatures w14:val="standardContextual"/>
            </w:rPr>
          </w:pPr>
          <w:hyperlink w:anchor="_Toc146463606" w:history="1">
            <w:r w:rsidR="000E744C" w:rsidRPr="00CA2D7E">
              <w:rPr>
                <w:rStyle w:val="Lienhypertexte"/>
                <w:noProof/>
              </w:rPr>
              <w:t>3.8 ESP32</w:t>
            </w:r>
            <w:r w:rsidR="000E744C">
              <w:rPr>
                <w:noProof/>
                <w:webHidden/>
              </w:rPr>
              <w:tab/>
            </w:r>
            <w:r w:rsidR="000E744C">
              <w:rPr>
                <w:noProof/>
                <w:webHidden/>
              </w:rPr>
              <w:fldChar w:fldCharType="begin"/>
            </w:r>
            <w:r w:rsidR="000E744C">
              <w:rPr>
                <w:noProof/>
                <w:webHidden/>
              </w:rPr>
              <w:instrText xml:space="preserve"> PAGEREF _Toc146463606 \h </w:instrText>
            </w:r>
            <w:r w:rsidR="000E744C">
              <w:rPr>
                <w:noProof/>
                <w:webHidden/>
              </w:rPr>
            </w:r>
            <w:r w:rsidR="000E744C">
              <w:rPr>
                <w:noProof/>
                <w:webHidden/>
              </w:rPr>
              <w:fldChar w:fldCharType="separate"/>
            </w:r>
            <w:r w:rsidR="000E744C">
              <w:rPr>
                <w:noProof/>
                <w:webHidden/>
              </w:rPr>
              <w:t>27</w:t>
            </w:r>
            <w:r w:rsidR="000E744C">
              <w:rPr>
                <w:noProof/>
                <w:webHidden/>
              </w:rPr>
              <w:fldChar w:fldCharType="end"/>
            </w:r>
          </w:hyperlink>
        </w:p>
        <w:p w14:paraId="15960B34" w14:textId="6E52D246" w:rsidR="000E744C" w:rsidRDefault="008E40AF">
          <w:pPr>
            <w:pStyle w:val="TM2"/>
            <w:tabs>
              <w:tab w:val="right" w:pos="9062"/>
            </w:tabs>
            <w:rPr>
              <w:rFonts w:asciiTheme="minorHAnsi" w:hAnsiTheme="minorHAnsi" w:cstheme="minorBidi"/>
              <w:noProof/>
              <w:kern w:val="2"/>
              <w14:ligatures w14:val="standardContextual"/>
            </w:rPr>
          </w:pPr>
          <w:hyperlink w:anchor="_Toc146463607" w:history="1">
            <w:r w:rsidR="000E744C" w:rsidRPr="00CA2D7E">
              <w:rPr>
                <w:rStyle w:val="Lienhypertexte"/>
                <w:noProof/>
              </w:rPr>
              <w:t>3.9 Caractéristiques mécaniques</w:t>
            </w:r>
            <w:r w:rsidR="000E744C">
              <w:rPr>
                <w:noProof/>
                <w:webHidden/>
              </w:rPr>
              <w:tab/>
            </w:r>
            <w:r w:rsidR="000E744C">
              <w:rPr>
                <w:noProof/>
                <w:webHidden/>
              </w:rPr>
              <w:fldChar w:fldCharType="begin"/>
            </w:r>
            <w:r w:rsidR="000E744C">
              <w:rPr>
                <w:noProof/>
                <w:webHidden/>
              </w:rPr>
              <w:instrText xml:space="preserve"> PAGEREF _Toc146463607 \h </w:instrText>
            </w:r>
            <w:r w:rsidR="000E744C">
              <w:rPr>
                <w:noProof/>
                <w:webHidden/>
              </w:rPr>
            </w:r>
            <w:r w:rsidR="000E744C">
              <w:rPr>
                <w:noProof/>
                <w:webHidden/>
              </w:rPr>
              <w:fldChar w:fldCharType="separate"/>
            </w:r>
            <w:r w:rsidR="000E744C">
              <w:rPr>
                <w:noProof/>
                <w:webHidden/>
              </w:rPr>
              <w:t>28</w:t>
            </w:r>
            <w:r w:rsidR="000E744C">
              <w:rPr>
                <w:noProof/>
                <w:webHidden/>
              </w:rPr>
              <w:fldChar w:fldCharType="end"/>
            </w:r>
          </w:hyperlink>
        </w:p>
        <w:p w14:paraId="383898F1" w14:textId="0E2AC9C1" w:rsidR="000E744C" w:rsidRDefault="008E40AF">
          <w:pPr>
            <w:pStyle w:val="TM2"/>
            <w:tabs>
              <w:tab w:val="right" w:pos="9062"/>
            </w:tabs>
            <w:rPr>
              <w:rFonts w:asciiTheme="minorHAnsi" w:hAnsiTheme="minorHAnsi" w:cstheme="minorBidi"/>
              <w:noProof/>
              <w:kern w:val="2"/>
              <w14:ligatures w14:val="standardContextual"/>
            </w:rPr>
          </w:pPr>
          <w:hyperlink w:anchor="_Toc146463608" w:history="1">
            <w:r w:rsidR="000E744C" w:rsidRPr="00CA2D7E">
              <w:rPr>
                <w:rStyle w:val="Lienhypertexte"/>
                <w:noProof/>
              </w:rPr>
              <w:t>3.10 Plan de masse</w:t>
            </w:r>
            <w:r w:rsidR="000E744C">
              <w:rPr>
                <w:noProof/>
                <w:webHidden/>
              </w:rPr>
              <w:tab/>
            </w:r>
            <w:r w:rsidR="000E744C">
              <w:rPr>
                <w:noProof/>
                <w:webHidden/>
              </w:rPr>
              <w:fldChar w:fldCharType="begin"/>
            </w:r>
            <w:r w:rsidR="000E744C">
              <w:rPr>
                <w:noProof/>
                <w:webHidden/>
              </w:rPr>
              <w:instrText xml:space="preserve"> PAGEREF _Toc146463608 \h </w:instrText>
            </w:r>
            <w:r w:rsidR="000E744C">
              <w:rPr>
                <w:noProof/>
                <w:webHidden/>
              </w:rPr>
            </w:r>
            <w:r w:rsidR="000E744C">
              <w:rPr>
                <w:noProof/>
                <w:webHidden/>
              </w:rPr>
              <w:fldChar w:fldCharType="separate"/>
            </w:r>
            <w:r w:rsidR="000E744C">
              <w:rPr>
                <w:noProof/>
                <w:webHidden/>
              </w:rPr>
              <w:t>28</w:t>
            </w:r>
            <w:r w:rsidR="000E744C">
              <w:rPr>
                <w:noProof/>
                <w:webHidden/>
              </w:rPr>
              <w:fldChar w:fldCharType="end"/>
            </w:r>
          </w:hyperlink>
        </w:p>
        <w:p w14:paraId="6E50213A" w14:textId="66E614FD" w:rsidR="000E744C" w:rsidRDefault="008E40AF">
          <w:pPr>
            <w:pStyle w:val="TM2"/>
            <w:tabs>
              <w:tab w:val="right" w:pos="9062"/>
            </w:tabs>
            <w:rPr>
              <w:rFonts w:asciiTheme="minorHAnsi" w:hAnsiTheme="minorHAnsi" w:cstheme="minorBidi"/>
              <w:noProof/>
              <w:kern w:val="2"/>
              <w14:ligatures w14:val="standardContextual"/>
            </w:rPr>
          </w:pPr>
          <w:hyperlink w:anchor="_Toc146463609" w:history="1">
            <w:r w:rsidR="000E744C" w:rsidRPr="00CA2D7E">
              <w:rPr>
                <w:rStyle w:val="Lienhypertexte"/>
                <w:noProof/>
              </w:rPr>
              <w:t>3.11 Boitier</w:t>
            </w:r>
            <w:r w:rsidR="000E744C">
              <w:rPr>
                <w:noProof/>
                <w:webHidden/>
              </w:rPr>
              <w:tab/>
            </w:r>
            <w:r w:rsidR="000E744C">
              <w:rPr>
                <w:noProof/>
                <w:webHidden/>
              </w:rPr>
              <w:fldChar w:fldCharType="begin"/>
            </w:r>
            <w:r w:rsidR="000E744C">
              <w:rPr>
                <w:noProof/>
                <w:webHidden/>
              </w:rPr>
              <w:instrText xml:space="preserve"> PAGEREF _Toc146463609 \h </w:instrText>
            </w:r>
            <w:r w:rsidR="000E744C">
              <w:rPr>
                <w:noProof/>
                <w:webHidden/>
              </w:rPr>
            </w:r>
            <w:r w:rsidR="000E744C">
              <w:rPr>
                <w:noProof/>
                <w:webHidden/>
              </w:rPr>
              <w:fldChar w:fldCharType="separate"/>
            </w:r>
            <w:r w:rsidR="000E744C">
              <w:rPr>
                <w:noProof/>
                <w:webHidden/>
              </w:rPr>
              <w:t>28</w:t>
            </w:r>
            <w:r w:rsidR="000E744C">
              <w:rPr>
                <w:noProof/>
                <w:webHidden/>
              </w:rPr>
              <w:fldChar w:fldCharType="end"/>
            </w:r>
          </w:hyperlink>
        </w:p>
        <w:p w14:paraId="13179972" w14:textId="727AD250" w:rsidR="000E744C" w:rsidRDefault="008E40AF">
          <w:pPr>
            <w:pStyle w:val="TM1"/>
            <w:tabs>
              <w:tab w:val="right" w:pos="9062"/>
            </w:tabs>
            <w:rPr>
              <w:rFonts w:asciiTheme="minorHAnsi" w:hAnsiTheme="minorHAnsi" w:cstheme="minorBidi"/>
              <w:noProof/>
              <w:kern w:val="2"/>
              <w14:ligatures w14:val="standardContextual"/>
            </w:rPr>
          </w:pPr>
          <w:hyperlink w:anchor="_Toc146463610" w:history="1">
            <w:r w:rsidR="000E744C" w:rsidRPr="00CA2D7E">
              <w:rPr>
                <w:rStyle w:val="Lienhypertexte"/>
                <w:noProof/>
              </w:rPr>
              <w:t>4 Software</w:t>
            </w:r>
            <w:r w:rsidR="000E744C">
              <w:rPr>
                <w:noProof/>
                <w:webHidden/>
              </w:rPr>
              <w:tab/>
            </w:r>
            <w:r w:rsidR="000E744C">
              <w:rPr>
                <w:noProof/>
                <w:webHidden/>
              </w:rPr>
              <w:fldChar w:fldCharType="begin"/>
            </w:r>
            <w:r w:rsidR="000E744C">
              <w:rPr>
                <w:noProof/>
                <w:webHidden/>
              </w:rPr>
              <w:instrText xml:space="preserve"> PAGEREF _Toc146463610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0B666922" w14:textId="7EAFFEB7" w:rsidR="000E744C" w:rsidRDefault="008E40AF">
          <w:pPr>
            <w:pStyle w:val="TM2"/>
            <w:tabs>
              <w:tab w:val="right" w:pos="9062"/>
            </w:tabs>
            <w:rPr>
              <w:rFonts w:asciiTheme="minorHAnsi" w:hAnsiTheme="minorHAnsi" w:cstheme="minorBidi"/>
              <w:noProof/>
              <w:kern w:val="2"/>
              <w14:ligatures w14:val="standardContextual"/>
            </w:rPr>
          </w:pPr>
          <w:hyperlink w:anchor="_Toc146463611" w:history="1">
            <w:r w:rsidR="000E744C" w:rsidRPr="00CA2D7E">
              <w:rPr>
                <w:rStyle w:val="Lienhypertexte"/>
                <w:noProof/>
              </w:rPr>
              <w:t>4.1 Machine d’état global</w:t>
            </w:r>
            <w:r w:rsidR="000E744C">
              <w:rPr>
                <w:noProof/>
                <w:webHidden/>
              </w:rPr>
              <w:tab/>
            </w:r>
            <w:r w:rsidR="000E744C">
              <w:rPr>
                <w:noProof/>
                <w:webHidden/>
              </w:rPr>
              <w:fldChar w:fldCharType="begin"/>
            </w:r>
            <w:r w:rsidR="000E744C">
              <w:rPr>
                <w:noProof/>
                <w:webHidden/>
              </w:rPr>
              <w:instrText xml:space="preserve"> PAGEREF _Toc146463611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72DBF219" w14:textId="20FFECC1" w:rsidR="000E744C" w:rsidRDefault="008E40AF">
          <w:pPr>
            <w:pStyle w:val="TM2"/>
            <w:tabs>
              <w:tab w:val="right" w:pos="9062"/>
            </w:tabs>
            <w:rPr>
              <w:rFonts w:asciiTheme="minorHAnsi" w:hAnsiTheme="minorHAnsi" w:cstheme="minorBidi"/>
              <w:noProof/>
              <w:kern w:val="2"/>
              <w14:ligatures w14:val="standardContextual"/>
            </w:rPr>
          </w:pPr>
          <w:hyperlink w:anchor="_Toc146463612" w:history="1">
            <w:r w:rsidR="000E744C" w:rsidRPr="00CA2D7E">
              <w:rPr>
                <w:rStyle w:val="Lienhypertexte"/>
                <w:noProof/>
              </w:rPr>
              <w:t>4.2 Librairies utilisées</w:t>
            </w:r>
            <w:r w:rsidR="000E744C">
              <w:rPr>
                <w:noProof/>
                <w:webHidden/>
              </w:rPr>
              <w:tab/>
            </w:r>
            <w:r w:rsidR="000E744C">
              <w:rPr>
                <w:noProof/>
                <w:webHidden/>
              </w:rPr>
              <w:fldChar w:fldCharType="begin"/>
            </w:r>
            <w:r w:rsidR="000E744C">
              <w:rPr>
                <w:noProof/>
                <w:webHidden/>
              </w:rPr>
              <w:instrText xml:space="preserve"> PAGEREF _Toc146463612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7AE3A47C" w14:textId="67F0C51A" w:rsidR="000E744C" w:rsidRDefault="008E40AF">
          <w:pPr>
            <w:pStyle w:val="TM2"/>
            <w:tabs>
              <w:tab w:val="right" w:pos="9062"/>
            </w:tabs>
            <w:rPr>
              <w:rFonts w:asciiTheme="minorHAnsi" w:hAnsiTheme="minorHAnsi" w:cstheme="minorBidi"/>
              <w:noProof/>
              <w:kern w:val="2"/>
              <w14:ligatures w14:val="standardContextual"/>
            </w:rPr>
          </w:pPr>
          <w:hyperlink w:anchor="_Toc146463613" w:history="1">
            <w:r w:rsidR="000E744C" w:rsidRPr="00CA2D7E">
              <w:rPr>
                <w:rStyle w:val="Lienhypertexte"/>
                <w:noProof/>
              </w:rPr>
              <w:t>4.3 Principales variables</w:t>
            </w:r>
            <w:r w:rsidR="000E744C">
              <w:rPr>
                <w:noProof/>
                <w:webHidden/>
              </w:rPr>
              <w:tab/>
            </w:r>
            <w:r w:rsidR="000E744C">
              <w:rPr>
                <w:noProof/>
                <w:webHidden/>
              </w:rPr>
              <w:fldChar w:fldCharType="begin"/>
            </w:r>
            <w:r w:rsidR="000E744C">
              <w:rPr>
                <w:noProof/>
                <w:webHidden/>
              </w:rPr>
              <w:instrText xml:space="preserve"> PAGEREF _Toc146463613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0A2A2F8C" w14:textId="29072872" w:rsidR="000E744C" w:rsidRDefault="008E40AF">
          <w:pPr>
            <w:pStyle w:val="TM2"/>
            <w:tabs>
              <w:tab w:val="right" w:pos="9062"/>
            </w:tabs>
            <w:rPr>
              <w:rFonts w:asciiTheme="minorHAnsi" w:hAnsiTheme="minorHAnsi" w:cstheme="minorBidi"/>
              <w:noProof/>
              <w:kern w:val="2"/>
              <w14:ligatures w14:val="standardContextual"/>
            </w:rPr>
          </w:pPr>
          <w:hyperlink w:anchor="_Toc146463614" w:history="1">
            <w:r w:rsidR="000E744C" w:rsidRPr="00CA2D7E">
              <w:rPr>
                <w:rStyle w:val="Lienhypertexte"/>
                <w:noProof/>
              </w:rPr>
              <w:t>4.4 Principales fonctions</w:t>
            </w:r>
            <w:r w:rsidR="000E744C">
              <w:rPr>
                <w:noProof/>
                <w:webHidden/>
              </w:rPr>
              <w:tab/>
            </w:r>
            <w:r w:rsidR="000E744C">
              <w:rPr>
                <w:noProof/>
                <w:webHidden/>
              </w:rPr>
              <w:fldChar w:fldCharType="begin"/>
            </w:r>
            <w:r w:rsidR="000E744C">
              <w:rPr>
                <w:noProof/>
                <w:webHidden/>
              </w:rPr>
              <w:instrText xml:space="preserve"> PAGEREF _Toc146463614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0F6EC323" w14:textId="2BD98908" w:rsidR="000E744C" w:rsidRDefault="008E40AF">
          <w:pPr>
            <w:pStyle w:val="TM1"/>
            <w:tabs>
              <w:tab w:val="right" w:pos="9062"/>
            </w:tabs>
            <w:rPr>
              <w:rFonts w:asciiTheme="minorHAnsi" w:hAnsiTheme="minorHAnsi" w:cstheme="minorBidi"/>
              <w:noProof/>
              <w:kern w:val="2"/>
              <w14:ligatures w14:val="standardContextual"/>
            </w:rPr>
          </w:pPr>
          <w:hyperlink w:anchor="_Toc146463615" w:history="1">
            <w:r w:rsidR="000E744C" w:rsidRPr="00CA2D7E">
              <w:rPr>
                <w:rStyle w:val="Lienhypertexte"/>
                <w:noProof/>
              </w:rPr>
              <w:t>5 Mise en service</w:t>
            </w:r>
            <w:r w:rsidR="000E744C">
              <w:rPr>
                <w:noProof/>
                <w:webHidden/>
              </w:rPr>
              <w:tab/>
            </w:r>
            <w:r w:rsidR="000E744C">
              <w:rPr>
                <w:noProof/>
                <w:webHidden/>
              </w:rPr>
              <w:fldChar w:fldCharType="begin"/>
            </w:r>
            <w:r w:rsidR="000E744C">
              <w:rPr>
                <w:noProof/>
                <w:webHidden/>
              </w:rPr>
              <w:instrText xml:space="preserve"> PAGEREF _Toc146463615 \h </w:instrText>
            </w:r>
            <w:r w:rsidR="000E744C">
              <w:rPr>
                <w:noProof/>
                <w:webHidden/>
              </w:rPr>
            </w:r>
            <w:r w:rsidR="000E744C">
              <w:rPr>
                <w:noProof/>
                <w:webHidden/>
              </w:rPr>
              <w:fldChar w:fldCharType="separate"/>
            </w:r>
            <w:r w:rsidR="000E744C">
              <w:rPr>
                <w:noProof/>
                <w:webHidden/>
              </w:rPr>
              <w:t>31</w:t>
            </w:r>
            <w:r w:rsidR="000E744C">
              <w:rPr>
                <w:noProof/>
                <w:webHidden/>
              </w:rPr>
              <w:fldChar w:fldCharType="end"/>
            </w:r>
          </w:hyperlink>
        </w:p>
        <w:p w14:paraId="2740CED0" w14:textId="3D37BB68" w:rsidR="000E744C" w:rsidRDefault="008E40AF">
          <w:pPr>
            <w:pStyle w:val="TM1"/>
            <w:tabs>
              <w:tab w:val="right" w:pos="9062"/>
            </w:tabs>
            <w:rPr>
              <w:rFonts w:asciiTheme="minorHAnsi" w:hAnsiTheme="minorHAnsi" w:cstheme="minorBidi"/>
              <w:noProof/>
              <w:kern w:val="2"/>
              <w14:ligatures w14:val="standardContextual"/>
            </w:rPr>
          </w:pPr>
          <w:hyperlink w:anchor="_Toc146463616" w:history="1">
            <w:r w:rsidR="000E744C" w:rsidRPr="00CA2D7E">
              <w:rPr>
                <w:rStyle w:val="Lienhypertexte"/>
                <w:noProof/>
              </w:rPr>
              <w:t>6 Conclusion</w:t>
            </w:r>
            <w:r w:rsidR="000E744C">
              <w:rPr>
                <w:noProof/>
                <w:webHidden/>
              </w:rPr>
              <w:tab/>
            </w:r>
            <w:r w:rsidR="000E744C">
              <w:rPr>
                <w:noProof/>
                <w:webHidden/>
              </w:rPr>
              <w:fldChar w:fldCharType="begin"/>
            </w:r>
            <w:r w:rsidR="000E744C">
              <w:rPr>
                <w:noProof/>
                <w:webHidden/>
              </w:rPr>
              <w:instrText xml:space="preserve"> PAGEREF _Toc146463616 \h </w:instrText>
            </w:r>
            <w:r w:rsidR="000E744C">
              <w:rPr>
                <w:noProof/>
                <w:webHidden/>
              </w:rPr>
            </w:r>
            <w:r w:rsidR="000E744C">
              <w:rPr>
                <w:noProof/>
                <w:webHidden/>
              </w:rPr>
              <w:fldChar w:fldCharType="separate"/>
            </w:r>
            <w:r w:rsidR="000E744C">
              <w:rPr>
                <w:noProof/>
                <w:webHidden/>
              </w:rPr>
              <w:t>32</w:t>
            </w:r>
            <w:r w:rsidR="000E744C">
              <w:rPr>
                <w:noProof/>
                <w:webHidden/>
              </w:rPr>
              <w:fldChar w:fldCharType="end"/>
            </w:r>
          </w:hyperlink>
        </w:p>
        <w:p w14:paraId="7C4AC4C5" w14:textId="5F08E490" w:rsidR="000E744C" w:rsidRDefault="008E40AF">
          <w:pPr>
            <w:pStyle w:val="TM1"/>
            <w:tabs>
              <w:tab w:val="right" w:pos="9062"/>
            </w:tabs>
            <w:rPr>
              <w:rFonts w:asciiTheme="minorHAnsi" w:hAnsiTheme="minorHAnsi" w:cstheme="minorBidi"/>
              <w:noProof/>
              <w:kern w:val="2"/>
              <w14:ligatures w14:val="standardContextual"/>
            </w:rPr>
          </w:pPr>
          <w:hyperlink w:anchor="_Toc146463617" w:history="1">
            <w:r w:rsidR="000E744C" w:rsidRPr="00CA2D7E">
              <w:rPr>
                <w:rStyle w:val="Lienhypertexte"/>
                <w:noProof/>
              </w:rPr>
              <w:t>7 Bibliographie</w:t>
            </w:r>
            <w:r w:rsidR="000E744C">
              <w:rPr>
                <w:noProof/>
                <w:webHidden/>
              </w:rPr>
              <w:tab/>
            </w:r>
            <w:r w:rsidR="000E744C">
              <w:rPr>
                <w:noProof/>
                <w:webHidden/>
              </w:rPr>
              <w:fldChar w:fldCharType="begin"/>
            </w:r>
            <w:r w:rsidR="000E744C">
              <w:rPr>
                <w:noProof/>
                <w:webHidden/>
              </w:rPr>
              <w:instrText xml:space="preserve"> PAGEREF _Toc146463617 \h </w:instrText>
            </w:r>
            <w:r w:rsidR="000E744C">
              <w:rPr>
                <w:noProof/>
                <w:webHidden/>
              </w:rPr>
            </w:r>
            <w:r w:rsidR="000E744C">
              <w:rPr>
                <w:noProof/>
                <w:webHidden/>
              </w:rPr>
              <w:fldChar w:fldCharType="separate"/>
            </w:r>
            <w:r w:rsidR="000E744C">
              <w:rPr>
                <w:noProof/>
                <w:webHidden/>
              </w:rPr>
              <w:t>33</w:t>
            </w:r>
            <w:r w:rsidR="000E744C">
              <w:rPr>
                <w:noProof/>
                <w:webHidden/>
              </w:rPr>
              <w:fldChar w:fldCharType="end"/>
            </w:r>
          </w:hyperlink>
        </w:p>
        <w:p w14:paraId="5B6BB725" w14:textId="716AB4BF" w:rsidR="000E744C" w:rsidRDefault="008E40AF">
          <w:pPr>
            <w:pStyle w:val="TM1"/>
            <w:tabs>
              <w:tab w:val="right" w:pos="9062"/>
            </w:tabs>
            <w:rPr>
              <w:rFonts w:asciiTheme="minorHAnsi" w:hAnsiTheme="minorHAnsi" w:cstheme="minorBidi"/>
              <w:noProof/>
              <w:kern w:val="2"/>
              <w14:ligatures w14:val="standardContextual"/>
            </w:rPr>
          </w:pPr>
          <w:hyperlink w:anchor="_Toc146463618" w:history="1">
            <w:r w:rsidR="000E744C" w:rsidRPr="00CA2D7E">
              <w:rPr>
                <w:rStyle w:val="Lienhypertexte"/>
                <w:noProof/>
              </w:rPr>
              <w:t>8 Logiciels</w:t>
            </w:r>
            <w:r w:rsidR="000E744C">
              <w:rPr>
                <w:noProof/>
                <w:webHidden/>
              </w:rPr>
              <w:tab/>
            </w:r>
            <w:r w:rsidR="000E744C">
              <w:rPr>
                <w:noProof/>
                <w:webHidden/>
              </w:rPr>
              <w:fldChar w:fldCharType="begin"/>
            </w:r>
            <w:r w:rsidR="000E744C">
              <w:rPr>
                <w:noProof/>
                <w:webHidden/>
              </w:rPr>
              <w:instrText xml:space="preserve"> PAGEREF _Toc146463618 \h </w:instrText>
            </w:r>
            <w:r w:rsidR="000E744C">
              <w:rPr>
                <w:noProof/>
                <w:webHidden/>
              </w:rPr>
            </w:r>
            <w:r w:rsidR="000E744C">
              <w:rPr>
                <w:noProof/>
                <w:webHidden/>
              </w:rPr>
              <w:fldChar w:fldCharType="separate"/>
            </w:r>
            <w:r w:rsidR="000E744C">
              <w:rPr>
                <w:noProof/>
                <w:webHidden/>
              </w:rPr>
              <w:t>35</w:t>
            </w:r>
            <w:r w:rsidR="000E744C">
              <w:rPr>
                <w:noProof/>
                <w:webHidden/>
              </w:rPr>
              <w:fldChar w:fldCharType="end"/>
            </w:r>
          </w:hyperlink>
        </w:p>
        <w:p w14:paraId="4E5DF0C4" w14:textId="1C29C111" w:rsidR="000E744C" w:rsidRDefault="008E40AF">
          <w:pPr>
            <w:pStyle w:val="TM1"/>
            <w:tabs>
              <w:tab w:val="right" w:pos="9062"/>
            </w:tabs>
            <w:rPr>
              <w:rFonts w:asciiTheme="minorHAnsi" w:hAnsiTheme="minorHAnsi" w:cstheme="minorBidi"/>
              <w:noProof/>
              <w:kern w:val="2"/>
              <w14:ligatures w14:val="standardContextual"/>
            </w:rPr>
          </w:pPr>
          <w:hyperlink w:anchor="_Toc146463619" w:history="1">
            <w:r w:rsidR="000E744C" w:rsidRPr="00CA2D7E">
              <w:rPr>
                <w:rStyle w:val="Lienhypertexte"/>
                <w:noProof/>
              </w:rPr>
              <w:t>9 Figures</w:t>
            </w:r>
            <w:r w:rsidR="000E744C">
              <w:rPr>
                <w:noProof/>
                <w:webHidden/>
              </w:rPr>
              <w:tab/>
            </w:r>
            <w:r w:rsidR="000E744C">
              <w:rPr>
                <w:noProof/>
                <w:webHidden/>
              </w:rPr>
              <w:fldChar w:fldCharType="begin"/>
            </w:r>
            <w:r w:rsidR="000E744C">
              <w:rPr>
                <w:noProof/>
                <w:webHidden/>
              </w:rPr>
              <w:instrText xml:space="preserve"> PAGEREF _Toc146463619 \h </w:instrText>
            </w:r>
            <w:r w:rsidR="000E744C">
              <w:rPr>
                <w:noProof/>
                <w:webHidden/>
              </w:rPr>
            </w:r>
            <w:r w:rsidR="000E744C">
              <w:rPr>
                <w:noProof/>
                <w:webHidden/>
              </w:rPr>
              <w:fldChar w:fldCharType="separate"/>
            </w:r>
            <w:r w:rsidR="000E744C">
              <w:rPr>
                <w:noProof/>
                <w:webHidden/>
              </w:rPr>
              <w:t>36</w:t>
            </w:r>
            <w:r w:rsidR="000E744C">
              <w:rPr>
                <w:noProof/>
                <w:webHidden/>
              </w:rPr>
              <w:fldChar w:fldCharType="end"/>
            </w:r>
          </w:hyperlink>
        </w:p>
        <w:p w14:paraId="04EA5F61" w14:textId="09245828" w:rsidR="000E744C" w:rsidRDefault="008E40AF">
          <w:pPr>
            <w:pStyle w:val="TM1"/>
            <w:tabs>
              <w:tab w:val="right" w:pos="9062"/>
            </w:tabs>
            <w:rPr>
              <w:rFonts w:asciiTheme="minorHAnsi" w:hAnsiTheme="minorHAnsi" w:cstheme="minorBidi"/>
              <w:noProof/>
              <w:kern w:val="2"/>
              <w14:ligatures w14:val="standardContextual"/>
            </w:rPr>
          </w:pPr>
          <w:hyperlink w:anchor="_Toc146463620" w:history="1">
            <w:r w:rsidR="000E744C" w:rsidRPr="00CA2D7E">
              <w:rPr>
                <w:rStyle w:val="Lienhypertexte"/>
                <w:noProof/>
              </w:rPr>
              <w:t>10 Tableaux</w:t>
            </w:r>
            <w:r w:rsidR="000E744C">
              <w:rPr>
                <w:noProof/>
                <w:webHidden/>
              </w:rPr>
              <w:tab/>
            </w:r>
            <w:r w:rsidR="000E744C">
              <w:rPr>
                <w:noProof/>
                <w:webHidden/>
              </w:rPr>
              <w:fldChar w:fldCharType="begin"/>
            </w:r>
            <w:r w:rsidR="000E744C">
              <w:rPr>
                <w:noProof/>
                <w:webHidden/>
              </w:rPr>
              <w:instrText xml:space="preserve"> PAGEREF _Toc146463620 \h </w:instrText>
            </w:r>
            <w:r w:rsidR="000E744C">
              <w:rPr>
                <w:noProof/>
                <w:webHidden/>
              </w:rPr>
            </w:r>
            <w:r w:rsidR="000E744C">
              <w:rPr>
                <w:noProof/>
                <w:webHidden/>
              </w:rPr>
              <w:fldChar w:fldCharType="separate"/>
            </w:r>
            <w:r w:rsidR="000E744C">
              <w:rPr>
                <w:noProof/>
                <w:webHidden/>
              </w:rPr>
              <w:t>36</w:t>
            </w:r>
            <w:r w:rsidR="000E744C">
              <w:rPr>
                <w:noProof/>
                <w:webHidden/>
              </w:rPr>
              <w:fldChar w:fldCharType="end"/>
            </w:r>
          </w:hyperlink>
        </w:p>
        <w:p w14:paraId="2E59CD5A" w14:textId="14012B2E" w:rsidR="000E744C" w:rsidRDefault="008E40AF">
          <w:pPr>
            <w:pStyle w:val="TM1"/>
            <w:tabs>
              <w:tab w:val="right" w:pos="9062"/>
            </w:tabs>
            <w:rPr>
              <w:rFonts w:asciiTheme="minorHAnsi" w:hAnsiTheme="minorHAnsi" w:cstheme="minorBidi"/>
              <w:noProof/>
              <w:kern w:val="2"/>
              <w14:ligatures w14:val="standardContextual"/>
            </w:rPr>
          </w:pPr>
          <w:hyperlink w:anchor="_Toc146463621" w:history="1">
            <w:r w:rsidR="000E744C" w:rsidRPr="00CA2D7E">
              <w:rPr>
                <w:rStyle w:val="Lienhypertexte"/>
                <w:noProof/>
              </w:rPr>
              <w:t>11 Equations</w:t>
            </w:r>
            <w:r w:rsidR="000E744C">
              <w:rPr>
                <w:noProof/>
                <w:webHidden/>
              </w:rPr>
              <w:tab/>
            </w:r>
            <w:r w:rsidR="000E744C">
              <w:rPr>
                <w:noProof/>
                <w:webHidden/>
              </w:rPr>
              <w:fldChar w:fldCharType="begin"/>
            </w:r>
            <w:r w:rsidR="000E744C">
              <w:rPr>
                <w:noProof/>
                <w:webHidden/>
              </w:rPr>
              <w:instrText xml:space="preserve"> PAGEREF _Toc146463621 \h </w:instrText>
            </w:r>
            <w:r w:rsidR="000E744C">
              <w:rPr>
                <w:noProof/>
                <w:webHidden/>
              </w:rPr>
            </w:r>
            <w:r w:rsidR="000E744C">
              <w:rPr>
                <w:noProof/>
                <w:webHidden/>
              </w:rPr>
              <w:fldChar w:fldCharType="separate"/>
            </w:r>
            <w:r w:rsidR="000E744C">
              <w:rPr>
                <w:noProof/>
                <w:webHidden/>
              </w:rPr>
              <w:t>37</w:t>
            </w:r>
            <w:r w:rsidR="000E744C">
              <w:rPr>
                <w:noProof/>
                <w:webHidden/>
              </w:rPr>
              <w:fldChar w:fldCharType="end"/>
            </w:r>
          </w:hyperlink>
        </w:p>
        <w:p w14:paraId="4627C99D" w14:textId="39D04832" w:rsidR="000E744C" w:rsidRDefault="008E40AF">
          <w:pPr>
            <w:pStyle w:val="TM1"/>
            <w:tabs>
              <w:tab w:val="right" w:pos="9062"/>
            </w:tabs>
            <w:rPr>
              <w:rFonts w:asciiTheme="minorHAnsi" w:hAnsiTheme="minorHAnsi" w:cstheme="minorBidi"/>
              <w:noProof/>
              <w:kern w:val="2"/>
              <w14:ligatures w14:val="standardContextual"/>
            </w:rPr>
          </w:pPr>
          <w:hyperlink w:anchor="_Toc146463622" w:history="1">
            <w:r w:rsidR="000E744C" w:rsidRPr="00CA2D7E">
              <w:rPr>
                <w:rStyle w:val="Lienhypertexte"/>
                <w:noProof/>
              </w:rPr>
              <w:t>12 Annexes</w:t>
            </w:r>
            <w:r w:rsidR="000E744C">
              <w:rPr>
                <w:noProof/>
                <w:webHidden/>
              </w:rPr>
              <w:tab/>
            </w:r>
            <w:r w:rsidR="000E744C">
              <w:rPr>
                <w:noProof/>
                <w:webHidden/>
              </w:rPr>
              <w:fldChar w:fldCharType="begin"/>
            </w:r>
            <w:r w:rsidR="000E744C">
              <w:rPr>
                <w:noProof/>
                <w:webHidden/>
              </w:rPr>
              <w:instrText xml:space="preserve"> PAGEREF _Toc146463622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7F6E76A8" w14:textId="510F6708" w:rsidR="000E744C" w:rsidRDefault="008E40AF">
          <w:pPr>
            <w:pStyle w:val="TM2"/>
            <w:tabs>
              <w:tab w:val="right" w:pos="9062"/>
            </w:tabs>
            <w:rPr>
              <w:rFonts w:asciiTheme="minorHAnsi" w:hAnsiTheme="minorHAnsi" w:cstheme="minorBidi"/>
              <w:noProof/>
              <w:kern w:val="2"/>
              <w14:ligatures w14:val="standardContextual"/>
            </w:rPr>
          </w:pPr>
          <w:hyperlink w:anchor="_Toc146463623" w:history="1">
            <w:r w:rsidR="000E744C" w:rsidRPr="00CA2D7E">
              <w:rPr>
                <w:rStyle w:val="Lienhypertexte"/>
                <w:noProof/>
              </w:rPr>
              <w:t>12.1 Cahier des charges</w:t>
            </w:r>
            <w:r w:rsidR="000E744C">
              <w:rPr>
                <w:noProof/>
                <w:webHidden/>
              </w:rPr>
              <w:tab/>
            </w:r>
            <w:r w:rsidR="000E744C">
              <w:rPr>
                <w:noProof/>
                <w:webHidden/>
              </w:rPr>
              <w:fldChar w:fldCharType="begin"/>
            </w:r>
            <w:r w:rsidR="000E744C">
              <w:rPr>
                <w:noProof/>
                <w:webHidden/>
              </w:rPr>
              <w:instrText xml:space="preserve"> PAGEREF _Toc146463623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4BCAF714" w14:textId="4CA280FD" w:rsidR="000E744C" w:rsidRDefault="008E40AF">
          <w:pPr>
            <w:pStyle w:val="TM2"/>
            <w:tabs>
              <w:tab w:val="right" w:pos="9062"/>
            </w:tabs>
            <w:rPr>
              <w:rFonts w:asciiTheme="minorHAnsi" w:hAnsiTheme="minorHAnsi" w:cstheme="minorBidi"/>
              <w:noProof/>
              <w:kern w:val="2"/>
              <w14:ligatures w14:val="standardContextual"/>
            </w:rPr>
          </w:pPr>
          <w:hyperlink w:anchor="_Toc146463624" w:history="1">
            <w:r w:rsidR="000E744C" w:rsidRPr="00CA2D7E">
              <w:rPr>
                <w:rStyle w:val="Lienhypertexte"/>
                <w:noProof/>
              </w:rPr>
              <w:t>12.2 Planification</w:t>
            </w:r>
            <w:r w:rsidR="000E744C">
              <w:rPr>
                <w:noProof/>
                <w:webHidden/>
              </w:rPr>
              <w:tab/>
            </w:r>
            <w:r w:rsidR="000E744C">
              <w:rPr>
                <w:noProof/>
                <w:webHidden/>
              </w:rPr>
              <w:fldChar w:fldCharType="begin"/>
            </w:r>
            <w:r w:rsidR="000E744C">
              <w:rPr>
                <w:noProof/>
                <w:webHidden/>
              </w:rPr>
              <w:instrText xml:space="preserve"> PAGEREF _Toc146463624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44759168" w14:textId="09CA6E4A" w:rsidR="000E744C" w:rsidRDefault="008E40AF">
          <w:pPr>
            <w:pStyle w:val="TM2"/>
            <w:tabs>
              <w:tab w:val="right" w:pos="9062"/>
            </w:tabs>
            <w:rPr>
              <w:rFonts w:asciiTheme="minorHAnsi" w:hAnsiTheme="minorHAnsi" w:cstheme="minorBidi"/>
              <w:noProof/>
              <w:kern w:val="2"/>
              <w14:ligatures w14:val="standardContextual"/>
            </w:rPr>
          </w:pPr>
          <w:hyperlink w:anchor="_Toc146463625" w:history="1">
            <w:r w:rsidR="000E744C" w:rsidRPr="00CA2D7E">
              <w:rPr>
                <w:rStyle w:val="Lienhypertexte"/>
                <w:noProof/>
              </w:rPr>
              <w:t>12.3 Journal de travail</w:t>
            </w:r>
            <w:r w:rsidR="000E744C">
              <w:rPr>
                <w:noProof/>
                <w:webHidden/>
              </w:rPr>
              <w:tab/>
            </w:r>
            <w:r w:rsidR="000E744C">
              <w:rPr>
                <w:noProof/>
                <w:webHidden/>
              </w:rPr>
              <w:fldChar w:fldCharType="begin"/>
            </w:r>
            <w:r w:rsidR="000E744C">
              <w:rPr>
                <w:noProof/>
                <w:webHidden/>
              </w:rPr>
              <w:instrText xml:space="preserve"> PAGEREF _Toc146463625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6D582622" w14:textId="3DC74A5A" w:rsidR="000E744C" w:rsidRDefault="008E40AF">
          <w:pPr>
            <w:pStyle w:val="TM2"/>
            <w:tabs>
              <w:tab w:val="right" w:pos="9062"/>
            </w:tabs>
            <w:rPr>
              <w:rFonts w:asciiTheme="minorHAnsi" w:hAnsiTheme="minorHAnsi" w:cstheme="minorBidi"/>
              <w:noProof/>
              <w:kern w:val="2"/>
              <w14:ligatures w14:val="standardContextual"/>
            </w:rPr>
          </w:pPr>
          <w:hyperlink w:anchor="_Toc146463626" w:history="1">
            <w:r w:rsidR="000E744C" w:rsidRPr="00CA2D7E">
              <w:rPr>
                <w:rStyle w:val="Lienhypertexte"/>
                <w:noProof/>
              </w:rPr>
              <w:t>12.4 Procès-verbaux des séances hebdomadaires</w:t>
            </w:r>
            <w:r w:rsidR="000E744C">
              <w:rPr>
                <w:noProof/>
                <w:webHidden/>
              </w:rPr>
              <w:tab/>
            </w:r>
            <w:r w:rsidR="000E744C">
              <w:rPr>
                <w:noProof/>
                <w:webHidden/>
              </w:rPr>
              <w:fldChar w:fldCharType="begin"/>
            </w:r>
            <w:r w:rsidR="000E744C">
              <w:rPr>
                <w:noProof/>
                <w:webHidden/>
              </w:rPr>
              <w:instrText xml:space="preserve"> PAGEREF _Toc146463626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69BBE102" w14:textId="46B95692" w:rsidR="000E744C" w:rsidRDefault="008E40AF">
          <w:pPr>
            <w:pStyle w:val="TM2"/>
            <w:tabs>
              <w:tab w:val="right" w:pos="9062"/>
            </w:tabs>
            <w:rPr>
              <w:rFonts w:asciiTheme="minorHAnsi" w:hAnsiTheme="minorHAnsi" w:cstheme="minorBidi"/>
              <w:noProof/>
              <w:kern w:val="2"/>
              <w14:ligatures w14:val="standardContextual"/>
            </w:rPr>
          </w:pPr>
          <w:hyperlink w:anchor="_Toc146463627" w:history="1">
            <w:r w:rsidR="000E744C" w:rsidRPr="00CA2D7E">
              <w:rPr>
                <w:rStyle w:val="Lienhypertexte"/>
                <w:noProof/>
              </w:rPr>
              <w:t>12.5 Schémas électroniques</w:t>
            </w:r>
            <w:r w:rsidR="000E744C">
              <w:rPr>
                <w:noProof/>
                <w:webHidden/>
              </w:rPr>
              <w:tab/>
            </w:r>
            <w:r w:rsidR="000E744C">
              <w:rPr>
                <w:noProof/>
                <w:webHidden/>
              </w:rPr>
              <w:fldChar w:fldCharType="begin"/>
            </w:r>
            <w:r w:rsidR="000E744C">
              <w:rPr>
                <w:noProof/>
                <w:webHidden/>
              </w:rPr>
              <w:instrText xml:space="preserve"> PAGEREF _Toc146463627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67B3F0E7" w14:textId="4352731D" w:rsidR="000E744C" w:rsidRDefault="008E40AF">
          <w:pPr>
            <w:pStyle w:val="TM2"/>
            <w:tabs>
              <w:tab w:val="right" w:pos="9062"/>
            </w:tabs>
            <w:rPr>
              <w:rFonts w:asciiTheme="minorHAnsi" w:hAnsiTheme="minorHAnsi" w:cstheme="minorBidi"/>
              <w:noProof/>
              <w:kern w:val="2"/>
              <w14:ligatures w14:val="standardContextual"/>
            </w:rPr>
          </w:pPr>
          <w:hyperlink w:anchor="_Toc146463628" w:history="1">
            <w:r w:rsidR="000E744C" w:rsidRPr="00CA2D7E">
              <w:rPr>
                <w:rStyle w:val="Lienhypertexte"/>
                <w:noProof/>
              </w:rPr>
              <w:t>12.6 Fichiers de fabrication</w:t>
            </w:r>
            <w:r w:rsidR="000E744C">
              <w:rPr>
                <w:noProof/>
                <w:webHidden/>
              </w:rPr>
              <w:tab/>
            </w:r>
            <w:r w:rsidR="000E744C">
              <w:rPr>
                <w:noProof/>
                <w:webHidden/>
              </w:rPr>
              <w:fldChar w:fldCharType="begin"/>
            </w:r>
            <w:r w:rsidR="000E744C">
              <w:rPr>
                <w:noProof/>
                <w:webHidden/>
              </w:rPr>
              <w:instrText xml:space="preserve"> PAGEREF _Toc146463628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7D2DAC53" w14:textId="7CD8FF16" w:rsidR="000E744C" w:rsidRDefault="008E40AF">
          <w:pPr>
            <w:pStyle w:val="TM2"/>
            <w:tabs>
              <w:tab w:val="right" w:pos="9062"/>
            </w:tabs>
            <w:rPr>
              <w:rFonts w:asciiTheme="minorHAnsi" w:hAnsiTheme="minorHAnsi" w:cstheme="minorBidi"/>
              <w:noProof/>
              <w:kern w:val="2"/>
              <w14:ligatures w14:val="standardContextual"/>
            </w:rPr>
          </w:pPr>
          <w:hyperlink w:anchor="_Toc146463629" w:history="1">
            <w:r w:rsidR="000E744C" w:rsidRPr="00CA2D7E">
              <w:rPr>
                <w:rStyle w:val="Lienhypertexte"/>
                <w:noProof/>
              </w:rPr>
              <w:t>12.7 Liste des règles Altium</w:t>
            </w:r>
            <w:r w:rsidR="000E744C">
              <w:rPr>
                <w:noProof/>
                <w:webHidden/>
              </w:rPr>
              <w:tab/>
            </w:r>
            <w:r w:rsidR="000E744C">
              <w:rPr>
                <w:noProof/>
                <w:webHidden/>
              </w:rPr>
              <w:fldChar w:fldCharType="begin"/>
            </w:r>
            <w:r w:rsidR="000E744C">
              <w:rPr>
                <w:noProof/>
                <w:webHidden/>
              </w:rPr>
              <w:instrText xml:space="preserve"> PAGEREF _Toc146463629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5C38E742" w14:textId="06158D0C" w:rsidR="000E744C" w:rsidRDefault="008E40AF">
          <w:pPr>
            <w:pStyle w:val="TM2"/>
            <w:tabs>
              <w:tab w:val="right" w:pos="9062"/>
            </w:tabs>
            <w:rPr>
              <w:rFonts w:asciiTheme="minorHAnsi" w:hAnsiTheme="minorHAnsi" w:cstheme="minorBidi"/>
              <w:noProof/>
              <w:kern w:val="2"/>
              <w14:ligatures w14:val="standardContextual"/>
            </w:rPr>
          </w:pPr>
          <w:hyperlink w:anchor="_Toc146463630" w:history="1">
            <w:r w:rsidR="000E744C" w:rsidRPr="00CA2D7E">
              <w:rPr>
                <w:rStyle w:val="Lienhypertexte"/>
                <w:noProof/>
              </w:rPr>
              <w:t>12.8 Liste des composants</w:t>
            </w:r>
            <w:r w:rsidR="000E744C">
              <w:rPr>
                <w:noProof/>
                <w:webHidden/>
              </w:rPr>
              <w:tab/>
            </w:r>
            <w:r w:rsidR="000E744C">
              <w:rPr>
                <w:noProof/>
                <w:webHidden/>
              </w:rPr>
              <w:fldChar w:fldCharType="begin"/>
            </w:r>
            <w:r w:rsidR="000E744C">
              <w:rPr>
                <w:noProof/>
                <w:webHidden/>
              </w:rPr>
              <w:instrText xml:space="preserve"> PAGEREF _Toc146463630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0E0CB99A" w14:textId="1ADF7EBC" w:rsidR="000E744C" w:rsidRDefault="008E40AF">
          <w:pPr>
            <w:pStyle w:val="TM2"/>
            <w:tabs>
              <w:tab w:val="right" w:pos="9062"/>
            </w:tabs>
            <w:rPr>
              <w:rFonts w:asciiTheme="minorHAnsi" w:hAnsiTheme="minorHAnsi" w:cstheme="minorBidi"/>
              <w:noProof/>
              <w:kern w:val="2"/>
              <w14:ligatures w14:val="standardContextual"/>
            </w:rPr>
          </w:pPr>
          <w:hyperlink w:anchor="_Toc146463631" w:history="1">
            <w:r w:rsidR="000E744C" w:rsidRPr="00CA2D7E">
              <w:rPr>
                <w:rStyle w:val="Lienhypertexte"/>
                <w:noProof/>
              </w:rPr>
              <w:t>12.9 Cotations du boitier</w:t>
            </w:r>
            <w:r w:rsidR="000E744C">
              <w:rPr>
                <w:noProof/>
                <w:webHidden/>
              </w:rPr>
              <w:tab/>
            </w:r>
            <w:r w:rsidR="000E744C">
              <w:rPr>
                <w:noProof/>
                <w:webHidden/>
              </w:rPr>
              <w:fldChar w:fldCharType="begin"/>
            </w:r>
            <w:r w:rsidR="000E744C">
              <w:rPr>
                <w:noProof/>
                <w:webHidden/>
              </w:rPr>
              <w:instrText xml:space="preserve"> PAGEREF _Toc146463631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19390EA2" w14:textId="6BF9AB68" w:rsidR="000E744C" w:rsidRDefault="008E40AF">
          <w:pPr>
            <w:pStyle w:val="TM2"/>
            <w:tabs>
              <w:tab w:val="right" w:pos="9062"/>
            </w:tabs>
            <w:rPr>
              <w:rFonts w:asciiTheme="minorHAnsi" w:hAnsiTheme="minorHAnsi" w:cstheme="minorBidi"/>
              <w:noProof/>
              <w:kern w:val="2"/>
              <w14:ligatures w14:val="standardContextual"/>
            </w:rPr>
          </w:pPr>
          <w:hyperlink w:anchor="_Toc146463632" w:history="1">
            <w:r w:rsidR="000E744C" w:rsidRPr="00CA2D7E">
              <w:rPr>
                <w:rStyle w:val="Lienhypertexte"/>
                <w:noProof/>
              </w:rPr>
              <w:t>12.10 Code source firmware</w:t>
            </w:r>
            <w:r w:rsidR="000E744C">
              <w:rPr>
                <w:noProof/>
                <w:webHidden/>
              </w:rPr>
              <w:tab/>
            </w:r>
            <w:r w:rsidR="000E744C">
              <w:rPr>
                <w:noProof/>
                <w:webHidden/>
              </w:rPr>
              <w:fldChar w:fldCharType="begin"/>
            </w:r>
            <w:r w:rsidR="000E744C">
              <w:rPr>
                <w:noProof/>
                <w:webHidden/>
              </w:rPr>
              <w:instrText xml:space="preserve"> PAGEREF _Toc146463632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3CF30D7B" w14:textId="25F425FE" w:rsidR="000E744C" w:rsidRDefault="008E40AF">
          <w:pPr>
            <w:pStyle w:val="TM2"/>
            <w:tabs>
              <w:tab w:val="right" w:pos="9062"/>
            </w:tabs>
            <w:rPr>
              <w:rFonts w:asciiTheme="minorHAnsi" w:hAnsiTheme="minorHAnsi" w:cstheme="minorBidi"/>
              <w:noProof/>
              <w:kern w:val="2"/>
              <w14:ligatures w14:val="standardContextual"/>
            </w:rPr>
          </w:pPr>
          <w:hyperlink w:anchor="_Toc146463633" w:history="1">
            <w:r w:rsidR="000E744C" w:rsidRPr="00CA2D7E">
              <w:rPr>
                <w:rStyle w:val="Lienhypertexte"/>
                <w:noProof/>
              </w:rPr>
              <w:t>12.11 Code source software</w:t>
            </w:r>
            <w:r w:rsidR="000E744C">
              <w:rPr>
                <w:noProof/>
                <w:webHidden/>
              </w:rPr>
              <w:tab/>
            </w:r>
            <w:r w:rsidR="000E744C">
              <w:rPr>
                <w:noProof/>
                <w:webHidden/>
              </w:rPr>
              <w:fldChar w:fldCharType="begin"/>
            </w:r>
            <w:r w:rsidR="000E744C">
              <w:rPr>
                <w:noProof/>
                <w:webHidden/>
              </w:rPr>
              <w:instrText xml:space="preserve"> PAGEREF _Toc146463633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5358FD1A" w14:textId="4B4B32EA" w:rsidR="000E744C" w:rsidRDefault="008E40AF">
          <w:pPr>
            <w:pStyle w:val="TM2"/>
            <w:tabs>
              <w:tab w:val="right" w:pos="9062"/>
            </w:tabs>
            <w:rPr>
              <w:rFonts w:asciiTheme="minorHAnsi" w:hAnsiTheme="minorHAnsi" w:cstheme="minorBidi"/>
              <w:noProof/>
              <w:kern w:val="2"/>
              <w14:ligatures w14:val="standardContextual"/>
            </w:rPr>
          </w:pPr>
          <w:hyperlink w:anchor="_Toc146463634" w:history="1">
            <w:r w:rsidR="000E744C" w:rsidRPr="00CA2D7E">
              <w:rPr>
                <w:rStyle w:val="Lienhypertexte"/>
                <w:noProof/>
              </w:rPr>
              <w:t>12.12 Fiche de modifications</w:t>
            </w:r>
            <w:r w:rsidR="000E744C">
              <w:rPr>
                <w:noProof/>
                <w:webHidden/>
              </w:rPr>
              <w:tab/>
            </w:r>
            <w:r w:rsidR="000E744C">
              <w:rPr>
                <w:noProof/>
                <w:webHidden/>
              </w:rPr>
              <w:fldChar w:fldCharType="begin"/>
            </w:r>
            <w:r w:rsidR="000E744C">
              <w:rPr>
                <w:noProof/>
                <w:webHidden/>
              </w:rPr>
              <w:instrText xml:space="preserve"> PAGEREF _Toc146463634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17F2AAFC" w14:textId="55CADB9C" w:rsidR="000E744C" w:rsidRDefault="008E40AF">
          <w:pPr>
            <w:pStyle w:val="TM2"/>
            <w:tabs>
              <w:tab w:val="right" w:pos="9062"/>
            </w:tabs>
            <w:rPr>
              <w:rFonts w:asciiTheme="minorHAnsi" w:hAnsiTheme="minorHAnsi" w:cstheme="minorBidi"/>
              <w:noProof/>
              <w:kern w:val="2"/>
              <w14:ligatures w14:val="standardContextual"/>
            </w:rPr>
          </w:pPr>
          <w:hyperlink w:anchor="_Toc146463635" w:history="1">
            <w:r w:rsidR="000E744C" w:rsidRPr="00CA2D7E">
              <w:rPr>
                <w:rStyle w:val="Lienhypertexte"/>
                <w:noProof/>
              </w:rPr>
              <w:t>12.13 Mode d’emploi</w:t>
            </w:r>
            <w:r w:rsidR="000E744C">
              <w:rPr>
                <w:noProof/>
                <w:webHidden/>
              </w:rPr>
              <w:tab/>
            </w:r>
            <w:r w:rsidR="000E744C">
              <w:rPr>
                <w:noProof/>
                <w:webHidden/>
              </w:rPr>
              <w:fldChar w:fldCharType="begin"/>
            </w:r>
            <w:r w:rsidR="000E744C">
              <w:rPr>
                <w:noProof/>
                <w:webHidden/>
              </w:rPr>
              <w:instrText xml:space="preserve"> PAGEREF _Toc146463635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5270F623" w14:textId="53964589"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4FE7C683" w:rsidR="00426AD1"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Radio Frequency I</w:t>
      </w:r>
      <w:r w:rsidR="008E40AF" w:rsidRPr="003D1EF0">
        <w:rPr>
          <w:lang w:val="en-US"/>
        </w:rPr>
        <w:t>d</w:t>
      </w:r>
      <w:r w:rsidRPr="003D1EF0">
        <w:rPr>
          <w:lang w:val="en-US"/>
        </w:rPr>
        <w:t>entification</w:t>
      </w:r>
    </w:p>
    <w:p w14:paraId="1DC3189F" w14:textId="09E11F25" w:rsidR="008E40AF" w:rsidRDefault="008E40AF" w:rsidP="00036971">
      <w:pPr>
        <w:pStyle w:val="Glossaire"/>
        <w:rPr>
          <w:lang w:val="en-US"/>
        </w:rPr>
      </w:pPr>
      <w:r>
        <w:rPr>
          <w:lang w:val="en-US"/>
        </w:rPr>
        <w:t>PWM</w:t>
      </w:r>
      <w:r>
        <w:rPr>
          <w:lang w:val="en-US"/>
        </w:rPr>
        <w:tab/>
        <w:t>Pulse Width Modulation</w:t>
      </w:r>
    </w:p>
    <w:p w14:paraId="2C8933D2" w14:textId="332E8CD3" w:rsidR="008E40AF" w:rsidRDefault="008E40AF" w:rsidP="00036971">
      <w:pPr>
        <w:pStyle w:val="Glossaire"/>
        <w:rPr>
          <w:lang w:val="en-US"/>
        </w:rPr>
      </w:pPr>
      <w:r>
        <w:rPr>
          <w:lang w:val="en-US"/>
        </w:rPr>
        <w:t>GPIO</w:t>
      </w:r>
      <w:r>
        <w:rPr>
          <w:lang w:val="en-US"/>
        </w:rPr>
        <w:tab/>
        <w:t>General Purpose Input Output</w:t>
      </w:r>
    </w:p>
    <w:p w14:paraId="202FB2DB" w14:textId="77777777" w:rsidR="008E40AF" w:rsidRPr="003D1EF0" w:rsidRDefault="008E40AF" w:rsidP="008E40AF">
      <w:pPr>
        <w:pStyle w:val="Glossaire"/>
        <w:rPr>
          <w:lang w:val="en-US"/>
        </w:rPr>
      </w:pPr>
      <w:r>
        <w:rPr>
          <w:lang w:val="en-US"/>
        </w:rPr>
        <w:t>RMII</w:t>
      </w:r>
      <w:r>
        <w:rPr>
          <w:lang w:val="en-US"/>
        </w:rPr>
        <w:tab/>
        <w:t>Reduced Media-Independent Interface</w:t>
      </w:r>
    </w:p>
    <w:p w14:paraId="1BDD3E77" w14:textId="28B1B763" w:rsidR="008E40AF" w:rsidRPr="003D1EF0" w:rsidRDefault="008E40AF" w:rsidP="00036971">
      <w:pPr>
        <w:pStyle w:val="Glossaire"/>
        <w:rPr>
          <w:lang w:val="en-US"/>
        </w:rPr>
      </w:pPr>
      <w:r>
        <w:rPr>
          <w:lang w:val="en-US"/>
        </w:rPr>
        <w:t>MDI</w:t>
      </w:r>
      <w:r>
        <w:rPr>
          <w:lang w:val="en-US"/>
        </w:rPr>
        <w:tab/>
        <w:t>Medium Dependent Interface</w:t>
      </w:r>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7C35D045" w:rsidR="00F7083F"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3783E53F" w14:textId="10DA464C" w:rsidR="008E40AF" w:rsidRPr="003D1EF0" w:rsidRDefault="008E40AF" w:rsidP="00036971">
      <w:pPr>
        <w:pStyle w:val="Glossaire"/>
        <w:rPr>
          <w:lang w:val="en-US"/>
        </w:rPr>
      </w:pPr>
      <w:r>
        <w:rPr>
          <w:lang w:val="en-US"/>
        </w:rPr>
        <w:t>PLA</w:t>
      </w:r>
      <w:r>
        <w:rPr>
          <w:lang w:val="en-US"/>
        </w:rPr>
        <w:tab/>
      </w:r>
      <w:proofErr w:type="spellStart"/>
      <w:r>
        <w:rPr>
          <w:lang w:val="en-US"/>
        </w:rPr>
        <w:t>Acide</w:t>
      </w:r>
      <w:proofErr w:type="spellEnd"/>
      <w:r>
        <w:rPr>
          <w:lang w:val="en-US"/>
        </w:rPr>
        <w:t xml:space="preserve"> </w:t>
      </w:r>
      <w:proofErr w:type="spellStart"/>
      <w:r>
        <w:rPr>
          <w:lang w:val="en-US"/>
        </w:rPr>
        <w:t>Polylactique</w:t>
      </w:r>
      <w:proofErr w:type="spellEnd"/>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463578"/>
      <w:r w:rsidRPr="00537868">
        <w:lastRenderedPageBreak/>
        <w:t>Introduction</w:t>
      </w:r>
      <w:bookmarkEnd w:id="0"/>
    </w:p>
    <w:p w14:paraId="7B73D2C5" w14:textId="25E938B3" w:rsidR="008760E4" w:rsidRDefault="008760E4" w:rsidP="00E84CD5">
      <w:pPr>
        <w:pStyle w:val="Titre2"/>
        <w:numPr>
          <w:ilvl w:val="1"/>
          <w:numId w:val="2"/>
        </w:numPr>
      </w:pPr>
      <w:bookmarkStart w:id="1" w:name="_Toc146463579"/>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l’ES.</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463580"/>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val="fr-CH" w:eastAsia="fr-CH"/>
        </w:rPr>
        <w:drawing>
          <wp:inline distT="0" distB="0" distL="0" distR="0" wp14:anchorId="55568F1D" wp14:editId="55FCA8A9">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640EAD7A" w:rsidR="00210AAB" w:rsidRPr="00C10730" w:rsidRDefault="00210AAB" w:rsidP="00210AAB">
      <w:pPr>
        <w:pStyle w:val="Lgende"/>
      </w:pPr>
      <w:bookmarkStart w:id="3" w:name="_Toc146463636"/>
      <w:r>
        <w:t xml:space="preserve">Figure </w:t>
      </w:r>
      <w:r>
        <w:fldChar w:fldCharType="begin"/>
      </w:r>
      <w:r>
        <w:instrText xml:space="preserve"> SEQ Figure \* ARABIC </w:instrText>
      </w:r>
      <w:r>
        <w:fldChar w:fldCharType="separate"/>
      </w:r>
      <w:r w:rsidR="00D2735B">
        <w:rPr>
          <w:noProof/>
        </w:rPr>
        <w:t>1</w:t>
      </w:r>
      <w:r>
        <w:rPr>
          <w:noProof/>
        </w:rPr>
        <w:fldChar w:fldCharType="end"/>
      </w:r>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476513CC"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0E744C">
        <w:t>12.1</w:t>
      </w:r>
      <w:r>
        <w:fldChar w:fldCharType="end"/>
      </w:r>
      <w:r>
        <w:t>)</w:t>
      </w:r>
      <w:r w:rsidRPr="00B435E2">
        <w:t>.</w:t>
      </w:r>
    </w:p>
    <w:p w14:paraId="1171CF57" w14:textId="38272514" w:rsidR="00BB1B09" w:rsidRDefault="00BB1B09" w:rsidP="00BB1B09">
      <w:pPr>
        <w:pStyle w:val="Titre2"/>
        <w:numPr>
          <w:ilvl w:val="1"/>
          <w:numId w:val="2"/>
        </w:numPr>
      </w:pPr>
      <w:bookmarkStart w:id="4" w:name="_Toc146463581"/>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197D842C" w:rsidR="001F0D34" w:rsidRPr="00537868" w:rsidRDefault="006439EF" w:rsidP="00B435E2">
      <w:r>
        <w:t>Ces</w:t>
      </w:r>
      <w:r w:rsidR="00BB1B09" w:rsidRPr="00537868">
        <w:t xml:space="preserve"> documents sont </w:t>
      </w:r>
      <w:r>
        <w:t>disponibles</w:t>
      </w:r>
      <w:r w:rsidR="00BB1B09" w:rsidRPr="00537868">
        <w:t xml:space="preserve"> en annexes de ce rapport. </w:t>
      </w:r>
      <w:r>
        <w:t>(</w:t>
      </w:r>
      <w:r>
        <w:fldChar w:fldCharType="begin"/>
      </w:r>
      <w:r>
        <w:instrText xml:space="preserve"> REF _Ref146361361 \r \h </w:instrText>
      </w:r>
      <w:r>
        <w:fldChar w:fldCharType="separate"/>
      </w:r>
      <w:r w:rsidR="000E744C">
        <w:t>12.2</w:t>
      </w:r>
      <w:r>
        <w:fldChar w:fldCharType="end"/>
      </w:r>
      <w:r>
        <w:t xml:space="preserve"> à </w:t>
      </w:r>
      <w:r>
        <w:fldChar w:fldCharType="begin"/>
      </w:r>
      <w:r>
        <w:instrText xml:space="preserve"> REF _Ref146361364 \r \h </w:instrText>
      </w:r>
      <w:r>
        <w:fldChar w:fldCharType="separate"/>
      </w:r>
      <w:r w:rsidR="000E744C">
        <w:t>12.4</w:t>
      </w:r>
      <w:r>
        <w:fldChar w:fldCharType="end"/>
      </w:r>
      <w:r>
        <w:t>)</w:t>
      </w:r>
      <w:r w:rsidR="001F0D34" w:rsidRPr="00537868">
        <w:br w:type="page"/>
      </w:r>
    </w:p>
    <w:p w14:paraId="4C961ECC" w14:textId="0F979473" w:rsidR="008211FE" w:rsidRDefault="008211FE" w:rsidP="009A5B0B">
      <w:pPr>
        <w:pStyle w:val="Titre1"/>
      </w:pPr>
      <w:bookmarkStart w:id="5" w:name="_Ref146456998"/>
      <w:bookmarkStart w:id="6" w:name="_Toc146463582"/>
      <w:r>
        <w:lastRenderedPageBreak/>
        <w:t>Conception</w:t>
      </w:r>
      <w:bookmarkEnd w:id="5"/>
      <w:bookmarkEnd w:id="6"/>
    </w:p>
    <w:p w14:paraId="05DB0A8D" w14:textId="663E6735" w:rsidR="00F87DA0" w:rsidRDefault="00F87DA0" w:rsidP="008211FE">
      <w:r w:rsidRPr="00F87DA0">
        <w:t>C</w:t>
      </w:r>
      <w:r>
        <w:t xml:space="preserve">ette partie </w:t>
      </w:r>
      <w:r w:rsidRPr="00F87DA0">
        <w:t>vise à expliquer les raisons des choix de composants, en mettant en avant leurs avantages, inconvénients et dimensionnement.</w:t>
      </w:r>
    </w:p>
    <w:p w14:paraId="7121E5F1" w14:textId="7CE68E20" w:rsidR="00F87DA0" w:rsidRDefault="00F87DA0" w:rsidP="008211FE">
      <w:r w:rsidRPr="00F87DA0">
        <w:t xml:space="preserve">Les </w:t>
      </w:r>
      <w:proofErr w:type="spellStart"/>
      <w:r w:rsidRPr="00F87DA0">
        <w:t>datasheets</w:t>
      </w:r>
      <w:proofErr w:type="spellEnd"/>
      <w:r w:rsidRPr="00F87DA0">
        <w:t xml:space="preserve"> des composants sont référencées en bibliographie ou accessibles via les liens dans les tableaux. Les schémas électroniques correspondants </w:t>
      </w:r>
      <w:r w:rsidR="000E744C">
        <w:t>sont joint en annexe (</w:t>
      </w:r>
      <w:r w:rsidR="000E744C">
        <w:fldChar w:fldCharType="begin"/>
      </w:r>
      <w:r w:rsidR="000E744C">
        <w:instrText xml:space="preserve"> REF _Ref146463495 \r \h </w:instrText>
      </w:r>
      <w:r w:rsidR="000E744C">
        <w:fldChar w:fldCharType="separate"/>
      </w:r>
      <w:r w:rsidR="000E744C">
        <w:t>12.5</w:t>
      </w:r>
      <w:r w:rsidR="000E744C">
        <w:fldChar w:fldCharType="end"/>
      </w:r>
      <w:r w:rsidR="000E744C">
        <w:t>)</w:t>
      </w:r>
      <w:r w:rsidRPr="00F87DA0">
        <w:t>.</w:t>
      </w:r>
    </w:p>
    <w:p w14:paraId="6FB50FBD" w14:textId="2F578BAC" w:rsidR="00D97689" w:rsidRDefault="00D97689" w:rsidP="008211FE">
      <w:pPr>
        <w:pStyle w:val="Titre2"/>
      </w:pPr>
      <w:bookmarkStart w:id="7" w:name="_Toc146463583"/>
      <w:r w:rsidRPr="00537868">
        <w:t>Schéma-bloc</w:t>
      </w:r>
      <w:r w:rsidR="008211FE">
        <w:t xml:space="preserve"> du système</w:t>
      </w:r>
      <w:bookmarkEnd w:id="7"/>
    </w:p>
    <w:p w14:paraId="4AEFCF7F" w14:textId="11681B3F" w:rsidR="0000681A" w:rsidRPr="0000681A" w:rsidRDefault="009E449B" w:rsidP="0000681A">
      <w:r>
        <w:t>Le schéma-bloc suivant résume les</w:t>
      </w:r>
      <w:r w:rsidR="0000681A">
        <w:t xml:space="preserve"> composants du système</w:t>
      </w:r>
      <w:r w:rsidR="00F87DA0">
        <w:t> :</w:t>
      </w:r>
    </w:p>
    <w:p w14:paraId="49E8D5A2" w14:textId="77777777" w:rsidR="0000681A" w:rsidRDefault="005E7B9C" w:rsidP="004E6E62">
      <w:pPr>
        <w:pStyle w:val="Image-centree"/>
      </w:pPr>
      <w:r w:rsidRPr="00537868">
        <w:rPr>
          <w:lang w:val="fr-CH" w:eastAsia="fr-CH"/>
        </w:rPr>
        <w:drawing>
          <wp:inline distT="0" distB="0" distL="0" distR="0" wp14:anchorId="732F13D1" wp14:editId="66AA1C62">
            <wp:extent cx="4015628" cy="6810902"/>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4075761" cy="6912893"/>
                    </a:xfrm>
                    <a:prstGeom prst="rect">
                      <a:avLst/>
                    </a:prstGeom>
                    <a:noFill/>
                    <a:ln>
                      <a:noFill/>
                    </a:ln>
                  </pic:spPr>
                </pic:pic>
              </a:graphicData>
            </a:graphic>
          </wp:inline>
        </w:drawing>
      </w:r>
    </w:p>
    <w:p w14:paraId="03941232" w14:textId="40F186FF" w:rsidR="00067B33" w:rsidRDefault="0000681A" w:rsidP="009E449B">
      <w:pPr>
        <w:pStyle w:val="Lgende"/>
      </w:pPr>
      <w:bookmarkStart w:id="8" w:name="_Toc146463637"/>
      <w:r>
        <w:t xml:space="preserve">Figure </w:t>
      </w:r>
      <w:r>
        <w:fldChar w:fldCharType="begin"/>
      </w:r>
      <w:r>
        <w:instrText xml:space="preserve"> SEQ Figure \* ARABIC </w:instrText>
      </w:r>
      <w:r>
        <w:fldChar w:fldCharType="separate"/>
      </w:r>
      <w:r w:rsidR="00D2735B">
        <w:rPr>
          <w:noProof/>
        </w:rPr>
        <w:t>2</w:t>
      </w:r>
      <w:r>
        <w:rPr>
          <w:noProof/>
        </w:rPr>
        <w:fldChar w:fldCharType="end"/>
      </w:r>
      <w:r>
        <w:t xml:space="preserve"> : Schéma-bloc du système</w:t>
      </w:r>
      <w:bookmarkEnd w:id="8"/>
    </w:p>
    <w:p w14:paraId="6E6FF020" w14:textId="77777777" w:rsidR="006926AF" w:rsidRPr="00537868" w:rsidRDefault="006926AF" w:rsidP="006926AF">
      <w:pPr>
        <w:pStyle w:val="Titre2"/>
      </w:pPr>
      <w:bookmarkStart w:id="9" w:name="_Toc146463584"/>
      <w:r w:rsidRPr="00537868">
        <w:lastRenderedPageBreak/>
        <w:t>Connecteurs 230VAC</w:t>
      </w:r>
      <w:bookmarkEnd w:id="9"/>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BE3854E" w:rsidR="00E40A31" w:rsidRPr="00537868" w:rsidRDefault="00435989" w:rsidP="00A94B0B">
            <w:pPr>
              <w:pStyle w:val="titre-Tableaux"/>
            </w:pPr>
            <w:r w:rsidRPr="00A94B0B">
              <w:t>Connecteur d’entrée 230VAC</w:t>
            </w:r>
            <w:r w:rsidR="0059753C">
              <w:tab/>
            </w:r>
            <w:hyperlink r:id="rId13" w:history="1">
              <w:proofErr w:type="spellStart"/>
              <w:r w:rsidR="0059753C" w:rsidRPr="000D3C01">
                <w:rPr>
                  <w:rStyle w:val="Lienhypertexte"/>
                </w:rPr>
                <w:t>Datasheet</w:t>
              </w:r>
              <w:proofErr w:type="spellEnd"/>
            </w:hyperlink>
            <w:r w:rsidR="0059753C" w:rsidRPr="000D3C01">
              <w:rPr>
                <w:rStyle w:val="titre-TableauxCar"/>
              </w:rPr>
              <w:t xml:space="preserve"> </w:t>
            </w:r>
            <w:r w:rsidR="004A512D">
              <w:rPr>
                <w:rStyle w:val="titre-TableauxCar"/>
              </w:rPr>
              <w:fldChar w:fldCharType="begin"/>
            </w:r>
            <w:r w:rsidR="004A512D">
              <w:rPr>
                <w:rStyle w:val="titre-TableauxCar"/>
              </w:rPr>
              <w:instrText xml:space="preserve"> ADDIN ZOTERO_ITEM CSL_CITATION {"citationID":"czmWWAkQ","properties":{"formattedCitation":"[1]","plainCitation":"[1]","noteIndex":0},"citationItems":[{"id":61,"uris":["http://zotero.org/users/10756185/items/K9273U78"],"itemData":{"id":61,"type":"document","title":"DD11-IEC-C14.pdf","URL":"https://www.schurter.com/en/datasheet/typ_DD11.pdf","accessed":{"date-parts":[["2023",9,24]]},"citation-key":""}}],"schema":"https://github.com/citation-style-language/schema/raw/master/csl-citation.json"} </w:instrText>
            </w:r>
            <w:r w:rsidR="004A512D">
              <w:rPr>
                <w:rStyle w:val="titre-TableauxCar"/>
              </w:rPr>
              <w:fldChar w:fldCharType="separate"/>
            </w:r>
            <w:r w:rsidR="004A512D" w:rsidRPr="004A512D">
              <w:t>[1]</w:t>
            </w:r>
            <w:r w:rsidR="004A512D">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68FBEBFE" w:rsidR="00435989" w:rsidRPr="00537868" w:rsidRDefault="00435989">
      <w:pPr>
        <w:pStyle w:val="Lgende"/>
      </w:pPr>
      <w:bookmarkStart w:id="10" w:name="_Toc146463656"/>
      <w:r w:rsidRPr="00537868">
        <w:t xml:space="preserve">Tableau </w:t>
      </w:r>
      <w:r w:rsidR="008526A6">
        <w:fldChar w:fldCharType="begin"/>
      </w:r>
      <w:r w:rsidR="008526A6">
        <w:instrText xml:space="preserve"> SEQ Tableau \* ARABIC </w:instrText>
      </w:r>
      <w:r w:rsidR="008526A6">
        <w:fldChar w:fldCharType="separate"/>
      </w:r>
      <w:r w:rsidR="00285DAE">
        <w:rPr>
          <w:noProof/>
        </w:rPr>
        <w:t>1</w:t>
      </w:r>
      <w:r w:rsidR="008526A6">
        <w:fldChar w:fldCharType="end"/>
      </w:r>
      <w:r w:rsidRPr="00537868">
        <w:t xml:space="preserve"> : Caractéristiques principales de la prise IEC C14</w:t>
      </w:r>
      <w:bookmarkEnd w:id="10"/>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62D16394" w:rsidR="006926AF" w:rsidRPr="00537868" w:rsidRDefault="006926AF" w:rsidP="00A94B0B">
            <w:pPr>
              <w:pStyle w:val="titre-Tableaux"/>
            </w:pPr>
            <w:r w:rsidRPr="00537868">
              <w:t>Borniers</w:t>
            </w:r>
            <w:r w:rsidR="0059753C">
              <w:tab/>
            </w:r>
            <w:hyperlink r:id="rId15" w:history="1">
              <w:proofErr w:type="spellStart"/>
              <w:r w:rsidR="0059753C" w:rsidRPr="0006145D">
                <w:rPr>
                  <w:rStyle w:val="Lienhypertexte"/>
                </w:rPr>
                <w:t>Datasheet</w:t>
              </w:r>
              <w:proofErr w:type="spellEnd"/>
            </w:hyperlink>
            <w:r w:rsidR="0059753C">
              <w:t xml:space="preserve"> </w:t>
            </w:r>
            <w:r w:rsidR="004A512D">
              <w:fldChar w:fldCharType="begin"/>
            </w:r>
            <w:r w:rsidR="004A512D">
              <w:instrText xml:space="preserve"> ADDIN ZOTERO_ITEM CSL_CITATION {"citationID":"FXLackyO","properties":{"formattedCitation":"[2]","plainCitation":"[2]","noteIndex":0},"citationItems":[{"id":62,"uris":["http://zotero.org/users/10756185/items/9HWQWM5A"],"itemData":{"id":62,"type":"document","title":"WE-6914017000xxB.pdf","URL":"https://www.we-online.com/components/products/datasheet/691401700002B.pdf","accessed":{"date-parts":[["2023",9,24]]},"citation-key":""}}],"schema":"https://github.com/citation-style-language/schema/raw/master/csl-citation.json"} </w:instrText>
            </w:r>
            <w:r w:rsidR="004A512D">
              <w:fldChar w:fldCharType="separate"/>
            </w:r>
            <w:r w:rsidR="004A512D" w:rsidRPr="004A512D">
              <w:t>[2]</w:t>
            </w:r>
            <w:r w:rsidR="004A512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proofErr w:type="spellStart"/>
            <w:r w:rsidRPr="000D3C01">
              <w:t>Würth</w:t>
            </w:r>
            <w:proofErr w:type="spellEnd"/>
            <w:r w:rsidRPr="000D3C01">
              <w:t xml:space="preserve"> </w:t>
            </w:r>
            <w:proofErr w:type="spellStart"/>
            <w:r w:rsidRPr="000D3C01">
              <w:t>Elektronik</w:t>
            </w:r>
            <w:proofErr w:type="spellEnd"/>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3AEEECD1" w:rsidR="00435989" w:rsidRPr="00537868" w:rsidRDefault="00435989">
      <w:pPr>
        <w:pStyle w:val="Lgende"/>
      </w:pPr>
      <w:bookmarkStart w:id="11" w:name="_Toc146463657"/>
      <w:r w:rsidRPr="00537868">
        <w:t xml:space="preserve">Tableau </w:t>
      </w:r>
      <w:r w:rsidR="008526A6">
        <w:fldChar w:fldCharType="begin"/>
      </w:r>
      <w:r w:rsidR="008526A6">
        <w:instrText xml:space="preserve"> SEQ Tableau \* ARABIC </w:instrText>
      </w:r>
      <w:r w:rsidR="008526A6">
        <w:fldChar w:fldCharType="separate"/>
      </w:r>
      <w:r w:rsidR="00285DAE">
        <w:rPr>
          <w:noProof/>
        </w:rPr>
        <w:t>2</w:t>
      </w:r>
      <w:r w:rsidR="008526A6">
        <w:fldChar w:fldCharType="end"/>
      </w:r>
      <w:r w:rsidRPr="00537868">
        <w:t xml:space="preserve"> : Caractéristiques principales des borniers</w:t>
      </w:r>
      <w:bookmarkEnd w:id="11"/>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2" w:name="_Toc146463585"/>
      <w:r w:rsidRPr="00537868">
        <w:lastRenderedPageBreak/>
        <w:t>Convertisseur AC/DC</w:t>
      </w:r>
      <w:bookmarkEnd w:id="12"/>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7DF464BB" w:rsidR="00DF2BD4" w:rsidRPr="00537868" w:rsidRDefault="00DB5C8C" w:rsidP="00036971">
      <w:r w:rsidRPr="00537868">
        <w:t xml:space="preserve">Le courant maximal nécessaire a été déterminé en se basant </w:t>
      </w:r>
      <w:r w:rsidR="00F811A1">
        <w:t xml:space="preserve">sur </w:t>
      </w:r>
      <w:r w:rsidRPr="00537868">
        <w:t xml:space="preserve">les </w:t>
      </w:r>
      <w:proofErr w:type="spellStart"/>
      <w:r w:rsidRPr="00537868">
        <w:t>datasheets</w:t>
      </w:r>
      <w:proofErr w:type="spellEnd"/>
      <w:r w:rsidRPr="00537868">
        <w:t xml:space="preserve">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0E744C">
        <w:t xml:space="preserve">Tableau </w:t>
      </w:r>
      <w:r w:rsidR="000E744C">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proofErr w:type="spellStart"/>
            <w:r w:rsidRPr="00EE450A">
              <w:rPr>
                <w:lang w:eastAsia="fr-CH"/>
              </w:rPr>
              <w:t>Buzzer</w:t>
            </w:r>
            <w:proofErr w:type="spellEnd"/>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4E4630C5" w:rsidR="00EE450A" w:rsidRDefault="00EE450A" w:rsidP="00EE450A">
      <w:pPr>
        <w:pStyle w:val="Lgende"/>
      </w:pPr>
      <w:bookmarkStart w:id="13" w:name="_Toc146463658"/>
      <w:bookmarkStart w:id="14" w:name="_Ref146137424"/>
      <w:r>
        <w:t xml:space="preserve">Tableau </w:t>
      </w:r>
      <w:r w:rsidR="008526A6">
        <w:fldChar w:fldCharType="begin"/>
      </w:r>
      <w:r w:rsidR="008526A6">
        <w:instrText xml:space="preserve"> SEQ Tableau \* ARABIC </w:instrText>
      </w:r>
      <w:r w:rsidR="008526A6">
        <w:fldChar w:fldCharType="separate"/>
      </w:r>
      <w:r w:rsidR="00285DAE">
        <w:rPr>
          <w:noProof/>
        </w:rPr>
        <w:t>3</w:t>
      </w:r>
      <w:r w:rsidR="008526A6">
        <w:fldChar w:fldCharType="end"/>
      </w:r>
      <w:bookmarkEnd w:id="14"/>
      <w:r>
        <w:t xml:space="preserve"> : Estimation du courant maximal</w:t>
      </w:r>
      <w:bookmarkEnd w:id="13"/>
    </w:p>
    <w:p w14:paraId="6E5C0FE4" w14:textId="5C896B02"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0E744C" w:rsidRPr="00537868">
        <w:t xml:space="preserve">Tableau </w:t>
      </w:r>
      <w:r w:rsidR="000E744C">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 xml:space="preserve">les </w:t>
      </w:r>
      <w:proofErr w:type="spellStart"/>
      <w:r w:rsidR="001202AB" w:rsidRPr="00537868">
        <w:t>courts-circuits</w:t>
      </w:r>
      <w:proofErr w:type="spellEnd"/>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7038F2F7" w:rsidR="007A2175" w:rsidRPr="00537868" w:rsidRDefault="007A2175" w:rsidP="00A94B0B">
            <w:pPr>
              <w:pStyle w:val="titre-Tableaux"/>
            </w:pPr>
            <w:r w:rsidRPr="00537868">
              <w:t>Convertisseur AC/DC</w:t>
            </w:r>
            <w:r w:rsidR="00EE450A">
              <w:tab/>
            </w:r>
            <w:hyperlink r:id="rId17" w:history="1">
              <w:proofErr w:type="spellStart"/>
              <w:r w:rsidR="00EE450A" w:rsidRPr="00EE450A">
                <w:rPr>
                  <w:rStyle w:val="Lienhypertexte"/>
                </w:rPr>
                <w:t>Datasheet</w:t>
              </w:r>
              <w:proofErr w:type="spellEnd"/>
            </w:hyperlink>
            <w:r w:rsidR="00EE450A">
              <w:t xml:space="preserve"> </w:t>
            </w:r>
            <w:r w:rsidR="004A512D">
              <w:fldChar w:fldCharType="begin"/>
            </w:r>
            <w:r w:rsidR="004A512D">
              <w:instrText xml:space="preserve"> ADDIN ZOTERO_ITEM CSL_CITATION {"citationID":"6V69qB1G","properties":{"formattedCitation":"[3]","plainCitation":"[3]","noteIndex":0},"citationItems":[{"id":63,"uris":["http://zotero.org/users/10756185/items/EHMXFFE6"],"itemData":{"id":63,"type":"document","title":"RAC05-K.pdf","URL":"https://g.recomcdn.com/media/Datasheet/pdf/.f7S7vjMX/.t5ca32a5e916099fe1de3/Datasheet-130/RAC05-K.pdf","accessed":{"date-parts":[["2023",9,24]]},"citation-key":""}}],"schema":"https://github.com/citation-style-language/schema/raw/master/csl-citation.json"} </w:instrText>
            </w:r>
            <w:r w:rsidR="004A512D">
              <w:fldChar w:fldCharType="separate"/>
            </w:r>
            <w:r w:rsidR="004A512D" w:rsidRPr="004A512D">
              <w:t>[3]</w:t>
            </w:r>
            <w:r w:rsidR="004A512D">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5CA8D4C2" w:rsidR="00531FDB" w:rsidRDefault="000301CF" w:rsidP="000550B3">
      <w:pPr>
        <w:pStyle w:val="Lgende"/>
      </w:pPr>
      <w:bookmarkStart w:id="15" w:name="_Toc146463659"/>
      <w:bookmarkStart w:id="16" w:name="_Ref145059169"/>
      <w:r w:rsidRPr="00537868">
        <w:t xml:space="preserve">Tableau </w:t>
      </w:r>
      <w:r w:rsidR="008526A6">
        <w:fldChar w:fldCharType="begin"/>
      </w:r>
      <w:r w:rsidR="008526A6">
        <w:instrText xml:space="preserve"> SEQ Tableau \* ARABIC </w:instrText>
      </w:r>
      <w:r w:rsidR="008526A6">
        <w:fldChar w:fldCharType="separate"/>
      </w:r>
      <w:r w:rsidR="00285DAE">
        <w:rPr>
          <w:noProof/>
        </w:rPr>
        <w:t>4</w:t>
      </w:r>
      <w:r w:rsidR="008526A6">
        <w:fldChar w:fldCharType="end"/>
      </w:r>
      <w:bookmarkEnd w:id="16"/>
      <w:r w:rsidRPr="00537868">
        <w:t xml:space="preserve"> : Caractéristiques</w:t>
      </w:r>
      <w:r w:rsidR="001945FF" w:rsidRPr="00537868">
        <w:t xml:space="preserve"> principales</w:t>
      </w:r>
      <w:r w:rsidRPr="00537868">
        <w:t xml:space="preserve"> du convertisseur AC/DC</w:t>
      </w:r>
      <w:bookmarkEnd w:id="15"/>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0FE915D4"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0E744C">
        <w:t xml:space="preserve">Figure </w:t>
      </w:r>
      <w:r w:rsidR="000E744C">
        <w:rPr>
          <w:noProof/>
        </w:rPr>
        <w:t>3</w:t>
      </w:r>
      <w:r>
        <w:fldChar w:fldCharType="end"/>
      </w:r>
      <w:r>
        <w:t>)</w:t>
      </w:r>
    </w:p>
    <w:p w14:paraId="6DAE04B3" w14:textId="77777777" w:rsidR="00F811A1" w:rsidRDefault="00A94B0B" w:rsidP="00F811A1">
      <w:pPr>
        <w:pStyle w:val="Image-centree"/>
        <w:keepNext/>
      </w:pPr>
      <w:r w:rsidRPr="00A94B0B">
        <w:rPr>
          <w:lang w:val="fr-CH"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52E5A93C" w:rsidR="00A94B0B" w:rsidRPr="00A94B0B" w:rsidRDefault="00F811A1" w:rsidP="00F811A1">
      <w:pPr>
        <w:pStyle w:val="Lgende"/>
      </w:pPr>
      <w:bookmarkStart w:id="17" w:name="_Ref146364007"/>
      <w:bookmarkStart w:id="18" w:name="_Toc146463638"/>
      <w:r>
        <w:t xml:space="preserve">Figure </w:t>
      </w:r>
      <w:r>
        <w:fldChar w:fldCharType="begin"/>
      </w:r>
      <w:r>
        <w:instrText xml:space="preserve"> SEQ Figure \* ARABIC </w:instrText>
      </w:r>
      <w:r>
        <w:fldChar w:fldCharType="separate"/>
      </w:r>
      <w:r w:rsidR="00D2735B">
        <w:rPr>
          <w:noProof/>
        </w:rPr>
        <w:t>3</w:t>
      </w:r>
      <w:r>
        <w:rPr>
          <w:noProof/>
        </w:rPr>
        <w:fldChar w:fldCharType="end"/>
      </w:r>
      <w:bookmarkEnd w:id="17"/>
      <w:r>
        <w:t xml:space="preserve"> : Schéma du convertisseur AC/DC</w:t>
      </w:r>
      <w:bookmarkEnd w:id="18"/>
    </w:p>
    <w:p w14:paraId="19616FBA" w14:textId="2DAE0C68" w:rsidR="00531FDB" w:rsidRDefault="00531FDB" w:rsidP="00D97689">
      <w:pPr>
        <w:pStyle w:val="Titre2"/>
      </w:pPr>
      <w:bookmarkStart w:id="19" w:name="_Toc146463586"/>
      <w:r w:rsidRPr="00537868">
        <w:lastRenderedPageBreak/>
        <w:t>Commutation 230VAC</w:t>
      </w:r>
      <w:bookmarkEnd w:id="19"/>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w:t>
      </w:r>
      <w:proofErr w:type="spellStart"/>
      <w:r w:rsidRPr="00537868">
        <w:t>optocoupleur</w:t>
      </w:r>
      <w:r>
        <w:t>s</w:t>
      </w:r>
      <w:proofErr w:type="spellEnd"/>
      <w:r w:rsidRPr="00537868">
        <w:t>, un relai présent</w:t>
      </w:r>
      <w:r>
        <w:t>e</w:t>
      </w:r>
      <w:r w:rsidRPr="00537868">
        <w:t xml:space="preserve"> l'avantage de pouvoir commuter des puissances plus élevées. Cependant, les contacts mécaniques ont l’inconvénient de s’user plus rapidement</w:t>
      </w:r>
      <w:r w:rsidR="00E2521E">
        <w:t xml:space="preserve"> et il nécessite un courant de contrôle plus </w:t>
      </w:r>
      <w:proofErr w:type="gramStart"/>
      <w:r w:rsidR="00E2521E">
        <w:t>élevé</w:t>
      </w:r>
      <w:proofErr w:type="gramEnd"/>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0BE5F9E6" w:rsidR="00531FDB" w:rsidRPr="00537868" w:rsidRDefault="00531FDB" w:rsidP="00F811A1">
            <w:pPr>
              <w:pStyle w:val="titre-Tableaux"/>
            </w:pPr>
            <w:r w:rsidRPr="00537868">
              <w:t>Relai de puissance</w:t>
            </w:r>
            <w:r w:rsidR="004E5D5C">
              <w:tab/>
            </w:r>
            <w:hyperlink r:id="rId20" w:history="1">
              <w:proofErr w:type="spellStart"/>
              <w:r w:rsidR="004E5D5C" w:rsidRPr="004E5D5C">
                <w:rPr>
                  <w:rStyle w:val="Lienhypertexte"/>
                </w:rPr>
                <w:t>Datasheet</w:t>
              </w:r>
              <w:proofErr w:type="spellEnd"/>
            </w:hyperlink>
            <w:r w:rsidR="004E5D5C">
              <w:t xml:space="preserve"> </w:t>
            </w:r>
            <w:r w:rsidR="004A512D">
              <w:fldChar w:fldCharType="begin"/>
            </w:r>
            <w:r w:rsidR="004A512D">
              <w:instrText xml:space="preserve"> ADDIN ZOTERO_ITEM CSL_CITATION {"citationID":"NpAF7mdx","properties":{"formattedCitation":"[4]","plainCitation":"[4]","noteIndex":0},"citationItems":[{"id":64,"uris":["http://zotero.org/users/10756185/items/T5VPZRHJ"],"itemData":{"id":64,"type":"webpage","abstract":"[ADW1203HLW] Panasonic Power Relays (Over 2A), DW Relays part number detail. Please contact us from here for spec details, downloading files and inquiries.","language":"en","title":"ADW1203HLW | Panasonic","URL":"https://www3.panasonic.biz/ac/ae/search_num/index.jsp?c=detail&amp;part_no=ADW1203HLW&amp;large_g_cd=1&amp;medium_g_cd=11&amp;small_g_cd=112&amp;series_cd=2154","accessed":{"date-parts":[["2023",9,24]]},"citation-key":"ADW1203HLWPanasonic"}}],"schema":"https://github.com/citation-style-language/schema/raw/master/csl-citation.json"} </w:instrText>
            </w:r>
            <w:r w:rsidR="004A512D">
              <w:fldChar w:fldCharType="separate"/>
            </w:r>
            <w:r w:rsidR="004A512D" w:rsidRPr="004A512D">
              <w:t>[4]</w:t>
            </w:r>
            <w:r w:rsidR="004A512D">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26731F61" w:rsidR="00F811A1" w:rsidRPr="00537868" w:rsidRDefault="00F87DA0" w:rsidP="00F811A1">
            <w:pPr>
              <w:pStyle w:val="texte-Tableaux"/>
            </w:pPr>
            <w:r w:rsidRPr="00537868">
              <w:t>Double bobine</w:t>
            </w:r>
            <w:r w:rsidR="00F811A1"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6A7F1678" w:rsidR="00531FDB" w:rsidRPr="00537868" w:rsidRDefault="00531FDB" w:rsidP="00531FDB">
      <w:pPr>
        <w:pStyle w:val="Lgende"/>
      </w:pPr>
      <w:bookmarkStart w:id="20" w:name="_Toc146463660"/>
      <w:r w:rsidRPr="00537868">
        <w:t xml:space="preserve">Tableau </w:t>
      </w:r>
      <w:r w:rsidR="008526A6">
        <w:fldChar w:fldCharType="begin"/>
      </w:r>
      <w:r w:rsidR="008526A6">
        <w:instrText xml:space="preserve"> SEQ Tableau \* ARABIC </w:instrText>
      </w:r>
      <w:r w:rsidR="008526A6">
        <w:fldChar w:fldCharType="separate"/>
      </w:r>
      <w:r w:rsidR="00285DAE">
        <w:rPr>
          <w:noProof/>
        </w:rPr>
        <w:t>5</w:t>
      </w:r>
      <w:r w:rsidR="008526A6">
        <w:fldChar w:fldCharType="end"/>
      </w:r>
      <w:r w:rsidRPr="00537868">
        <w:t xml:space="preserve"> : Caractéristiques principales du relai</w:t>
      </w:r>
      <w:r w:rsidR="00E2521E">
        <w:t xml:space="preserve"> de puissance</w:t>
      </w:r>
      <w:bookmarkEnd w:id="20"/>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8E40AF"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455847A3" w:rsidR="008A7BBC" w:rsidRPr="008A7BBC" w:rsidRDefault="008A7BBC" w:rsidP="008A7BBC">
      <w:pPr>
        <w:pStyle w:val="Lgende"/>
        <w:keepNext/>
      </w:pPr>
      <w:bookmarkStart w:id="21" w:name="_Ref146404774"/>
      <w:bookmarkStart w:id="22" w:name="_Toc146463675"/>
      <w:r>
        <w:t xml:space="preserve">Équation </w:t>
      </w:r>
      <w:r>
        <w:fldChar w:fldCharType="begin"/>
      </w:r>
      <w:r>
        <w:instrText xml:space="preserve"> SEQ Équation \* ARABIC </w:instrText>
      </w:r>
      <w:r>
        <w:fldChar w:fldCharType="separate"/>
      </w:r>
      <w:r w:rsidR="000E744C">
        <w:rPr>
          <w:noProof/>
        </w:rPr>
        <w:t>1</w:t>
      </w:r>
      <w:r>
        <w:rPr>
          <w:noProof/>
        </w:rPr>
        <w:fldChar w:fldCharType="end"/>
      </w:r>
      <w:bookmarkEnd w:id="21"/>
      <w:r>
        <w:t xml:space="preserve"> : Résistance de base du transistor</w:t>
      </w:r>
      <w:bookmarkEnd w:id="22"/>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proofErr w:type="spellStart"/>
      <w:r w:rsidR="00AC58D4" w:rsidRPr="00AC58D4">
        <w:t>datasheet</w:t>
      </w:r>
      <w:proofErr w:type="spellEnd"/>
      <w:r w:rsidR="00AC58D4" w:rsidRPr="00AC58D4">
        <w:t xml:space="preserve">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val="fr-CH"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4AECA67D" w:rsidR="00531FDB" w:rsidRPr="008A7BBC" w:rsidRDefault="008A7BBC" w:rsidP="008A7BBC">
      <w:pPr>
        <w:pStyle w:val="Lgende"/>
        <w:rPr>
          <w:sz w:val="22"/>
          <w:szCs w:val="22"/>
        </w:rPr>
      </w:pPr>
      <w:bookmarkStart w:id="23" w:name="_Toc146463639"/>
      <w:r>
        <w:t xml:space="preserve">Figure </w:t>
      </w:r>
      <w:r>
        <w:fldChar w:fldCharType="begin"/>
      </w:r>
      <w:r>
        <w:instrText xml:space="preserve"> SEQ Figure \* ARABIC </w:instrText>
      </w:r>
      <w:r>
        <w:fldChar w:fldCharType="separate"/>
      </w:r>
      <w:r w:rsidR="00D2735B">
        <w:rPr>
          <w:noProof/>
        </w:rPr>
        <w:t>4</w:t>
      </w:r>
      <w:r>
        <w:rPr>
          <w:noProof/>
        </w:rPr>
        <w:fldChar w:fldCharType="end"/>
      </w:r>
      <w:r>
        <w:t xml:space="preserve"> : Schéma du relai de puissance</w:t>
      </w:r>
      <w:bookmarkEnd w:id="23"/>
    </w:p>
    <w:p w14:paraId="10C42E7E" w14:textId="77777777" w:rsidR="00E739C9" w:rsidRPr="00537868" w:rsidRDefault="00E739C9" w:rsidP="00E739C9">
      <w:pPr>
        <w:pStyle w:val="Titre2"/>
      </w:pPr>
      <w:bookmarkStart w:id="24" w:name="_Toc146463587"/>
      <w:r w:rsidRPr="00E739C9">
        <w:lastRenderedPageBreak/>
        <w:t>Microcontrôleur</w:t>
      </w:r>
      <w:bookmarkEnd w:id="24"/>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w:t>
      </w:r>
      <w:proofErr w:type="spellStart"/>
      <w:r>
        <w:t>LEDs</w:t>
      </w:r>
      <w:proofErr w:type="spellEnd"/>
      <w:r>
        <w:t xml:space="preserve"> et le </w:t>
      </w:r>
      <w:proofErr w:type="spellStart"/>
      <w:r>
        <w:t>buzzer</w:t>
      </w:r>
      <w:proofErr w:type="spellEnd"/>
      <w:r>
        <w:t>.</w:t>
      </w:r>
    </w:p>
    <w:p w14:paraId="3A074747" w14:textId="67AD8BC9" w:rsidR="00E739C9" w:rsidRDefault="003E313C" w:rsidP="00E739C9">
      <w:r>
        <w:t>Un</w:t>
      </w:r>
      <w:r w:rsidRPr="003E313C">
        <w:t xml:space="preserve"> microcontrôleur de la famille PIC32</w:t>
      </w:r>
      <w:r>
        <w:t xml:space="preserve"> a été choisi en raison de</w:t>
      </w:r>
      <w:r w:rsidRPr="003E313C">
        <w:t xml:space="preserve"> sa popularité à l'ES et </w:t>
      </w:r>
      <w:proofErr w:type="gramStart"/>
      <w:r w:rsidRPr="003E313C">
        <w:t xml:space="preserve">sa </w:t>
      </w:r>
      <w:r>
        <w:t>relative facilité</w:t>
      </w:r>
      <w:proofErr w:type="gramEnd"/>
      <w:r>
        <w:t xml:space="preserve"> de</w:t>
      </w:r>
      <w:r w:rsidRPr="003E313C">
        <w:t xml:space="preserve"> programmation avec MPLAB X. La série MX795</w:t>
      </w:r>
      <w:r>
        <w:t xml:space="preserve"> utilisée </w:t>
      </w:r>
      <w:r w:rsidRPr="003E313C">
        <w:t>à l’ES apparaît comme le choix idéal grâce à son intégration du module Ethernet MAC, essentiel pour la connectivité Ethernet, ainsi que sa gamme étendue de périphériques de communication.</w:t>
      </w:r>
      <w:r>
        <w:t xml:space="preserve"> Néanmoins, les PIC32 présentent l’</w:t>
      </w:r>
      <w:r w:rsidR="00590243">
        <w:t>inconvénients</w:t>
      </w:r>
      <w:r>
        <w:t xml:space="preserve"> d’avoir</w:t>
      </w:r>
      <w:r w:rsidR="00590243" w:rsidRPr="00C93A0C">
        <w:t xml:space="preserve"> une</w:t>
      </w:r>
      <w:r w:rsidR="00590243">
        <w:t xml:space="preserve"> certaine</w:t>
      </w:r>
      <w:r w:rsidR="00590243" w:rsidRPr="00C93A0C">
        <w:t xml:space="preserve"> rigidité dans le choix des broches pour les périphériques, ce qui nécessite une </w:t>
      </w:r>
      <w:r w:rsidR="00590243">
        <w:t>certaine</w:t>
      </w:r>
      <w:r w:rsidR="00590243" w:rsidRPr="00C93A0C">
        <w:t xml:space="preserve"> attention lors de la phase de conception</w:t>
      </w:r>
      <w:r>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93EDEDD" w:rsidR="00E739C9" w:rsidRPr="00537868" w:rsidRDefault="00E739C9" w:rsidP="00E739C9">
            <w:pPr>
              <w:pStyle w:val="titre-Tableaux"/>
            </w:pPr>
            <w:r>
              <w:t>Microcontrôleur</w:t>
            </w:r>
            <w:r>
              <w:tab/>
            </w:r>
            <w:hyperlink r:id="rId23" w:history="1">
              <w:proofErr w:type="spellStart"/>
              <w:r w:rsidRPr="004E5D5C">
                <w:rPr>
                  <w:rStyle w:val="Lienhypertexte"/>
                </w:rPr>
                <w:t>Datasheet</w:t>
              </w:r>
              <w:proofErr w:type="spellEnd"/>
            </w:hyperlink>
            <w:r>
              <w:t xml:space="preserve"> </w:t>
            </w:r>
            <w:r w:rsidR="004A512D">
              <w:fldChar w:fldCharType="begin"/>
            </w:r>
            <w:r w:rsidR="004A512D">
              <w:instrText xml:space="preserve"> ADDIN ZOTERO_ITEM CSL_CITATION {"citationID":"t3iSi7u8","properties":{"formattedCitation":"[5]","plainCitation":"[5]","noteIndex":0},"citationItems":[{"id":58,"uris":["http://zotero.org/users/10756185/items/J6X3X62S"],"itemData":{"id":58,"type":"document","title":"PIC32MX5XX6XX7XX_Family_Datasheet.pdf","URL":"https://ww1.microchip.com/downloads/aemDocuments/documents/MCU32/ProductDocuments/DataSheets/PIC32MX5XX6XX7XX_Family%29Datasheet_DS60001156K.pdf","accessed":{"date-parts":[["2023",9,24]]},"citation-key":""}}],"schema":"https://github.com/citation-style-language/schema/raw/master/csl-citation.json"} </w:instrText>
            </w:r>
            <w:r w:rsidR="004A512D">
              <w:fldChar w:fldCharType="separate"/>
            </w:r>
            <w:r w:rsidR="004A512D" w:rsidRPr="004A512D">
              <w:t>[5]</w:t>
            </w:r>
            <w:r w:rsidR="004A512D">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8E40AF"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7C926449" w:rsidR="00E739C9" w:rsidRDefault="00E739C9" w:rsidP="00E739C9">
      <w:pPr>
        <w:pStyle w:val="Lgende"/>
        <w:rPr>
          <w:highlight w:val="yellow"/>
        </w:rPr>
      </w:pPr>
      <w:bookmarkStart w:id="25" w:name="_Toc146463661"/>
      <w:r>
        <w:t xml:space="preserve">Tableau </w:t>
      </w:r>
      <w:r w:rsidR="008526A6">
        <w:fldChar w:fldCharType="begin"/>
      </w:r>
      <w:r w:rsidR="008526A6">
        <w:instrText xml:space="preserve"> SEQ Tableau \* ARABIC </w:instrText>
      </w:r>
      <w:r w:rsidR="008526A6">
        <w:fldChar w:fldCharType="separate"/>
      </w:r>
      <w:r w:rsidR="00285DAE">
        <w:rPr>
          <w:noProof/>
        </w:rPr>
        <w:t>6</w:t>
      </w:r>
      <w:r w:rsidR="008526A6">
        <w:fldChar w:fldCharType="end"/>
      </w:r>
      <w:r>
        <w:t xml:space="preserve"> : Caractéristiques principales du microcontrôleur</w:t>
      </w:r>
      <w:bookmarkEnd w:id="25"/>
    </w:p>
    <w:p w14:paraId="1B1D80F6" w14:textId="25E5FB5E" w:rsidR="00213EBB" w:rsidRDefault="00224F8C" w:rsidP="00E739C9">
      <w:r>
        <w:t>Il a été déterminé que l</w:t>
      </w:r>
      <w:r w:rsidR="00213EBB">
        <w:t>es périphériques internes suivants sont nécessaires :</w:t>
      </w:r>
    </w:p>
    <w:tbl>
      <w:tblPr>
        <w:tblStyle w:val="Grilledutableau"/>
        <w:tblW w:w="6406"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1700"/>
        <w:gridCol w:w="737"/>
        <w:gridCol w:w="3969"/>
      </w:tblGrid>
      <w:tr w:rsidR="00E82FD0" w:rsidRPr="00537868" w14:paraId="389E7EAF" w14:textId="77777777" w:rsidTr="00E82FD0">
        <w:trPr>
          <w:trHeight w:val="340"/>
          <w:jc w:val="center"/>
        </w:trPr>
        <w:tc>
          <w:tcPr>
            <w:tcW w:w="6406" w:type="dxa"/>
            <w:gridSpan w:val="3"/>
            <w:tcBorders>
              <w:top w:val="single" w:sz="8" w:space="0" w:color="auto"/>
              <w:bottom w:val="single" w:sz="8" w:space="0" w:color="auto"/>
            </w:tcBorders>
            <w:shd w:val="clear" w:color="auto" w:fill="F7CAAC" w:themeFill="accent2" w:themeFillTint="66"/>
            <w:vAlign w:val="center"/>
          </w:tcPr>
          <w:p w14:paraId="431285A9" w14:textId="20C5286E" w:rsidR="00E82FD0" w:rsidRPr="00537868" w:rsidRDefault="00E82FD0" w:rsidP="00E82FD0">
            <w:pPr>
              <w:pStyle w:val="titre-Tableaux"/>
            </w:pPr>
            <w:r>
              <w:t>Périphériques interne PIC32</w:t>
            </w:r>
          </w:p>
        </w:tc>
      </w:tr>
      <w:tr w:rsidR="00E82FD0" w:rsidRPr="00537868" w14:paraId="4BC88DE5" w14:textId="77777777" w:rsidTr="00E82FD0">
        <w:trPr>
          <w:trHeight w:val="283"/>
          <w:jc w:val="center"/>
        </w:trPr>
        <w:tc>
          <w:tcPr>
            <w:tcW w:w="1700" w:type="dxa"/>
            <w:tcBorders>
              <w:top w:val="single" w:sz="8" w:space="0" w:color="auto"/>
              <w:bottom w:val="single" w:sz="4" w:space="0" w:color="auto"/>
              <w:right w:val="single" w:sz="4" w:space="0" w:color="auto"/>
            </w:tcBorders>
            <w:shd w:val="clear" w:color="auto" w:fill="D9D9D9" w:themeFill="background1" w:themeFillShade="D9"/>
            <w:vAlign w:val="center"/>
          </w:tcPr>
          <w:p w14:paraId="336ED4B2" w14:textId="0AEF7C84" w:rsidR="00E82FD0" w:rsidRPr="00537868" w:rsidRDefault="00E82FD0" w:rsidP="00E82FD0">
            <w:pPr>
              <w:pStyle w:val="texte-Tableaux"/>
            </w:pPr>
            <w:r>
              <w:t>Périphérique</w:t>
            </w:r>
          </w:p>
        </w:tc>
        <w:tc>
          <w:tcPr>
            <w:tcW w:w="737" w:type="dxa"/>
            <w:tcBorders>
              <w:top w:val="single" w:sz="8" w:space="0" w:color="auto"/>
              <w:right w:val="single" w:sz="4" w:space="0" w:color="auto"/>
            </w:tcBorders>
            <w:shd w:val="clear" w:color="auto" w:fill="D9D9D9" w:themeFill="background1" w:themeFillShade="D9"/>
            <w:vAlign w:val="center"/>
          </w:tcPr>
          <w:p w14:paraId="711B1BB0" w14:textId="208893DF" w:rsidR="00E82FD0" w:rsidRDefault="00E82FD0" w:rsidP="00E82FD0">
            <w:pPr>
              <w:pStyle w:val="texte-Tableaux"/>
              <w:jc w:val="center"/>
            </w:pPr>
            <w:r>
              <w:t># pin</w:t>
            </w:r>
          </w:p>
        </w:tc>
        <w:tc>
          <w:tcPr>
            <w:tcW w:w="3969" w:type="dxa"/>
            <w:tcBorders>
              <w:top w:val="single" w:sz="8" w:space="0" w:color="auto"/>
              <w:left w:val="single" w:sz="4" w:space="0" w:color="auto"/>
              <w:right w:val="single" w:sz="8" w:space="0" w:color="auto"/>
            </w:tcBorders>
            <w:shd w:val="clear" w:color="auto" w:fill="D9D9D9" w:themeFill="background1" w:themeFillShade="D9"/>
            <w:vAlign w:val="center"/>
          </w:tcPr>
          <w:p w14:paraId="3DE27154" w14:textId="1B47E322" w:rsidR="00E82FD0" w:rsidRPr="00537868" w:rsidRDefault="00E82FD0" w:rsidP="00E82FD0">
            <w:pPr>
              <w:pStyle w:val="texte-Tableaux"/>
            </w:pPr>
            <w:r>
              <w:t>Fonctionnalité</w:t>
            </w:r>
          </w:p>
        </w:tc>
      </w:tr>
      <w:tr w:rsidR="00EE607A" w:rsidRPr="00537868" w14:paraId="415E9EB3" w14:textId="77777777" w:rsidTr="00E82FD0">
        <w:trPr>
          <w:trHeight w:val="283"/>
          <w:jc w:val="center"/>
        </w:trPr>
        <w:tc>
          <w:tcPr>
            <w:tcW w:w="1700" w:type="dxa"/>
            <w:tcBorders>
              <w:top w:val="single" w:sz="4" w:space="0" w:color="auto"/>
              <w:right w:val="single" w:sz="4" w:space="0" w:color="auto"/>
            </w:tcBorders>
            <w:vAlign w:val="center"/>
          </w:tcPr>
          <w:p w14:paraId="001E4AD7" w14:textId="6933699A" w:rsidR="00EE607A" w:rsidRDefault="00EE607A" w:rsidP="00E82FD0">
            <w:pPr>
              <w:pStyle w:val="texte-Tableaux"/>
            </w:pPr>
            <w:proofErr w:type="spellStart"/>
            <w:r>
              <w:t>PGEx</w:t>
            </w:r>
            <w:proofErr w:type="spellEnd"/>
          </w:p>
        </w:tc>
        <w:tc>
          <w:tcPr>
            <w:tcW w:w="737" w:type="dxa"/>
            <w:tcBorders>
              <w:right w:val="single" w:sz="4" w:space="0" w:color="auto"/>
            </w:tcBorders>
            <w:vAlign w:val="center"/>
          </w:tcPr>
          <w:p w14:paraId="2529C92A" w14:textId="74673912"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4F17066F" w14:textId="132239E9" w:rsidR="00EE607A" w:rsidRDefault="00EE607A" w:rsidP="00E82FD0">
            <w:pPr>
              <w:pStyle w:val="texte-Tableaux"/>
            </w:pPr>
            <w:r>
              <w:t xml:space="preserve">Programmation et </w:t>
            </w:r>
            <w:proofErr w:type="spellStart"/>
            <w:r>
              <w:t>debug</w:t>
            </w:r>
            <w:proofErr w:type="spellEnd"/>
          </w:p>
        </w:tc>
      </w:tr>
      <w:tr w:rsidR="00EE607A" w:rsidRPr="00537868" w14:paraId="3D1926AE" w14:textId="77777777" w:rsidTr="00E82FD0">
        <w:trPr>
          <w:trHeight w:val="283"/>
          <w:jc w:val="center"/>
        </w:trPr>
        <w:tc>
          <w:tcPr>
            <w:tcW w:w="1700" w:type="dxa"/>
            <w:tcBorders>
              <w:top w:val="single" w:sz="4" w:space="0" w:color="auto"/>
              <w:right w:val="single" w:sz="4" w:space="0" w:color="auto"/>
            </w:tcBorders>
            <w:vAlign w:val="center"/>
          </w:tcPr>
          <w:p w14:paraId="095E8F6A" w14:textId="753B7BC6" w:rsidR="00EE607A" w:rsidRDefault="00EE607A" w:rsidP="00E82FD0">
            <w:pPr>
              <w:pStyle w:val="texte-Tableaux"/>
            </w:pPr>
            <w:proofErr w:type="spellStart"/>
            <w:r>
              <w:t>OSCx</w:t>
            </w:r>
            <w:proofErr w:type="spellEnd"/>
          </w:p>
        </w:tc>
        <w:tc>
          <w:tcPr>
            <w:tcW w:w="737" w:type="dxa"/>
            <w:tcBorders>
              <w:right w:val="single" w:sz="4" w:space="0" w:color="auto"/>
            </w:tcBorders>
            <w:vAlign w:val="center"/>
          </w:tcPr>
          <w:p w14:paraId="0BB09979" w14:textId="06085BF6"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10FC60C5" w14:textId="09B9E049" w:rsidR="00EE607A" w:rsidRDefault="00EE607A" w:rsidP="00E82FD0">
            <w:pPr>
              <w:pStyle w:val="texte-Tableaux"/>
            </w:pPr>
            <w:r>
              <w:t>Oscillateur externe</w:t>
            </w:r>
          </w:p>
        </w:tc>
      </w:tr>
      <w:tr w:rsidR="00E82FD0" w:rsidRPr="00537868" w14:paraId="2AE9F911" w14:textId="77777777" w:rsidTr="00E82FD0">
        <w:trPr>
          <w:trHeight w:val="283"/>
          <w:jc w:val="center"/>
        </w:trPr>
        <w:tc>
          <w:tcPr>
            <w:tcW w:w="1700" w:type="dxa"/>
            <w:tcBorders>
              <w:top w:val="single" w:sz="4" w:space="0" w:color="auto"/>
              <w:right w:val="single" w:sz="4" w:space="0" w:color="auto"/>
            </w:tcBorders>
            <w:vAlign w:val="center"/>
          </w:tcPr>
          <w:p w14:paraId="27B338A5" w14:textId="1231568F" w:rsidR="00E82FD0" w:rsidRDefault="00E82FD0" w:rsidP="00E82FD0">
            <w:pPr>
              <w:pStyle w:val="texte-Tableaux"/>
            </w:pPr>
            <w:r>
              <w:t xml:space="preserve">Ethernet MAC </w:t>
            </w:r>
          </w:p>
        </w:tc>
        <w:tc>
          <w:tcPr>
            <w:tcW w:w="737" w:type="dxa"/>
            <w:tcBorders>
              <w:right w:val="single" w:sz="4" w:space="0" w:color="auto"/>
            </w:tcBorders>
            <w:vAlign w:val="center"/>
          </w:tcPr>
          <w:p w14:paraId="2190D1A2" w14:textId="09D27336" w:rsidR="00E82FD0" w:rsidRDefault="00E82FD0" w:rsidP="00E82FD0">
            <w:pPr>
              <w:pStyle w:val="texte-Tableaux"/>
              <w:jc w:val="center"/>
            </w:pPr>
            <w:r>
              <w:t>11</w:t>
            </w:r>
          </w:p>
        </w:tc>
        <w:tc>
          <w:tcPr>
            <w:tcW w:w="3969" w:type="dxa"/>
            <w:tcBorders>
              <w:left w:val="single" w:sz="4" w:space="0" w:color="auto"/>
              <w:right w:val="single" w:sz="8" w:space="0" w:color="auto"/>
            </w:tcBorders>
            <w:vAlign w:val="center"/>
          </w:tcPr>
          <w:p w14:paraId="4BC6F676" w14:textId="699A8820" w:rsidR="00E82FD0" w:rsidRDefault="00E82FD0" w:rsidP="00E82FD0">
            <w:pPr>
              <w:pStyle w:val="texte-Tableaux"/>
            </w:pPr>
            <w:r>
              <w:t>Connexions avec contrôleur PHY</w:t>
            </w:r>
          </w:p>
        </w:tc>
      </w:tr>
      <w:tr w:rsidR="00E82FD0" w:rsidRPr="00537868" w14:paraId="7D442AF1" w14:textId="77777777" w:rsidTr="00E82FD0">
        <w:trPr>
          <w:trHeight w:val="283"/>
          <w:jc w:val="center"/>
        </w:trPr>
        <w:tc>
          <w:tcPr>
            <w:tcW w:w="1700" w:type="dxa"/>
            <w:vMerge w:val="restart"/>
            <w:tcBorders>
              <w:top w:val="single" w:sz="4" w:space="0" w:color="auto"/>
              <w:right w:val="single" w:sz="4" w:space="0" w:color="auto"/>
            </w:tcBorders>
            <w:vAlign w:val="center"/>
          </w:tcPr>
          <w:p w14:paraId="67F873FD" w14:textId="4CB90D77" w:rsidR="00E82FD0" w:rsidRDefault="00E82FD0" w:rsidP="00E82FD0">
            <w:pPr>
              <w:pStyle w:val="texte-Tableaux"/>
            </w:pPr>
            <w:r>
              <w:t>UART</w:t>
            </w:r>
          </w:p>
        </w:tc>
        <w:tc>
          <w:tcPr>
            <w:tcW w:w="737" w:type="dxa"/>
            <w:vMerge w:val="restart"/>
            <w:tcBorders>
              <w:right w:val="single" w:sz="4" w:space="0" w:color="auto"/>
            </w:tcBorders>
            <w:vAlign w:val="center"/>
          </w:tcPr>
          <w:p w14:paraId="43145513" w14:textId="258FBD15" w:rsidR="00E82FD0" w:rsidRDefault="00E82FD0" w:rsidP="00E82FD0">
            <w:pPr>
              <w:pStyle w:val="texte-Tableaux"/>
              <w:jc w:val="center"/>
            </w:pPr>
            <w:r>
              <w:t>6</w:t>
            </w:r>
          </w:p>
        </w:tc>
        <w:tc>
          <w:tcPr>
            <w:tcW w:w="3969" w:type="dxa"/>
            <w:tcBorders>
              <w:left w:val="single" w:sz="4" w:space="0" w:color="auto"/>
              <w:right w:val="single" w:sz="8" w:space="0" w:color="auto"/>
            </w:tcBorders>
            <w:vAlign w:val="center"/>
          </w:tcPr>
          <w:p w14:paraId="41869D08" w14:textId="3802160A" w:rsidR="00E82FD0" w:rsidRPr="00537868" w:rsidRDefault="00E82FD0" w:rsidP="00E82FD0">
            <w:pPr>
              <w:pStyle w:val="texte-Tableaux"/>
            </w:pPr>
            <w:r>
              <w:t>Communication avec l’ESP32</w:t>
            </w:r>
          </w:p>
        </w:tc>
      </w:tr>
      <w:tr w:rsidR="00E82FD0" w:rsidRPr="00537868" w14:paraId="69BBA064" w14:textId="77777777" w:rsidTr="00E82FD0">
        <w:trPr>
          <w:trHeight w:val="283"/>
          <w:jc w:val="center"/>
        </w:trPr>
        <w:tc>
          <w:tcPr>
            <w:tcW w:w="1700" w:type="dxa"/>
            <w:vMerge/>
            <w:tcBorders>
              <w:right w:val="single" w:sz="4" w:space="0" w:color="auto"/>
            </w:tcBorders>
            <w:vAlign w:val="center"/>
          </w:tcPr>
          <w:p w14:paraId="3B3062D3" w14:textId="41E1E967" w:rsidR="00E82FD0" w:rsidRPr="00537868" w:rsidRDefault="00E82FD0" w:rsidP="00E82FD0">
            <w:pPr>
              <w:pStyle w:val="texte-Tableaux"/>
            </w:pPr>
          </w:p>
        </w:tc>
        <w:tc>
          <w:tcPr>
            <w:tcW w:w="737" w:type="dxa"/>
            <w:vMerge/>
            <w:tcBorders>
              <w:right w:val="single" w:sz="4" w:space="0" w:color="auto"/>
            </w:tcBorders>
            <w:vAlign w:val="center"/>
          </w:tcPr>
          <w:p w14:paraId="5CDB5360"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64C72DED" w14:textId="7E1092C4" w:rsidR="00E82FD0" w:rsidRPr="00537868" w:rsidRDefault="00E82FD0" w:rsidP="00E82FD0">
            <w:pPr>
              <w:pStyle w:val="texte-Tableaux"/>
            </w:pPr>
            <w:r>
              <w:t xml:space="preserve">Communication avec RFID / </w:t>
            </w:r>
            <w:proofErr w:type="spellStart"/>
            <w:r>
              <w:t>Chilli</w:t>
            </w:r>
            <w:proofErr w:type="spellEnd"/>
            <w:r>
              <w:t xml:space="preserve"> UART B1</w:t>
            </w:r>
          </w:p>
        </w:tc>
      </w:tr>
      <w:tr w:rsidR="00E82FD0" w:rsidRPr="00537868" w14:paraId="72D6847B" w14:textId="77777777" w:rsidTr="00E82FD0">
        <w:trPr>
          <w:trHeight w:val="283"/>
          <w:jc w:val="center"/>
        </w:trPr>
        <w:tc>
          <w:tcPr>
            <w:tcW w:w="1700" w:type="dxa"/>
            <w:vMerge/>
            <w:tcBorders>
              <w:bottom w:val="single" w:sz="4" w:space="0" w:color="auto"/>
              <w:right w:val="single" w:sz="4" w:space="0" w:color="auto"/>
            </w:tcBorders>
            <w:vAlign w:val="center"/>
          </w:tcPr>
          <w:p w14:paraId="5E050DD8" w14:textId="3ACEF50B" w:rsidR="00E82FD0" w:rsidRPr="00537868" w:rsidRDefault="00E82FD0" w:rsidP="00E82FD0">
            <w:pPr>
              <w:pStyle w:val="texte-Tableaux"/>
            </w:pPr>
          </w:p>
        </w:tc>
        <w:tc>
          <w:tcPr>
            <w:tcW w:w="737" w:type="dxa"/>
            <w:vMerge/>
            <w:tcBorders>
              <w:right w:val="single" w:sz="4" w:space="0" w:color="auto"/>
            </w:tcBorders>
            <w:vAlign w:val="center"/>
          </w:tcPr>
          <w:p w14:paraId="42A95B8C"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71774915" w14:textId="651A728C" w:rsidR="00E82FD0" w:rsidRPr="00537868" w:rsidRDefault="00E82FD0" w:rsidP="00E82FD0">
            <w:pPr>
              <w:pStyle w:val="texte-Tableaux"/>
            </w:pPr>
            <w:r>
              <w:t xml:space="preserve">Réservé pour </w:t>
            </w:r>
            <w:proofErr w:type="spellStart"/>
            <w:r>
              <w:t>mikroBUS</w:t>
            </w:r>
            <w:proofErr w:type="spellEnd"/>
          </w:p>
        </w:tc>
      </w:tr>
      <w:tr w:rsidR="00E82FD0" w:rsidRPr="00537868" w14:paraId="34BE957E"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2AA55D6B" w14:textId="4DA7DFEB" w:rsidR="00E82FD0" w:rsidRPr="00537868" w:rsidRDefault="00E82FD0" w:rsidP="00E82FD0">
            <w:pPr>
              <w:pStyle w:val="texte-Tableaux"/>
            </w:pPr>
            <w:r>
              <w:t>SPI</w:t>
            </w:r>
          </w:p>
        </w:tc>
        <w:tc>
          <w:tcPr>
            <w:tcW w:w="737" w:type="dxa"/>
            <w:tcBorders>
              <w:right w:val="single" w:sz="4" w:space="0" w:color="auto"/>
            </w:tcBorders>
            <w:vAlign w:val="center"/>
          </w:tcPr>
          <w:p w14:paraId="3E732E53" w14:textId="16559C08"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2FFF55D4" w14:textId="7629D8E8" w:rsidR="00E82FD0" w:rsidRPr="00537868" w:rsidRDefault="00E82FD0" w:rsidP="00E82FD0">
            <w:pPr>
              <w:pStyle w:val="texte-Tableaux"/>
            </w:pPr>
            <w:r>
              <w:t xml:space="preserve">Réservé pour </w:t>
            </w:r>
            <w:proofErr w:type="spellStart"/>
            <w:r>
              <w:t>mikroBUS</w:t>
            </w:r>
            <w:proofErr w:type="spellEnd"/>
          </w:p>
        </w:tc>
      </w:tr>
      <w:tr w:rsidR="00E82FD0" w:rsidRPr="00537868" w14:paraId="1FA6C248"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0E79CFBA" w14:textId="7A3D342A" w:rsidR="00E82FD0" w:rsidRDefault="00E82FD0" w:rsidP="00E82FD0">
            <w:pPr>
              <w:pStyle w:val="texte-Tableaux"/>
            </w:pPr>
            <w:r>
              <w:t>I2C</w:t>
            </w:r>
          </w:p>
        </w:tc>
        <w:tc>
          <w:tcPr>
            <w:tcW w:w="737" w:type="dxa"/>
            <w:tcBorders>
              <w:right w:val="single" w:sz="4" w:space="0" w:color="auto"/>
            </w:tcBorders>
            <w:vAlign w:val="center"/>
          </w:tcPr>
          <w:p w14:paraId="148428A4" w14:textId="6D4FAABB"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E3687F3" w14:textId="63C4EB4F" w:rsidR="00E82FD0" w:rsidRDefault="00E82FD0" w:rsidP="00E82FD0">
            <w:pPr>
              <w:pStyle w:val="texte-Tableaux"/>
            </w:pPr>
            <w:r>
              <w:t xml:space="preserve">Réservé pour </w:t>
            </w:r>
            <w:proofErr w:type="spellStart"/>
            <w:r>
              <w:t>mikroBUS</w:t>
            </w:r>
            <w:proofErr w:type="spellEnd"/>
          </w:p>
        </w:tc>
      </w:tr>
      <w:tr w:rsidR="00E82FD0" w:rsidRPr="00537868" w14:paraId="6382A3B8" w14:textId="77777777" w:rsidTr="00E82FD0">
        <w:trPr>
          <w:trHeight w:val="283"/>
          <w:jc w:val="center"/>
        </w:trPr>
        <w:tc>
          <w:tcPr>
            <w:tcW w:w="1700" w:type="dxa"/>
            <w:vMerge w:val="restart"/>
            <w:tcBorders>
              <w:top w:val="single" w:sz="4" w:space="0" w:color="auto"/>
              <w:right w:val="single" w:sz="4" w:space="0" w:color="auto"/>
            </w:tcBorders>
            <w:vAlign w:val="center"/>
          </w:tcPr>
          <w:p w14:paraId="5B77F455" w14:textId="111D7988" w:rsidR="00E82FD0" w:rsidRDefault="00E82FD0" w:rsidP="00E82FD0">
            <w:pPr>
              <w:pStyle w:val="texte-Tableaux"/>
            </w:pPr>
            <w:r>
              <w:t>OC</w:t>
            </w:r>
          </w:p>
        </w:tc>
        <w:tc>
          <w:tcPr>
            <w:tcW w:w="737" w:type="dxa"/>
            <w:vMerge w:val="restart"/>
            <w:tcBorders>
              <w:right w:val="single" w:sz="4" w:space="0" w:color="auto"/>
            </w:tcBorders>
            <w:vAlign w:val="center"/>
          </w:tcPr>
          <w:p w14:paraId="0918339A" w14:textId="4D41B287"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09C61E2" w14:textId="5B1B6F87" w:rsidR="00E82FD0" w:rsidRDefault="00E82FD0" w:rsidP="00E82FD0">
            <w:pPr>
              <w:pStyle w:val="texte-Tableaux"/>
            </w:pPr>
            <w:r>
              <w:t xml:space="preserve">(Contrôle des </w:t>
            </w:r>
            <w:proofErr w:type="spellStart"/>
            <w:r w:rsidR="00CB62A5">
              <w:t>LEDs</w:t>
            </w:r>
            <w:proofErr w:type="spellEnd"/>
            <w:r>
              <w:t>)</w:t>
            </w:r>
          </w:p>
        </w:tc>
      </w:tr>
      <w:tr w:rsidR="00E82FD0" w:rsidRPr="00BB1B09" w14:paraId="36150268" w14:textId="77777777" w:rsidTr="00E82FD0">
        <w:trPr>
          <w:trHeight w:val="283"/>
          <w:jc w:val="center"/>
        </w:trPr>
        <w:tc>
          <w:tcPr>
            <w:tcW w:w="1700" w:type="dxa"/>
            <w:vMerge/>
            <w:tcBorders>
              <w:bottom w:val="single" w:sz="4" w:space="0" w:color="auto"/>
              <w:right w:val="single" w:sz="4" w:space="0" w:color="auto"/>
            </w:tcBorders>
            <w:vAlign w:val="center"/>
          </w:tcPr>
          <w:p w14:paraId="25CFAE2D" w14:textId="3FA382DB" w:rsidR="00E82FD0" w:rsidRPr="00537868" w:rsidRDefault="00E82FD0" w:rsidP="00E82FD0">
            <w:pPr>
              <w:pStyle w:val="texte-Tableaux"/>
            </w:pPr>
          </w:p>
        </w:tc>
        <w:tc>
          <w:tcPr>
            <w:tcW w:w="737" w:type="dxa"/>
            <w:vMerge/>
            <w:tcBorders>
              <w:right w:val="single" w:sz="4" w:space="0" w:color="auto"/>
            </w:tcBorders>
            <w:vAlign w:val="center"/>
          </w:tcPr>
          <w:p w14:paraId="551F58F9" w14:textId="77777777" w:rsidR="00E82FD0" w:rsidRDefault="00E82FD0" w:rsidP="00E82FD0">
            <w:pPr>
              <w:pStyle w:val="texte-Tableaux"/>
              <w:jc w:val="center"/>
              <w:rPr>
                <w:lang w:val="de-CH"/>
              </w:rPr>
            </w:pPr>
          </w:p>
        </w:tc>
        <w:tc>
          <w:tcPr>
            <w:tcW w:w="3969" w:type="dxa"/>
            <w:tcBorders>
              <w:left w:val="single" w:sz="4" w:space="0" w:color="auto"/>
              <w:right w:val="single" w:sz="8" w:space="0" w:color="auto"/>
            </w:tcBorders>
            <w:vAlign w:val="center"/>
          </w:tcPr>
          <w:p w14:paraId="2B59B024" w14:textId="00804D3A" w:rsidR="00E82FD0" w:rsidRPr="00BB1B09" w:rsidRDefault="00E82FD0" w:rsidP="00E82FD0">
            <w:pPr>
              <w:pStyle w:val="texte-Tableaux"/>
              <w:rPr>
                <w:lang w:val="de-CH"/>
              </w:rPr>
            </w:pPr>
            <w:proofErr w:type="spellStart"/>
            <w:r>
              <w:rPr>
                <w:lang w:val="de-CH"/>
              </w:rPr>
              <w:t>Contrôle</w:t>
            </w:r>
            <w:proofErr w:type="spellEnd"/>
            <w:r>
              <w:rPr>
                <w:lang w:val="de-CH"/>
              </w:rPr>
              <w:t xml:space="preserve"> du </w:t>
            </w:r>
            <w:proofErr w:type="spellStart"/>
            <w:r>
              <w:rPr>
                <w:lang w:val="de-CH"/>
              </w:rPr>
              <w:t>Buzzer</w:t>
            </w:r>
            <w:proofErr w:type="spellEnd"/>
          </w:p>
        </w:tc>
      </w:tr>
      <w:tr w:rsidR="00E82FD0" w:rsidRPr="00537868" w14:paraId="5361092E" w14:textId="77777777" w:rsidTr="00E82FD0">
        <w:trPr>
          <w:trHeight w:val="283"/>
          <w:jc w:val="center"/>
        </w:trPr>
        <w:tc>
          <w:tcPr>
            <w:tcW w:w="1700" w:type="dxa"/>
            <w:vMerge w:val="restart"/>
            <w:tcBorders>
              <w:top w:val="single" w:sz="4" w:space="0" w:color="auto"/>
              <w:right w:val="single" w:sz="4" w:space="0" w:color="auto"/>
            </w:tcBorders>
            <w:vAlign w:val="center"/>
          </w:tcPr>
          <w:p w14:paraId="5F0A213A" w14:textId="6F13FEB2" w:rsidR="00E82FD0" w:rsidRPr="00537868" w:rsidRDefault="00E82FD0" w:rsidP="00E82FD0">
            <w:pPr>
              <w:pStyle w:val="texte-Tableaux"/>
            </w:pPr>
            <w:r>
              <w:t>GPIO</w:t>
            </w:r>
          </w:p>
        </w:tc>
        <w:tc>
          <w:tcPr>
            <w:tcW w:w="737" w:type="dxa"/>
            <w:tcBorders>
              <w:right w:val="single" w:sz="4" w:space="0" w:color="auto"/>
            </w:tcBorders>
            <w:vAlign w:val="center"/>
          </w:tcPr>
          <w:p w14:paraId="14322BEF" w14:textId="6C6ABD62" w:rsidR="00E82FD0" w:rsidRDefault="00E82FD0" w:rsidP="00E82FD0">
            <w:pPr>
              <w:pStyle w:val="texte-Tableaux"/>
              <w:jc w:val="center"/>
            </w:pPr>
            <w:r>
              <w:t>1</w:t>
            </w:r>
          </w:p>
        </w:tc>
        <w:tc>
          <w:tcPr>
            <w:tcW w:w="3969" w:type="dxa"/>
            <w:tcBorders>
              <w:left w:val="single" w:sz="4" w:space="0" w:color="auto"/>
              <w:right w:val="single" w:sz="8" w:space="0" w:color="auto"/>
            </w:tcBorders>
            <w:vAlign w:val="center"/>
          </w:tcPr>
          <w:p w14:paraId="5F5C49F5" w14:textId="2EA53D6C" w:rsidR="00E82FD0" w:rsidRPr="00537868" w:rsidRDefault="00E82FD0" w:rsidP="00E82FD0">
            <w:pPr>
              <w:pStyle w:val="texte-Tableaux"/>
            </w:pPr>
            <w:r>
              <w:t>Reset de l’ESP32</w:t>
            </w:r>
          </w:p>
        </w:tc>
      </w:tr>
      <w:tr w:rsidR="00E82FD0" w:rsidRPr="00537868" w14:paraId="7794F01A" w14:textId="77777777" w:rsidTr="00E82FD0">
        <w:trPr>
          <w:trHeight w:val="283"/>
          <w:jc w:val="center"/>
        </w:trPr>
        <w:tc>
          <w:tcPr>
            <w:tcW w:w="1700" w:type="dxa"/>
            <w:vMerge/>
            <w:tcBorders>
              <w:right w:val="single" w:sz="4" w:space="0" w:color="auto"/>
            </w:tcBorders>
            <w:vAlign w:val="center"/>
          </w:tcPr>
          <w:p w14:paraId="7E58BE87" w14:textId="0283BAA1" w:rsidR="00E82FD0" w:rsidRDefault="00E82FD0" w:rsidP="00E82FD0">
            <w:pPr>
              <w:pStyle w:val="texte-Tableaux"/>
            </w:pPr>
          </w:p>
        </w:tc>
        <w:tc>
          <w:tcPr>
            <w:tcW w:w="737" w:type="dxa"/>
            <w:tcBorders>
              <w:right w:val="single" w:sz="4" w:space="0" w:color="auto"/>
            </w:tcBorders>
            <w:vAlign w:val="center"/>
          </w:tcPr>
          <w:p w14:paraId="28D4F9C2" w14:textId="55F0385C"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5B62C7B9" w14:textId="713DFBCE" w:rsidR="00E82FD0" w:rsidRPr="00537868" w:rsidRDefault="00E82FD0" w:rsidP="00E82FD0">
            <w:pPr>
              <w:pStyle w:val="texte-Tableaux"/>
            </w:pPr>
            <w:r>
              <w:t>Contrôle du relai</w:t>
            </w:r>
          </w:p>
        </w:tc>
      </w:tr>
      <w:tr w:rsidR="00E82FD0" w:rsidRPr="00537868" w14:paraId="7DD425C3" w14:textId="77777777" w:rsidTr="00EE607A">
        <w:trPr>
          <w:trHeight w:val="283"/>
          <w:jc w:val="center"/>
        </w:trPr>
        <w:tc>
          <w:tcPr>
            <w:tcW w:w="1700" w:type="dxa"/>
            <w:vMerge/>
            <w:tcBorders>
              <w:right w:val="single" w:sz="4" w:space="0" w:color="auto"/>
            </w:tcBorders>
            <w:vAlign w:val="center"/>
          </w:tcPr>
          <w:p w14:paraId="39659450" w14:textId="445EEDF5" w:rsidR="00E82FD0" w:rsidRDefault="00E82FD0" w:rsidP="00E82FD0">
            <w:pPr>
              <w:pStyle w:val="texte-Tableaux"/>
            </w:pPr>
          </w:p>
        </w:tc>
        <w:tc>
          <w:tcPr>
            <w:tcW w:w="737" w:type="dxa"/>
            <w:tcBorders>
              <w:right w:val="single" w:sz="4" w:space="0" w:color="auto"/>
            </w:tcBorders>
            <w:vAlign w:val="center"/>
          </w:tcPr>
          <w:p w14:paraId="43CFD8F4" w14:textId="7BAF00A7"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1F2C3403" w14:textId="0D7E5D59" w:rsidR="00E82FD0" w:rsidRPr="00537868" w:rsidRDefault="00E82FD0" w:rsidP="00E82FD0">
            <w:pPr>
              <w:pStyle w:val="texte-Tableaux"/>
            </w:pPr>
            <w:r>
              <w:t xml:space="preserve">Réservé pour </w:t>
            </w:r>
            <w:proofErr w:type="spellStart"/>
            <w:r>
              <w:t>mikroBUS</w:t>
            </w:r>
            <w:proofErr w:type="spellEnd"/>
          </w:p>
        </w:tc>
      </w:tr>
      <w:tr w:rsidR="00EE607A" w:rsidRPr="00537868" w14:paraId="10BA923A" w14:textId="77777777" w:rsidTr="00EE607A">
        <w:trPr>
          <w:trHeight w:val="283"/>
          <w:jc w:val="center"/>
        </w:trPr>
        <w:tc>
          <w:tcPr>
            <w:tcW w:w="1700" w:type="dxa"/>
            <w:tcBorders>
              <w:bottom w:val="single" w:sz="8" w:space="0" w:color="auto"/>
              <w:right w:val="single" w:sz="4" w:space="0" w:color="auto"/>
            </w:tcBorders>
            <w:shd w:val="clear" w:color="auto" w:fill="D9D9D9" w:themeFill="background1" w:themeFillShade="D9"/>
            <w:vAlign w:val="center"/>
          </w:tcPr>
          <w:p w14:paraId="6EFBB0E8" w14:textId="4D1A95C0" w:rsidR="00EE607A" w:rsidRDefault="00EE607A" w:rsidP="00EE607A">
            <w:pPr>
              <w:pStyle w:val="titre-Tableaux"/>
            </w:pPr>
            <w:r>
              <w:t>Total</w:t>
            </w:r>
          </w:p>
        </w:tc>
        <w:tc>
          <w:tcPr>
            <w:tcW w:w="737" w:type="dxa"/>
            <w:tcBorders>
              <w:right w:val="single" w:sz="4" w:space="0" w:color="auto"/>
            </w:tcBorders>
            <w:shd w:val="clear" w:color="auto" w:fill="D9D9D9" w:themeFill="background1" w:themeFillShade="D9"/>
            <w:vAlign w:val="center"/>
          </w:tcPr>
          <w:p w14:paraId="48BEA6B2" w14:textId="6EBD2DDC" w:rsidR="00EE607A" w:rsidRDefault="00EE607A" w:rsidP="00EE607A">
            <w:pPr>
              <w:pStyle w:val="titre-Tableaux"/>
              <w:jc w:val="center"/>
            </w:pPr>
            <w:r>
              <w:t>36</w:t>
            </w:r>
          </w:p>
        </w:tc>
        <w:tc>
          <w:tcPr>
            <w:tcW w:w="3969" w:type="dxa"/>
            <w:tcBorders>
              <w:left w:val="single" w:sz="4" w:space="0" w:color="auto"/>
              <w:right w:val="single" w:sz="8" w:space="0" w:color="auto"/>
            </w:tcBorders>
            <w:shd w:val="clear" w:color="auto" w:fill="D9D9D9" w:themeFill="background1" w:themeFillShade="D9"/>
            <w:vAlign w:val="center"/>
          </w:tcPr>
          <w:p w14:paraId="550DE297" w14:textId="77777777" w:rsidR="00EE607A" w:rsidRDefault="00EE607A" w:rsidP="00224F8C">
            <w:pPr>
              <w:pStyle w:val="texte-Tableaux"/>
              <w:keepNext/>
            </w:pPr>
          </w:p>
        </w:tc>
      </w:tr>
    </w:tbl>
    <w:p w14:paraId="465EDF07" w14:textId="2245B41D" w:rsidR="00224F8C" w:rsidRDefault="00224F8C" w:rsidP="00224F8C">
      <w:pPr>
        <w:pStyle w:val="Lgende"/>
      </w:pPr>
      <w:bookmarkStart w:id="26" w:name="_Toc146463662"/>
      <w:r>
        <w:t xml:space="preserve">Tableau </w:t>
      </w:r>
      <w:r w:rsidR="008526A6">
        <w:fldChar w:fldCharType="begin"/>
      </w:r>
      <w:r w:rsidR="008526A6">
        <w:instrText xml:space="preserve"> SEQ Tableau \* ARABIC </w:instrText>
      </w:r>
      <w:r w:rsidR="008526A6">
        <w:fldChar w:fldCharType="separate"/>
      </w:r>
      <w:r w:rsidR="00285DAE">
        <w:rPr>
          <w:noProof/>
        </w:rPr>
        <w:t>7</w:t>
      </w:r>
      <w:r w:rsidR="008526A6">
        <w:fldChar w:fldCharType="end"/>
      </w:r>
      <w:r>
        <w:t xml:space="preserve"> : Périphériques et nombre de broches nécessaires pour le PIC32</w:t>
      </w:r>
      <w:bookmarkEnd w:id="26"/>
    </w:p>
    <w:p w14:paraId="2ED0DE15" w14:textId="701EC48E" w:rsidR="00F369F1" w:rsidRDefault="00224F8C" w:rsidP="00E739C9">
      <w:r w:rsidRPr="00224F8C">
        <w:t>Ce constat a conduit à l'élimination du boîtier 44 broches en raison de l'espace insuffisant pour les broches d'alimentation, ce qui a entraîné un choix arbitraire en faveur du boîtier 64 broches.</w:t>
      </w:r>
      <w:r>
        <w:t xml:space="preserve"> Lors de l’assignation des broches, ce choix s’est avéré optimal car la</w:t>
      </w:r>
      <w:r w:rsidR="00F369F1">
        <w:t xml:space="preserve"> capacité maximale en termes de périphériques a été atteinte (</w:t>
      </w:r>
      <w:r w:rsidR="00F369F1">
        <w:fldChar w:fldCharType="begin"/>
      </w:r>
      <w:r w:rsidR="00F369F1">
        <w:instrText xml:space="preserve"> REF _Ref146448938 \h </w:instrText>
      </w:r>
      <w:r w:rsidR="00F369F1">
        <w:fldChar w:fldCharType="separate"/>
      </w:r>
      <w:r w:rsidR="000E744C">
        <w:t xml:space="preserve">Figure </w:t>
      </w:r>
      <w:r w:rsidR="000E744C">
        <w:rPr>
          <w:noProof/>
        </w:rPr>
        <w:t>5</w:t>
      </w:r>
      <w:r w:rsidR="00F369F1">
        <w:fldChar w:fldCharType="end"/>
      </w:r>
      <w:r w:rsidR="00F369F1">
        <w:t>).</w:t>
      </w:r>
    </w:p>
    <w:p w14:paraId="5212BABF" w14:textId="15FCD24C" w:rsidR="00F369F1" w:rsidRDefault="00F369F1" w:rsidP="00F369F1">
      <w:r w:rsidRPr="00F369F1">
        <w:lastRenderedPageBreak/>
        <w:t>Le modèle avec la mémoire interne maximale est sélectionné pour prévenir les limitations en programmation, avec la possibilité de la réduire ultérieurement.</w:t>
      </w:r>
    </w:p>
    <w:p w14:paraId="428893E8" w14:textId="7C55B641" w:rsidR="00F369F1" w:rsidRDefault="00F369F1" w:rsidP="00F369F1">
      <w:r>
        <w:t xml:space="preserve">Il </w:t>
      </w:r>
      <w:r w:rsidRPr="00F369F1">
        <w:t>ne faut pas oublier les résistances pull-up externes pour l'I2C, une valeur de 10 kΩ est recommandée selon les spécifications du standard.</w:t>
      </w:r>
    </w:p>
    <w:p w14:paraId="37450C7B" w14:textId="0EDBD979" w:rsidR="00F369F1" w:rsidRPr="00F369F1" w:rsidRDefault="005B4796" w:rsidP="00F369F1">
      <w:pPr>
        <w:pStyle w:val="Image-centree"/>
        <w:rPr>
          <w:lang w:val="fr-CH"/>
        </w:rPr>
      </w:pPr>
      <w:r w:rsidRPr="005B4796">
        <w:rPr>
          <w:lang w:val="fr-CH" w:eastAsia="fr-CH"/>
        </w:rPr>
        <w:drawing>
          <wp:inline distT="0" distB="0" distL="0" distR="0" wp14:anchorId="471B220B" wp14:editId="18E70EFB">
            <wp:extent cx="5760720" cy="2633345"/>
            <wp:effectExtent l="19050" t="19050" r="11430" b="14605"/>
            <wp:docPr id="845042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633345"/>
                    </a:xfrm>
                    <a:prstGeom prst="rect">
                      <a:avLst/>
                    </a:prstGeom>
                    <a:noFill/>
                    <a:ln w="12700">
                      <a:solidFill>
                        <a:schemeClr val="tx1"/>
                      </a:solidFill>
                    </a:ln>
                  </pic:spPr>
                </pic:pic>
              </a:graphicData>
            </a:graphic>
          </wp:inline>
        </w:drawing>
      </w:r>
    </w:p>
    <w:p w14:paraId="6D5929B4" w14:textId="2EBCC31D" w:rsidR="005B4796" w:rsidRPr="00537868" w:rsidRDefault="00F369F1" w:rsidP="00F369F1">
      <w:pPr>
        <w:pStyle w:val="Lgende"/>
      </w:pPr>
      <w:bookmarkStart w:id="27" w:name="_Ref146448938"/>
      <w:bookmarkStart w:id="28" w:name="_Ref146448936"/>
      <w:bookmarkStart w:id="29" w:name="_Toc146463640"/>
      <w:r>
        <w:t xml:space="preserve">Figure </w:t>
      </w:r>
      <w:r>
        <w:fldChar w:fldCharType="begin"/>
      </w:r>
      <w:r>
        <w:instrText xml:space="preserve"> SEQ Figure \* ARABIC </w:instrText>
      </w:r>
      <w:r>
        <w:fldChar w:fldCharType="separate"/>
      </w:r>
      <w:r w:rsidR="00D2735B">
        <w:rPr>
          <w:noProof/>
        </w:rPr>
        <w:t>5</w:t>
      </w:r>
      <w:r>
        <w:fldChar w:fldCharType="end"/>
      </w:r>
      <w:bookmarkEnd w:id="27"/>
      <w:r>
        <w:t xml:space="preserve"> : Assignation des broches du PIC32</w:t>
      </w:r>
      <w:bookmarkEnd w:id="28"/>
      <w:bookmarkEnd w:id="29"/>
    </w:p>
    <w:p w14:paraId="645FA449" w14:textId="6D1E52F0" w:rsidR="00E739C9" w:rsidRDefault="00F82A00" w:rsidP="00E739C9">
      <w:pPr>
        <w:rPr>
          <w:noProof/>
        </w:rPr>
      </w:pPr>
      <w:r>
        <w:rPr>
          <w:noProof/>
          <w:lang w:eastAsia="fr-CH"/>
        </w:rPr>
        <mc:AlternateContent>
          <mc:Choice Requires="wps">
            <w:drawing>
              <wp:anchor distT="0" distB="0" distL="114300" distR="114300" simplePos="0" relativeHeight="251688960" behindDoc="1" locked="0" layoutInCell="1" allowOverlap="1" wp14:anchorId="172F1C97" wp14:editId="6C1DEC01">
                <wp:simplePos x="0" y="0"/>
                <wp:positionH relativeFrom="column">
                  <wp:posOffset>3589020</wp:posOffset>
                </wp:positionH>
                <wp:positionV relativeFrom="paragraph">
                  <wp:posOffset>2215515</wp:posOffset>
                </wp:positionV>
                <wp:extent cx="2159635" cy="635"/>
                <wp:effectExtent l="0" t="0" r="0" b="0"/>
                <wp:wrapTight wrapText="bothSides">
                  <wp:wrapPolygon edited="0">
                    <wp:start x="0" y="0"/>
                    <wp:lineTo x="0" y="21600"/>
                    <wp:lineTo x="21600" y="21600"/>
                    <wp:lineTo x="21600" y="0"/>
                  </wp:wrapPolygon>
                </wp:wrapTight>
                <wp:docPr id="1095802517"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8CC2923" w14:textId="4761728C" w:rsidR="000770A6" w:rsidRPr="00877261" w:rsidRDefault="000770A6" w:rsidP="00F82A00">
                            <w:pPr>
                              <w:pStyle w:val="Lgende"/>
                              <w:rPr>
                                <w:noProof/>
                              </w:rPr>
                            </w:pPr>
                            <w:bookmarkStart w:id="30" w:name="_Ref146451286"/>
                            <w:bookmarkStart w:id="31" w:name="_Toc146463641"/>
                            <w:r>
                              <w:t xml:space="preserve">Figure </w:t>
                            </w:r>
                            <w:r>
                              <w:fldChar w:fldCharType="begin"/>
                            </w:r>
                            <w:r>
                              <w:instrText xml:space="preserve"> SEQ Figure \* ARABIC </w:instrText>
                            </w:r>
                            <w:r>
                              <w:fldChar w:fldCharType="separate"/>
                            </w:r>
                            <w:r>
                              <w:rPr>
                                <w:noProof/>
                              </w:rPr>
                              <w:t>6</w:t>
                            </w:r>
                            <w:r>
                              <w:fldChar w:fldCharType="end"/>
                            </w:r>
                            <w:bookmarkEnd w:id="30"/>
                            <w:r>
                              <w:t xml:space="preserve"> : Condensateurs de découplage PIC32</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F1C97" id="Zone de texte 1" o:spid="_x0000_s1031" type="#_x0000_t202" style="position:absolute;left:0;text-align:left;margin-left:282.6pt;margin-top:174.45pt;width:170.0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" stroked="f">
                <v:textbox style="mso-fit-shape-to-text:t" inset="0,0,0,0">
                  <w:txbxContent>
                    <w:p w14:paraId="68CC2923" w14:textId="4761728C" w:rsidR="000770A6" w:rsidRPr="00877261" w:rsidRDefault="000770A6" w:rsidP="00F82A00">
                      <w:pPr>
                        <w:pStyle w:val="Lgende"/>
                        <w:rPr>
                          <w:noProof/>
                        </w:rPr>
                      </w:pPr>
                      <w:bookmarkStart w:id="32" w:name="_Ref146451286"/>
                      <w:bookmarkStart w:id="33" w:name="_Toc146463641"/>
                      <w:r>
                        <w:t xml:space="preserve">Figure </w:t>
                      </w:r>
                      <w:r>
                        <w:fldChar w:fldCharType="begin"/>
                      </w:r>
                      <w:r>
                        <w:instrText xml:space="preserve"> SEQ Figure \* ARABIC </w:instrText>
                      </w:r>
                      <w:r>
                        <w:fldChar w:fldCharType="separate"/>
                      </w:r>
                      <w:r>
                        <w:rPr>
                          <w:noProof/>
                        </w:rPr>
                        <w:t>6</w:t>
                      </w:r>
                      <w:r>
                        <w:fldChar w:fldCharType="end"/>
                      </w:r>
                      <w:bookmarkEnd w:id="32"/>
                      <w:r>
                        <w:t xml:space="preserve"> : Condensateurs de découplage PIC32</w:t>
                      </w:r>
                      <w:bookmarkEnd w:id="33"/>
                    </w:p>
                  </w:txbxContent>
                </v:textbox>
                <w10:wrap type="tight"/>
              </v:shape>
            </w:pict>
          </mc:Fallback>
        </mc:AlternateContent>
      </w:r>
      <w:r w:rsidRPr="008A6247">
        <w:rPr>
          <w:noProof/>
          <w:lang w:eastAsia="fr-CH"/>
        </w:rPr>
        <w:drawing>
          <wp:anchor distT="0" distB="0" distL="114300" distR="114300" simplePos="0" relativeHeight="251684864" behindDoc="1" locked="0" layoutInCell="1" allowOverlap="1" wp14:anchorId="25A399F6" wp14:editId="0BC0509A">
            <wp:simplePos x="0" y="0"/>
            <wp:positionH relativeFrom="margin">
              <wp:align>right</wp:align>
            </wp:positionH>
            <wp:positionV relativeFrom="paragraph">
              <wp:posOffset>21590</wp:posOffset>
            </wp:positionV>
            <wp:extent cx="2160000" cy="2136789"/>
            <wp:effectExtent l="19050" t="19050" r="12065" b="15875"/>
            <wp:wrapTight wrapText="bothSides">
              <wp:wrapPolygon edited="0">
                <wp:start x="-191" y="-193"/>
                <wp:lineTo x="-191" y="21568"/>
                <wp:lineTo x="21530" y="21568"/>
                <wp:lineTo x="21530" y="-193"/>
                <wp:lineTo x="-191" y="-193"/>
              </wp:wrapPolygon>
            </wp:wrapTight>
            <wp:docPr id="51437234"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234" name="Image 1" descr="Une image contenant texte, diagramme, capture d’écran, Police&#10;&#10;Description générée automatiquement"/>
                    <pic:cNvPicPr/>
                  </pic:nvPicPr>
                  <pic:blipFill rotWithShape="1">
                    <a:blip r:embed="rId26"/>
                    <a:srcRect l="1246" t="9231" r="2538" b="21678"/>
                    <a:stretch/>
                  </pic:blipFill>
                  <pic:spPr bwMode="auto">
                    <a:xfrm>
                      <a:off x="0" y="0"/>
                      <a:ext cx="2160000" cy="2136789"/>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6247">
        <w:rPr>
          <w:noProof/>
        </w:rPr>
        <w:t>La datasheet du fabricant fournit les recommendations en terme de découplage de l’alimentation (</w:t>
      </w:r>
      <w:r>
        <w:rPr>
          <w:noProof/>
        </w:rPr>
        <w:fldChar w:fldCharType="begin"/>
      </w:r>
      <w:r>
        <w:rPr>
          <w:noProof/>
        </w:rPr>
        <w:instrText xml:space="preserve"> REF _Ref146451286 \h </w:instrText>
      </w:r>
      <w:r>
        <w:rPr>
          <w:noProof/>
        </w:rPr>
      </w:r>
      <w:r>
        <w:rPr>
          <w:noProof/>
        </w:rPr>
        <w:fldChar w:fldCharType="separate"/>
      </w:r>
      <w:r w:rsidR="000E744C">
        <w:t xml:space="preserve">Figure </w:t>
      </w:r>
      <w:r w:rsidR="000E744C">
        <w:rPr>
          <w:noProof/>
        </w:rPr>
        <w:t>6</w:t>
      </w:r>
      <w:r>
        <w:rPr>
          <w:noProof/>
        </w:rPr>
        <w:fldChar w:fldCharType="end"/>
      </w:r>
      <w:r w:rsidR="008A6247">
        <w:rPr>
          <w:noProof/>
        </w:rPr>
        <w:t>) et de connexion au port de programmation (</w:t>
      </w:r>
      <w:r>
        <w:rPr>
          <w:noProof/>
        </w:rPr>
        <w:fldChar w:fldCharType="begin"/>
      </w:r>
      <w:r>
        <w:rPr>
          <w:noProof/>
        </w:rPr>
        <w:instrText xml:space="preserve"> REF _Ref146451292 \h </w:instrText>
      </w:r>
      <w:r>
        <w:rPr>
          <w:noProof/>
        </w:rPr>
      </w:r>
      <w:r>
        <w:rPr>
          <w:noProof/>
        </w:rPr>
        <w:fldChar w:fldCharType="separate"/>
      </w:r>
      <w:r w:rsidR="000E744C">
        <w:t xml:space="preserve">Figure </w:t>
      </w:r>
      <w:r w:rsidR="000E744C">
        <w:rPr>
          <w:noProof/>
        </w:rPr>
        <w:t>7</w:t>
      </w:r>
      <w:r>
        <w:rPr>
          <w:noProof/>
        </w:rPr>
        <w:fldChar w:fldCharType="end"/>
      </w:r>
      <w:r w:rsidR="008A6247">
        <w:rPr>
          <w:noProof/>
        </w:rPr>
        <w:t>).</w:t>
      </w:r>
      <w:r w:rsidR="004108AE">
        <w:rPr>
          <w:noProof/>
        </w:rPr>
        <w:t xml:space="preserve"> Un bouton a été rajouté pour permettre un redémarrage manuel.</w:t>
      </w:r>
    </w:p>
    <w:p w14:paraId="624E7FA2" w14:textId="2C308E60" w:rsidR="00F82A00" w:rsidRDefault="00F82A00" w:rsidP="00E739C9">
      <w:pPr>
        <w:rPr>
          <w:noProof/>
        </w:rPr>
      </w:pPr>
      <w:r w:rsidRPr="00F82A00">
        <w:rPr>
          <w:noProof/>
        </w:rPr>
        <w:t xml:space="preserve">Les valeurs des condensateurs nécessaires pour le quartz externe </w:t>
      </w:r>
      <w:r>
        <w:rPr>
          <w:noProof/>
        </w:rPr>
        <w:t>(</w:t>
      </w:r>
      <w:r>
        <w:rPr>
          <w:noProof/>
        </w:rPr>
        <w:fldChar w:fldCharType="begin"/>
      </w:r>
      <w:r>
        <w:rPr>
          <w:noProof/>
        </w:rPr>
        <w:instrText xml:space="preserve"> REF _Ref146451308 \h </w:instrText>
      </w:r>
      <w:r>
        <w:rPr>
          <w:noProof/>
        </w:rPr>
      </w:r>
      <w:r>
        <w:rPr>
          <w:noProof/>
        </w:rPr>
        <w:fldChar w:fldCharType="separate"/>
      </w:r>
      <w:r w:rsidR="000E744C">
        <w:t xml:space="preserve">Figure </w:t>
      </w:r>
      <w:r w:rsidR="000E744C">
        <w:rPr>
          <w:noProof/>
        </w:rPr>
        <w:t>8</w:t>
      </w:r>
      <w:r>
        <w:rPr>
          <w:noProof/>
        </w:rPr>
        <w:fldChar w:fldCharType="end"/>
      </w:r>
      <w:r>
        <w:rPr>
          <w:noProof/>
        </w:rPr>
        <w:t xml:space="preserve">) </w:t>
      </w:r>
      <w:r w:rsidRPr="00F82A00">
        <w:rPr>
          <w:noProof/>
        </w:rPr>
        <w:t>ont été calculées en utilisant la formule suivante, ainsi que les informations de la datasheet du fabricant</w:t>
      </w:r>
      <w:r w:rsidR="004A512D">
        <w:rPr>
          <w:noProof/>
        </w:rPr>
        <w:t xml:space="preserve"> </w:t>
      </w:r>
      <w:r w:rsidR="004A512D">
        <w:rPr>
          <w:noProof/>
        </w:rPr>
        <w:fldChar w:fldCharType="begin"/>
      </w:r>
      <w:r w:rsidR="004A512D">
        <w:rPr>
          <w:noProof/>
        </w:rPr>
        <w:instrText xml:space="preserve"> ADDIN ZOTERO_ITEM CSL_CITATION {"citationID":"Hp1CoZgW","properties":{"formattedCitation":"[6]","plainCitation":"[6]","noteIndex":0},"citationItems":[{"id":65,"uris":["http://zotero.org/users/10756185/items/8KYZLLLD"],"itemData":{"id":65,"type":"document","title":"WE-QUARTZ-830020423.pdf","URL":"https://www.we-online.com/components/products/datasheet/830020423.pdf","accessed":{"date-parts":[["2023",9,24]]},"citation-key":""}}],"schema":"https://github.com/citation-style-language/schema/raw/master/csl-citation.json"} </w:instrText>
      </w:r>
      <w:r w:rsidR="004A512D">
        <w:rPr>
          <w:noProof/>
        </w:rPr>
        <w:fldChar w:fldCharType="separate"/>
      </w:r>
      <w:r w:rsidR="004A512D" w:rsidRPr="004A512D">
        <w:t>[6]</w:t>
      </w:r>
      <w:r w:rsidR="004A512D">
        <w:rPr>
          <w:noProof/>
        </w:rPr>
        <w:fldChar w:fldCharType="end"/>
      </w:r>
      <w:r w:rsidRPr="00F82A00">
        <w:rPr>
          <w:noProof/>
        </w:rPr>
        <w:t xml:space="preserve">, en </w:t>
      </w:r>
      <w:r w:rsidR="00A32C10">
        <w:rPr>
          <w:noProof/>
        </w:rPr>
        <w:t>considérant</w:t>
      </w:r>
      <w:r w:rsidRPr="00F82A00">
        <w:rPr>
          <w:noProof/>
        </w:rPr>
        <w:t xml:space="preserve"> que les deux condensateurs auront la même valeur :</w:t>
      </w:r>
    </w:p>
    <w:p w14:paraId="5988CBC0" w14:textId="2E46844E" w:rsidR="008A6247" w:rsidRPr="00F82A00" w:rsidRDefault="008E40AF"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1B7705BA" w14:textId="5B0B163E" w:rsidR="00F82A00" w:rsidRPr="00F82A00" w:rsidRDefault="008E40AF"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e>
          </m:d>
          <m:r>
            <w:rPr>
              <w:rFonts w:ascii="Cambria Math" w:hAnsi="Cambria Math"/>
            </w:rPr>
            <m:t>=2*</m:t>
          </m:r>
          <m:d>
            <m:dPr>
              <m:ctrlPr>
                <w:rPr>
                  <w:rFonts w:ascii="Cambria Math" w:hAnsi="Cambria Math"/>
                  <w:i/>
                </w:rPr>
              </m:ctrlPr>
            </m:dPr>
            <m:e>
              <m:r>
                <w:rPr>
                  <w:rFonts w:ascii="Cambria Math" w:hAnsi="Cambria Math"/>
                </w:rPr>
                <m:t>18-7</m:t>
              </m:r>
            </m:e>
          </m:d>
          <m:r>
            <w:rPr>
              <w:rFonts w:ascii="Cambria Math" w:hAnsi="Cambria Math"/>
            </w:rPr>
            <m:t>=22 [pF]</m:t>
          </m:r>
        </m:oMath>
      </m:oMathPara>
    </w:p>
    <w:p w14:paraId="1EAEE89F" w14:textId="2FFC7260" w:rsidR="00F82A00" w:rsidRDefault="00F82A00" w:rsidP="00F82A00">
      <w:pPr>
        <w:pStyle w:val="Lgende"/>
      </w:pPr>
      <w:bookmarkStart w:id="34" w:name="_Toc146463676"/>
      <w:r>
        <w:t xml:space="preserve">Équation </w:t>
      </w:r>
      <w:r>
        <w:fldChar w:fldCharType="begin"/>
      </w:r>
      <w:r>
        <w:instrText xml:space="preserve"> SEQ Équation \* ARABIC </w:instrText>
      </w:r>
      <w:r>
        <w:fldChar w:fldCharType="separate"/>
      </w:r>
      <w:r w:rsidR="000E744C">
        <w:rPr>
          <w:noProof/>
        </w:rPr>
        <w:t>2</w:t>
      </w:r>
      <w:r>
        <w:fldChar w:fldCharType="end"/>
      </w:r>
      <w:r>
        <w:t xml:space="preserve"> : Calcul </w:t>
      </w:r>
      <w:r w:rsidR="0042775D">
        <w:t>des condensateurs</w:t>
      </w:r>
      <w:r>
        <w:t xml:space="preserve"> du quartz externe</w:t>
      </w:r>
      <w:bookmarkEnd w:id="34"/>
    </w:p>
    <w:p w14:paraId="38EC3030" w14:textId="55D9AE20" w:rsidR="00F82A00" w:rsidRDefault="00F82A00" w:rsidP="00E739C9">
      <w:pPr>
        <w:spacing w:before="0" w:after="160"/>
        <w:jc w:val="left"/>
      </w:pPr>
    </w:p>
    <w:p w14:paraId="442E743D" w14:textId="17CE39D9" w:rsidR="00E739C9" w:rsidRDefault="00F82A00" w:rsidP="00E739C9">
      <w:pPr>
        <w:spacing w:before="0" w:after="160"/>
        <w:jc w:val="left"/>
      </w:pPr>
      <w:r>
        <w:rPr>
          <w:noProof/>
          <w:lang w:eastAsia="fr-CH"/>
        </w:rPr>
        <mc:AlternateContent>
          <mc:Choice Requires="wps">
            <w:drawing>
              <wp:anchor distT="0" distB="0" distL="114300" distR="114300" simplePos="0" relativeHeight="251691008" behindDoc="1" locked="0" layoutInCell="1" allowOverlap="1" wp14:anchorId="0B9D0C71" wp14:editId="7689CC9A">
                <wp:simplePos x="0" y="0"/>
                <wp:positionH relativeFrom="column">
                  <wp:posOffset>3589020</wp:posOffset>
                </wp:positionH>
                <wp:positionV relativeFrom="paragraph">
                  <wp:posOffset>1579880</wp:posOffset>
                </wp:positionV>
                <wp:extent cx="2159635" cy="635"/>
                <wp:effectExtent l="0" t="0" r="0" b="0"/>
                <wp:wrapTight wrapText="bothSides">
                  <wp:wrapPolygon edited="0">
                    <wp:start x="0" y="0"/>
                    <wp:lineTo x="0" y="21600"/>
                    <wp:lineTo x="21600" y="21600"/>
                    <wp:lineTo x="21600" y="0"/>
                  </wp:wrapPolygon>
                </wp:wrapTight>
                <wp:docPr id="367025088"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F5E3EBB" w14:textId="4BE9E8DB" w:rsidR="000770A6" w:rsidRPr="000E3311" w:rsidRDefault="000770A6" w:rsidP="00F82A00">
                            <w:pPr>
                              <w:pStyle w:val="Lgende"/>
                            </w:pPr>
                            <w:bookmarkStart w:id="35" w:name="_Ref146451292"/>
                            <w:bookmarkStart w:id="36" w:name="_Toc146463642"/>
                            <w:r>
                              <w:t xml:space="preserve">Figure </w:t>
                            </w:r>
                            <w:r>
                              <w:fldChar w:fldCharType="begin"/>
                            </w:r>
                            <w:r>
                              <w:instrText xml:space="preserve"> SEQ Figure \* ARABIC </w:instrText>
                            </w:r>
                            <w:r>
                              <w:fldChar w:fldCharType="separate"/>
                            </w:r>
                            <w:r>
                              <w:rPr>
                                <w:noProof/>
                              </w:rPr>
                              <w:t>7</w:t>
                            </w:r>
                            <w:r>
                              <w:fldChar w:fldCharType="end"/>
                            </w:r>
                            <w:bookmarkEnd w:id="35"/>
                            <w:r>
                              <w:t xml:space="preserve"> : Port de programmation PIC32</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0C71" id="_x0000_s1032" type="#_x0000_t202" style="position:absolute;margin-left:282.6pt;margin-top:124.4pt;width:170.0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" stroked="f">
                <v:textbox style="mso-fit-shape-to-text:t" inset="0,0,0,0">
                  <w:txbxContent>
                    <w:p w14:paraId="6F5E3EBB" w14:textId="4BE9E8DB" w:rsidR="000770A6" w:rsidRPr="000E3311" w:rsidRDefault="000770A6" w:rsidP="00F82A00">
                      <w:pPr>
                        <w:pStyle w:val="Lgende"/>
                      </w:pPr>
                      <w:bookmarkStart w:id="37" w:name="_Ref146451292"/>
                      <w:bookmarkStart w:id="38" w:name="_Toc146463642"/>
                      <w:r>
                        <w:t xml:space="preserve">Figure </w:t>
                      </w:r>
                      <w:r>
                        <w:fldChar w:fldCharType="begin"/>
                      </w:r>
                      <w:r>
                        <w:instrText xml:space="preserve"> SEQ Figure \* ARABIC </w:instrText>
                      </w:r>
                      <w:r>
                        <w:fldChar w:fldCharType="separate"/>
                      </w:r>
                      <w:r>
                        <w:rPr>
                          <w:noProof/>
                        </w:rPr>
                        <w:t>7</w:t>
                      </w:r>
                      <w:r>
                        <w:fldChar w:fldCharType="end"/>
                      </w:r>
                      <w:bookmarkEnd w:id="37"/>
                      <w:r>
                        <w:t xml:space="preserve"> : Port de programmation PIC32</w:t>
                      </w:r>
                      <w:bookmarkEnd w:id="38"/>
                    </w:p>
                  </w:txbxContent>
                </v:textbox>
                <w10:wrap type="tight"/>
              </v:shape>
            </w:pict>
          </mc:Fallback>
        </mc:AlternateContent>
      </w:r>
      <w:r w:rsidRPr="008A6247">
        <w:rPr>
          <w:noProof/>
          <w:lang w:eastAsia="fr-CH"/>
        </w:rPr>
        <w:drawing>
          <wp:anchor distT="0" distB="0" distL="114300" distR="114300" simplePos="0" relativeHeight="251685888" behindDoc="1" locked="0" layoutInCell="1" allowOverlap="1" wp14:anchorId="6DB12DB1" wp14:editId="30F6392D">
            <wp:simplePos x="0" y="0"/>
            <wp:positionH relativeFrom="margin">
              <wp:align>right</wp:align>
            </wp:positionH>
            <wp:positionV relativeFrom="paragraph">
              <wp:posOffset>18533</wp:posOffset>
            </wp:positionV>
            <wp:extent cx="2160000" cy="1504451"/>
            <wp:effectExtent l="19050" t="19050" r="12065" b="19685"/>
            <wp:wrapTight wrapText="bothSides">
              <wp:wrapPolygon edited="0">
                <wp:start x="-191" y="-274"/>
                <wp:lineTo x="-191" y="21609"/>
                <wp:lineTo x="21530" y="21609"/>
                <wp:lineTo x="21530" y="-274"/>
                <wp:lineTo x="-191" y="-274"/>
              </wp:wrapPolygon>
            </wp:wrapTight>
            <wp:docPr id="1064657405" name="Image 1" descr="Une image contenant texte, diagramme,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57405" name="Image 1" descr="Une image contenant texte, diagramme, ligne, Police&#10;&#10;Description générée automatiquement"/>
                    <pic:cNvPicPr/>
                  </pic:nvPicPr>
                  <pic:blipFill>
                    <a:blip r:embed="rId27"/>
                    <a:stretch>
                      <a:fillRect/>
                    </a:stretch>
                  </pic:blipFill>
                  <pic:spPr>
                    <a:xfrm>
                      <a:off x="0" y="0"/>
                      <a:ext cx="2160000" cy="1504451"/>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693056" behindDoc="1" locked="0" layoutInCell="1" allowOverlap="1" wp14:anchorId="5D8DF746" wp14:editId="469DB958">
                <wp:simplePos x="0" y="0"/>
                <wp:positionH relativeFrom="column">
                  <wp:posOffset>732155</wp:posOffset>
                </wp:positionH>
                <wp:positionV relativeFrom="paragraph">
                  <wp:posOffset>1583690</wp:posOffset>
                </wp:positionV>
                <wp:extent cx="2058035" cy="635"/>
                <wp:effectExtent l="0" t="0" r="0" b="0"/>
                <wp:wrapTight wrapText="bothSides">
                  <wp:wrapPolygon edited="0">
                    <wp:start x="0" y="0"/>
                    <wp:lineTo x="0" y="21600"/>
                    <wp:lineTo x="21600" y="21600"/>
                    <wp:lineTo x="21600" y="0"/>
                  </wp:wrapPolygon>
                </wp:wrapTight>
                <wp:docPr id="173702425" name="Zone de texte 1"/>
                <wp:cNvGraphicFramePr/>
                <a:graphic xmlns:a="http://schemas.openxmlformats.org/drawingml/2006/main">
                  <a:graphicData uri="http://schemas.microsoft.com/office/word/2010/wordprocessingShape">
                    <wps:wsp>
                      <wps:cNvSpPr txBox="1"/>
                      <wps:spPr>
                        <a:xfrm>
                          <a:off x="0" y="0"/>
                          <a:ext cx="2058035" cy="635"/>
                        </a:xfrm>
                        <a:prstGeom prst="rect">
                          <a:avLst/>
                        </a:prstGeom>
                        <a:solidFill>
                          <a:prstClr val="white"/>
                        </a:solidFill>
                        <a:ln>
                          <a:noFill/>
                        </a:ln>
                      </wps:spPr>
                      <wps:txbx>
                        <w:txbxContent>
                          <w:p w14:paraId="23A6863C" w14:textId="47B04DD4" w:rsidR="000770A6" w:rsidRPr="00753A7F" w:rsidRDefault="000770A6" w:rsidP="00F82A00">
                            <w:pPr>
                              <w:pStyle w:val="Lgende"/>
                              <w:rPr>
                                <w:noProof/>
                              </w:rPr>
                            </w:pPr>
                            <w:bookmarkStart w:id="39" w:name="_Ref146451308"/>
                            <w:bookmarkStart w:id="40" w:name="_Toc146463643"/>
                            <w:r>
                              <w:t xml:space="preserve">Figure </w:t>
                            </w:r>
                            <w:r>
                              <w:fldChar w:fldCharType="begin"/>
                            </w:r>
                            <w:r>
                              <w:instrText xml:space="preserve"> SEQ Figure \* ARABIC </w:instrText>
                            </w:r>
                            <w:r>
                              <w:fldChar w:fldCharType="separate"/>
                            </w:r>
                            <w:r>
                              <w:rPr>
                                <w:noProof/>
                              </w:rPr>
                              <w:t>8</w:t>
                            </w:r>
                            <w:r>
                              <w:fldChar w:fldCharType="end"/>
                            </w:r>
                            <w:bookmarkEnd w:id="39"/>
                            <w:r>
                              <w:t xml:space="preserve"> : Schéma du quartz externe PIC32</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DF746" id="_x0000_s1033" type="#_x0000_t202" style="position:absolute;margin-left:57.65pt;margin-top:124.7pt;width:162.0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" stroked="f">
                <v:textbox style="mso-fit-shape-to-text:t" inset="0,0,0,0">
                  <w:txbxContent>
                    <w:p w14:paraId="23A6863C" w14:textId="47B04DD4" w:rsidR="000770A6" w:rsidRPr="00753A7F" w:rsidRDefault="000770A6" w:rsidP="00F82A00">
                      <w:pPr>
                        <w:pStyle w:val="Lgende"/>
                        <w:rPr>
                          <w:noProof/>
                        </w:rPr>
                      </w:pPr>
                      <w:bookmarkStart w:id="41" w:name="_Ref146451308"/>
                      <w:bookmarkStart w:id="42" w:name="_Toc146463643"/>
                      <w:r>
                        <w:t xml:space="preserve">Figure </w:t>
                      </w:r>
                      <w:r>
                        <w:fldChar w:fldCharType="begin"/>
                      </w:r>
                      <w:r>
                        <w:instrText xml:space="preserve"> SEQ Figure \* ARABIC </w:instrText>
                      </w:r>
                      <w:r>
                        <w:fldChar w:fldCharType="separate"/>
                      </w:r>
                      <w:r>
                        <w:rPr>
                          <w:noProof/>
                        </w:rPr>
                        <w:t>8</w:t>
                      </w:r>
                      <w:r>
                        <w:fldChar w:fldCharType="end"/>
                      </w:r>
                      <w:bookmarkEnd w:id="41"/>
                      <w:r>
                        <w:t xml:space="preserve"> : Schéma du quartz externe PIC32</w:t>
                      </w:r>
                      <w:bookmarkEnd w:id="42"/>
                    </w:p>
                  </w:txbxContent>
                </v:textbox>
                <w10:wrap type="tight"/>
              </v:shape>
            </w:pict>
          </mc:Fallback>
        </mc:AlternateContent>
      </w:r>
      <w:r w:rsidRPr="00F82A00">
        <w:rPr>
          <w:noProof/>
          <w:lang w:eastAsia="fr-CH"/>
        </w:rPr>
        <w:drawing>
          <wp:anchor distT="0" distB="0" distL="114300" distR="114300" simplePos="0" relativeHeight="251686912" behindDoc="1" locked="0" layoutInCell="1" allowOverlap="1" wp14:anchorId="7F778EEF" wp14:editId="74968176">
            <wp:simplePos x="0" y="0"/>
            <wp:positionH relativeFrom="column">
              <wp:posOffset>732155</wp:posOffset>
            </wp:positionH>
            <wp:positionV relativeFrom="paragraph">
              <wp:posOffset>22225</wp:posOffset>
            </wp:positionV>
            <wp:extent cx="2058290" cy="1504800"/>
            <wp:effectExtent l="19050" t="19050" r="18415" b="19685"/>
            <wp:wrapTight wrapText="bothSides">
              <wp:wrapPolygon edited="0">
                <wp:start x="-200" y="-274"/>
                <wp:lineTo x="-200" y="21609"/>
                <wp:lineTo x="21593" y="21609"/>
                <wp:lineTo x="21593" y="-274"/>
                <wp:lineTo x="-200" y="-274"/>
              </wp:wrapPolygon>
            </wp:wrapTight>
            <wp:docPr id="17064600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8290" cy="1504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39C9" w:rsidRPr="00537868">
        <w:br w:type="page"/>
      </w:r>
    </w:p>
    <w:p w14:paraId="7E01FE76" w14:textId="77777777" w:rsidR="00FC1AB4" w:rsidRDefault="00FC1AB4" w:rsidP="00FC1AB4">
      <w:pPr>
        <w:pStyle w:val="Titre2"/>
      </w:pPr>
      <w:bookmarkStart w:id="43" w:name="_Toc146463588"/>
      <w:r w:rsidRPr="00FC1AB4">
        <w:lastRenderedPageBreak/>
        <w:t>Ethernet</w:t>
      </w:r>
      <w:bookmarkEnd w:id="43"/>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2E1DB0D4"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rsidRPr="00282BAA">
        <w:t xml:space="preserve">couche OSI </w:t>
      </w:r>
      <w:r w:rsidR="00E21435">
        <w:t>2)</w:t>
      </w:r>
      <w:r w:rsidRPr="00282BAA">
        <w:t xml:space="preserve"> intégré au PIC32</w:t>
      </w:r>
      <w:r w:rsidR="00452102">
        <w:t xml:space="preserve"> ()</w:t>
      </w:r>
      <w:r w:rsidRPr="00282BAA">
        <w:t>.</w:t>
      </w:r>
    </w:p>
    <w:p w14:paraId="6A08DBEC" w14:textId="77777777" w:rsidR="00452102" w:rsidRDefault="00452102" w:rsidP="00452102">
      <w:pPr>
        <w:keepNext/>
        <w:jc w:val="center"/>
      </w:pPr>
      <w:r w:rsidRPr="00452102">
        <w:rPr>
          <w:noProof/>
          <w:lang w:eastAsia="fr-CH"/>
        </w:rPr>
        <w:drawing>
          <wp:inline distT="0" distB="0" distL="0" distR="0" wp14:anchorId="42878075" wp14:editId="22D9A0E3">
            <wp:extent cx="3098326" cy="1440000"/>
            <wp:effectExtent l="19050" t="19050" r="26035" b="27305"/>
            <wp:docPr id="1728311428"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11428" name="Image 1" descr="Une image contenant texte, capture d’écran, diagramme, Police&#10;&#10;Description générée automatiquement"/>
                    <pic:cNvPicPr/>
                  </pic:nvPicPr>
                  <pic:blipFill rotWithShape="1">
                    <a:blip r:embed="rId29"/>
                    <a:srcRect t="2669"/>
                    <a:stretch/>
                  </pic:blipFill>
                  <pic:spPr bwMode="auto">
                    <a:xfrm>
                      <a:off x="0" y="0"/>
                      <a:ext cx="3098326" cy="14400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B50FB5" w14:textId="63A30963" w:rsidR="00C62731" w:rsidRDefault="00452102" w:rsidP="00452102">
      <w:pPr>
        <w:pStyle w:val="Lgende"/>
      </w:pPr>
      <w:bookmarkStart w:id="44" w:name="_Toc146463644"/>
      <w:r>
        <w:t xml:space="preserve">Figure </w:t>
      </w:r>
      <w:r>
        <w:fldChar w:fldCharType="begin"/>
      </w:r>
      <w:r>
        <w:instrText xml:space="preserve"> SEQ Figure \* ARABIC </w:instrText>
      </w:r>
      <w:r>
        <w:fldChar w:fldCharType="separate"/>
      </w:r>
      <w:r w:rsidR="00D2735B">
        <w:rPr>
          <w:noProof/>
        </w:rPr>
        <w:t>9</w:t>
      </w:r>
      <w:r>
        <w:fldChar w:fldCharType="end"/>
      </w:r>
      <w:r>
        <w:t xml:space="preserve"> : Principe du contrôleur PHY</w:t>
      </w:r>
      <w:bookmarkEnd w:id="44"/>
    </w:p>
    <w:p w14:paraId="6AB342F9" w14:textId="5045AE1E"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4A512D">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4A512D" w:rsidRPr="004A512D">
        <w:t>[7]</w:t>
      </w:r>
      <w:r w:rsidR="00FC1AB4" w:rsidRPr="00537868">
        <w:fldChar w:fldCharType="end"/>
      </w:r>
      <w:r w:rsidR="00452102">
        <w:t xml:space="preserve"> et notamment celui de la « PHY </w:t>
      </w:r>
      <w:proofErr w:type="spellStart"/>
      <w:r w:rsidR="00452102">
        <w:t>Daughter</w:t>
      </w:r>
      <w:proofErr w:type="spellEnd"/>
      <w:r w:rsidR="00452102">
        <w:t xml:space="preserve"> </w:t>
      </w:r>
      <w:proofErr w:type="spellStart"/>
      <w:r w:rsidR="00452102">
        <w:t>Board</w:t>
      </w:r>
      <w:proofErr w:type="spellEnd"/>
      <w:r w:rsidR="00452102">
        <w:t xml:space="preserve"> » présent sur le kit </w:t>
      </w:r>
      <w:r w:rsidR="00452102">
        <w:fldChar w:fldCharType="begin"/>
      </w:r>
      <w:r w:rsidR="00452102">
        <w:instrText xml:space="preserve"> ADDIN ZOTERO_ITEM CSL_CITATION {"citationID":"R5cIWC59","properties":{"unsorted":true,"formattedCitation":"[8]","plainCitation":"[8]","noteIndex":0},"citationItems":[{"id":73,"uris":["http://zotero.org/users/10756185/items/SE3WZGM9"],"itemData":{"id":73,"type":"document","title":"SMSC-LAN8720-PHY-Daughter-Board.pdf","URL":"https://ww1.microchip.com/downloads/en/DeviceDoc/50002211A.pdf","accessed":{"date-parts":[["2023",9,24]]},"citation-key":""}}],"schema":"https://github.com/citation-style-language/schema/raw/master/csl-citation.json"} </w:instrText>
      </w:r>
      <w:r w:rsidR="00452102">
        <w:fldChar w:fldCharType="separate"/>
      </w:r>
      <w:r w:rsidR="00452102" w:rsidRPr="00452102">
        <w:t>[8]</w:t>
      </w:r>
      <w:r w:rsidR="00452102">
        <w:fldChar w:fldCharType="end"/>
      </w:r>
      <w:r w:rsidR="00EF20C5">
        <w:t xml:space="preserve"> (</w:t>
      </w:r>
      <w:r w:rsidR="00EF20C5">
        <w:fldChar w:fldCharType="begin"/>
      </w:r>
      <w:r w:rsidR="00EF20C5">
        <w:instrText xml:space="preserve"> REF _Ref146456839 \h </w:instrText>
      </w:r>
      <w:r w:rsidR="00EF20C5">
        <w:fldChar w:fldCharType="separate"/>
      </w:r>
      <w:r w:rsidR="000E744C">
        <w:t xml:space="preserve">Figure </w:t>
      </w:r>
      <w:r w:rsidR="000E744C">
        <w:rPr>
          <w:noProof/>
        </w:rPr>
        <w:t>10</w:t>
      </w:r>
      <w:r w:rsidR="00EF20C5">
        <w:fldChar w:fldCharType="end"/>
      </w:r>
      <w:r w:rsidR="00EF20C5">
        <w:t>)</w:t>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00F4AB6D" w:rsidR="00F86217" w:rsidRPr="00537868" w:rsidRDefault="00F86217" w:rsidP="00775181">
            <w:pPr>
              <w:pStyle w:val="titre-Tableaux"/>
            </w:pPr>
            <w:r>
              <w:t>Contrôleur PHY</w:t>
            </w:r>
            <w:r>
              <w:tab/>
            </w:r>
            <w:hyperlink r:id="rId30" w:history="1">
              <w:proofErr w:type="spellStart"/>
              <w:r w:rsidRPr="004E5D5C">
                <w:rPr>
                  <w:rStyle w:val="Lienhypertexte"/>
                </w:rPr>
                <w:t>Datasheet</w:t>
              </w:r>
              <w:proofErr w:type="spellEnd"/>
            </w:hyperlink>
            <w:r>
              <w:t xml:space="preserve"> </w:t>
            </w:r>
            <w:r w:rsidR="004661E1">
              <w:fldChar w:fldCharType="begin"/>
            </w:r>
            <w:r w:rsidR="00452102">
              <w:instrText xml:space="preserve"> ADDIN ZOTERO_ITEM CSL_CITATION {"citationID":"EbocUuDy","properties":{"formattedCitation":"[9]","plainCitation":"[9]","noteIndex":0},"citationItems":[{"id":66,"uris":["http://zotero.org/users/10756185/items/8RNGG6T4"],"itemData":{"id":66,"type":"document","title":"LAN8720A.pdf","URL":"https://ww1.microchip.com/downloads/aemDocuments/documents/OTH/ProductDocuments/DataSheets/00002165B.pdf","accessed":{"date-parts":[["2023",9,24]]},"citation-key":""}}],"schema":"https://github.com/citation-style-language/schema/raw/master/csl-citation.json"} </w:instrText>
            </w:r>
            <w:r w:rsidR="004661E1">
              <w:fldChar w:fldCharType="separate"/>
            </w:r>
            <w:r w:rsidR="00452102" w:rsidRPr="00452102">
              <w:t>[9]</w:t>
            </w:r>
            <w:r w:rsidR="004661E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452102">
            <w:pPr>
              <w:keepNext/>
              <w:jc w:val="left"/>
            </w:pPr>
          </w:p>
        </w:tc>
      </w:tr>
    </w:tbl>
    <w:p w14:paraId="6492C59F" w14:textId="1F402288" w:rsidR="00452102" w:rsidRDefault="00452102">
      <w:pPr>
        <w:pStyle w:val="Lgende"/>
      </w:pPr>
      <w:bookmarkStart w:id="45" w:name="_Toc146463663"/>
      <w:r>
        <w:t xml:space="preserve">Tableau </w:t>
      </w:r>
      <w:r w:rsidR="008526A6">
        <w:fldChar w:fldCharType="begin"/>
      </w:r>
      <w:r w:rsidR="008526A6">
        <w:instrText xml:space="preserve"> SEQ Tableau \* ARABIC </w:instrText>
      </w:r>
      <w:r w:rsidR="008526A6">
        <w:fldChar w:fldCharType="separate"/>
      </w:r>
      <w:r w:rsidR="00285DAE">
        <w:rPr>
          <w:noProof/>
        </w:rPr>
        <w:t>8</w:t>
      </w:r>
      <w:r w:rsidR="008526A6">
        <w:fldChar w:fldCharType="end"/>
      </w:r>
      <w:r>
        <w:t xml:space="preserve"> : </w:t>
      </w:r>
      <w:r w:rsidRPr="002407D6">
        <w:t xml:space="preserve">Caractéristiques principales </w:t>
      </w:r>
      <w:r>
        <w:t>du contrôleur PHY</w:t>
      </w:r>
      <w:bookmarkEnd w:id="45"/>
    </w:p>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5232AEAD" w:rsidR="00775181" w:rsidRPr="00537868" w:rsidRDefault="00775181" w:rsidP="00775181">
            <w:pPr>
              <w:pStyle w:val="titre-Tableaux"/>
            </w:pPr>
            <w:r>
              <w:t>Connecteur RJ45</w:t>
            </w:r>
            <w:r>
              <w:tab/>
            </w:r>
            <w:hyperlink r:id="rId32" w:history="1">
              <w:proofErr w:type="spellStart"/>
              <w:r w:rsidRPr="004E5D5C">
                <w:rPr>
                  <w:rStyle w:val="Lienhypertexte"/>
                </w:rPr>
                <w:t>Datasheet</w:t>
              </w:r>
              <w:proofErr w:type="spellEnd"/>
            </w:hyperlink>
            <w:r>
              <w:t xml:space="preserve"> </w:t>
            </w:r>
            <w:r w:rsidR="004661E1">
              <w:fldChar w:fldCharType="begin"/>
            </w:r>
            <w:r w:rsidR="00452102">
              <w:instrText xml:space="preserve"> ADDIN ZOTERO_ITEM CSL_CITATION {"citationID":"QZxcFM9S","properties":{"formattedCitation":"[10]","plainCitation":"[10]","noteIndex":0},"citationItems":[{"id":67,"uris":["http://zotero.org/users/10756185/items/DS4EG4SR"],"itemData":{"id":67,"type":"document","title":"CRJ011-ML3-TH.pdf","URL":"https://www.cuidevices.com/product/resource/crj011-ml3-th.pdf","accessed":{"date-parts":[["2023",9,24]]},"citation-key":""}}],"schema":"https://github.com/citation-style-language/schema/raw/master/csl-citation.json"} </w:instrText>
            </w:r>
            <w:r w:rsidR="004661E1">
              <w:fldChar w:fldCharType="separate"/>
            </w:r>
            <w:r w:rsidR="00452102" w:rsidRPr="00452102">
              <w:t>[10]</w:t>
            </w:r>
            <w:r w:rsidR="004661E1">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452102">
            <w:pPr>
              <w:keepNext/>
              <w:jc w:val="left"/>
            </w:pPr>
          </w:p>
        </w:tc>
      </w:tr>
    </w:tbl>
    <w:p w14:paraId="694DD816" w14:textId="60B3B282" w:rsidR="00775181" w:rsidRDefault="00452102" w:rsidP="00452102">
      <w:pPr>
        <w:pStyle w:val="Lgende"/>
      </w:pPr>
      <w:bookmarkStart w:id="46" w:name="_Toc146463664"/>
      <w:r>
        <w:t xml:space="preserve">Tableau </w:t>
      </w:r>
      <w:r w:rsidR="008526A6">
        <w:fldChar w:fldCharType="begin"/>
      </w:r>
      <w:r w:rsidR="008526A6">
        <w:instrText xml:space="preserve"> SEQ Tableau \* ARABIC </w:instrText>
      </w:r>
      <w:r w:rsidR="008526A6">
        <w:fldChar w:fldCharType="separate"/>
      </w:r>
      <w:r w:rsidR="00285DAE">
        <w:rPr>
          <w:noProof/>
        </w:rPr>
        <w:t>9</w:t>
      </w:r>
      <w:r w:rsidR="008526A6">
        <w:fldChar w:fldCharType="end"/>
      </w:r>
      <w:r>
        <w:t xml:space="preserve"> : </w:t>
      </w:r>
      <w:r w:rsidRPr="00770B2B">
        <w:t xml:space="preserve">Caractéristiques principales </w:t>
      </w:r>
      <w:r>
        <w:t>du connecteur RJ45</w:t>
      </w:r>
      <w:bookmarkEnd w:id="46"/>
    </w:p>
    <w:p w14:paraId="74B8676E" w14:textId="59FB3E00" w:rsidR="00FC0591" w:rsidRDefault="00452102">
      <w:pPr>
        <w:spacing w:before="0" w:after="160"/>
        <w:jc w:val="left"/>
      </w:pPr>
      <w:r>
        <w:t>L’oscillateur externe assure le fonctionnement du contrôleur PHY</w:t>
      </w:r>
      <w:r w:rsidR="00EF20C5">
        <w:t xml:space="preserve"> (</w:t>
      </w:r>
      <w:r w:rsidR="00EF20C5">
        <w:fldChar w:fldCharType="begin"/>
      </w:r>
      <w:r w:rsidR="00EF20C5">
        <w:instrText xml:space="preserve"> REF _Ref146456821 \h </w:instrText>
      </w:r>
      <w:r w:rsidR="00EF20C5">
        <w:fldChar w:fldCharType="separate"/>
      </w:r>
      <w:r w:rsidR="000E744C">
        <w:t xml:space="preserve">Figure </w:t>
      </w:r>
      <w:r w:rsidR="000E744C">
        <w:rPr>
          <w:noProof/>
        </w:rPr>
        <w:t>11</w:t>
      </w:r>
      <w:r w:rsidR="00EF20C5">
        <w:fldChar w:fldCharType="end"/>
      </w:r>
      <w:r w:rsidR="00EF20C5">
        <w:t>).</w:t>
      </w:r>
    </w:p>
    <w:p w14:paraId="2FD51199" w14:textId="5185AD02" w:rsidR="00F7739A" w:rsidRDefault="00452102">
      <w:pPr>
        <w:spacing w:before="0" w:after="160"/>
        <w:jc w:val="left"/>
      </w:pPr>
      <w:r>
        <w:t xml:space="preserve">Les contraintes de </w:t>
      </w:r>
      <w:r w:rsidR="00EF20C5">
        <w:t xml:space="preserve">placement et de </w:t>
      </w:r>
      <w:r>
        <w:t>routage sont détaillées dans la partie hardware.</w:t>
      </w:r>
    </w:p>
    <w:p w14:paraId="104B0916" w14:textId="77777777" w:rsidR="00F7739A" w:rsidRDefault="00F7739A">
      <w:pPr>
        <w:spacing w:before="0" w:after="160"/>
        <w:jc w:val="left"/>
      </w:pPr>
      <w:r>
        <w:br w:type="page"/>
      </w:r>
    </w:p>
    <w:p w14:paraId="789A9937" w14:textId="64F63DA6" w:rsidR="00F7739A" w:rsidRDefault="00F7739A" w:rsidP="00F7739A">
      <w:pPr>
        <w:spacing w:before="0" w:after="160"/>
      </w:pPr>
      <w:r w:rsidRPr="00F7739A">
        <w:lastRenderedPageBreak/>
        <w:t xml:space="preserve">Dans la figure ci-dessous, les résistances R14 à R17 </w:t>
      </w:r>
      <w:r w:rsidR="00DB2118">
        <w:t>adaptent l</w:t>
      </w:r>
      <w:r w:rsidRPr="00F7739A">
        <w:t xml:space="preserve">'impédance avec une valeur </w:t>
      </w:r>
      <w:r w:rsidR="00B7315B">
        <w:t xml:space="preserve">de </w:t>
      </w:r>
      <w:r w:rsidRPr="00F7739A">
        <w:t>50Ω</w:t>
      </w:r>
      <w:r w:rsidR="00E04FBC">
        <w:t xml:space="preserve"> par fil, 100</w:t>
      </w:r>
      <w:r w:rsidR="00E04FBC" w:rsidRPr="00F7739A">
        <w:t>Ω</w:t>
      </w:r>
      <w:r w:rsidR="00E04FBC">
        <w:t xml:space="preserve"> par ligne différentielle</w:t>
      </w:r>
      <w:r w:rsidRPr="00F7739A">
        <w:t>. Les condensateurs C9 à C13, destinés à la réduction du bruit, n'ont pas été inclus dans le circuit, de même que la ferrite isolant l'alimentation analogique du +3V3. Ceci est basé sur l'analyse d'un circuit équivalent à l'ES où ces éléments n'étaient pas présents, mais le fonctionnement restait garanti pour les vitesses de communication concernées.</w:t>
      </w:r>
    </w:p>
    <w:p w14:paraId="55A7FC9E" w14:textId="1FD514EF" w:rsidR="001E4178" w:rsidRDefault="001E4178" w:rsidP="00F7739A">
      <w:pPr>
        <w:spacing w:before="0" w:after="160"/>
      </w:pPr>
      <w:r>
        <w:t>Les protocoles de communication utilisés que sont le RMII et le MDI nécessitent l’utilisation de paires différentielles. Celles-ci ont pour but de réduire les interférences sur la ligne. Pour cela, elles doivent posséder une impédance caractéristique, détaillé dans la partie hardware.</w:t>
      </w:r>
    </w:p>
    <w:p w14:paraId="58BC82BB" w14:textId="77777777" w:rsidR="00452102" w:rsidRDefault="009C1BB3" w:rsidP="00452102">
      <w:pPr>
        <w:pStyle w:val="Image-centree"/>
        <w:keepNext/>
      </w:pPr>
      <w:r w:rsidRPr="009C1BB3">
        <w:rPr>
          <w:lang w:val="fr-CH" w:eastAsia="fr-CH"/>
        </w:rPr>
        <w:drawing>
          <wp:inline distT="0" distB="0" distL="0" distR="0" wp14:anchorId="6D561CF8" wp14:editId="6DE49160">
            <wp:extent cx="3960000" cy="5454579"/>
            <wp:effectExtent l="19050" t="19050" r="21590" b="1333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60000" cy="5454579"/>
                    </a:xfrm>
                    <a:prstGeom prst="rect">
                      <a:avLst/>
                    </a:prstGeom>
                    <a:noFill/>
                    <a:ln w="12700">
                      <a:solidFill>
                        <a:schemeClr val="tx1"/>
                      </a:solidFill>
                    </a:ln>
                  </pic:spPr>
                </pic:pic>
              </a:graphicData>
            </a:graphic>
          </wp:inline>
        </w:drawing>
      </w:r>
    </w:p>
    <w:p w14:paraId="59D8B9C3" w14:textId="00E52D44" w:rsidR="00452102" w:rsidRDefault="00452102" w:rsidP="00452102">
      <w:pPr>
        <w:pStyle w:val="Lgende"/>
      </w:pPr>
      <w:bookmarkStart w:id="47" w:name="_Ref146456839"/>
      <w:bookmarkStart w:id="48" w:name="_Toc146463645"/>
      <w:r>
        <w:t xml:space="preserve">Figure </w:t>
      </w:r>
      <w:r>
        <w:fldChar w:fldCharType="begin"/>
      </w:r>
      <w:r>
        <w:instrText xml:space="preserve"> SEQ Figure \* ARABIC </w:instrText>
      </w:r>
      <w:r>
        <w:fldChar w:fldCharType="separate"/>
      </w:r>
      <w:r w:rsidR="00D2735B">
        <w:rPr>
          <w:noProof/>
        </w:rPr>
        <w:t>10</w:t>
      </w:r>
      <w:r>
        <w:fldChar w:fldCharType="end"/>
      </w:r>
      <w:bookmarkEnd w:id="47"/>
      <w:r>
        <w:t xml:space="preserve"> : Schéma de la "PHY </w:t>
      </w:r>
      <w:proofErr w:type="spellStart"/>
      <w:r>
        <w:t>Daughter</w:t>
      </w:r>
      <w:proofErr w:type="spellEnd"/>
      <w:r>
        <w:t xml:space="preserve"> </w:t>
      </w:r>
      <w:proofErr w:type="spellStart"/>
      <w:r>
        <w:t>Board</w:t>
      </w:r>
      <w:proofErr w:type="spellEnd"/>
      <w:r>
        <w:t>"</w:t>
      </w:r>
      <w:bookmarkEnd w:id="48"/>
    </w:p>
    <w:p w14:paraId="085BD44B" w14:textId="77777777" w:rsidR="00452102" w:rsidRDefault="009C1BB3" w:rsidP="00452102">
      <w:pPr>
        <w:pStyle w:val="Image-centree"/>
        <w:keepNext/>
      </w:pPr>
      <w:r w:rsidRPr="009C1BB3">
        <w:rPr>
          <w:lang w:val="fr-CH" w:eastAsia="fr-CH"/>
        </w:rPr>
        <w:drawing>
          <wp:inline distT="0" distB="0" distL="0" distR="0" wp14:anchorId="3FD5320F" wp14:editId="2CFB54D3">
            <wp:extent cx="2304135" cy="1224000"/>
            <wp:effectExtent l="19050" t="19050" r="20320" b="14605"/>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4135" cy="1224000"/>
                    </a:xfrm>
                    <a:prstGeom prst="rect">
                      <a:avLst/>
                    </a:prstGeom>
                    <a:noFill/>
                    <a:ln w="12700">
                      <a:solidFill>
                        <a:schemeClr val="tx1"/>
                      </a:solidFill>
                    </a:ln>
                  </pic:spPr>
                </pic:pic>
              </a:graphicData>
            </a:graphic>
          </wp:inline>
        </w:drawing>
      </w:r>
    </w:p>
    <w:p w14:paraId="1FF21EF4" w14:textId="31E5238A" w:rsidR="00FC1AB4" w:rsidRDefault="00452102" w:rsidP="00EF20C5">
      <w:pPr>
        <w:pStyle w:val="Lgende"/>
      </w:pPr>
      <w:bookmarkStart w:id="49" w:name="_Ref146456821"/>
      <w:bookmarkStart w:id="50" w:name="_Toc146463646"/>
      <w:r>
        <w:t xml:space="preserve">Figure </w:t>
      </w:r>
      <w:r>
        <w:fldChar w:fldCharType="begin"/>
      </w:r>
      <w:r>
        <w:instrText xml:space="preserve"> SEQ Figure \* ARABIC </w:instrText>
      </w:r>
      <w:r>
        <w:fldChar w:fldCharType="separate"/>
      </w:r>
      <w:r w:rsidR="00D2735B">
        <w:rPr>
          <w:noProof/>
        </w:rPr>
        <w:t>11</w:t>
      </w:r>
      <w:r>
        <w:fldChar w:fldCharType="end"/>
      </w:r>
      <w:bookmarkEnd w:id="49"/>
      <w:r>
        <w:t xml:space="preserve"> : Schéma de l'oscillateur externe sur le "Ethernet Kit 2"</w:t>
      </w:r>
      <w:bookmarkEnd w:id="50"/>
    </w:p>
    <w:p w14:paraId="634AC7D5" w14:textId="5DC9EBE3" w:rsidR="00FC1AB4" w:rsidRPr="00537868" w:rsidRDefault="004B18C3" w:rsidP="00FC1AB4">
      <w:pPr>
        <w:pStyle w:val="Titre2"/>
      </w:pPr>
      <w:bookmarkStart w:id="51" w:name="_Toc146463589"/>
      <w:r>
        <w:lastRenderedPageBreak/>
        <w:t>Module Wi-F</w:t>
      </w:r>
      <w:r w:rsidR="00FC1AB4" w:rsidRPr="00537868">
        <w:t>i</w:t>
      </w:r>
      <w:bookmarkEnd w:id="51"/>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3ADFAA47"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661E1">
        <w:t xml:space="preserve"> </w:t>
      </w:r>
      <w:r w:rsidR="004661E1">
        <w:fldChar w:fldCharType="begin"/>
      </w:r>
      <w:r w:rsidR="004661E1">
        <w:instrText xml:space="preserve"> ADDIN ZOTERO_ITEM CSL_CITATION {"citationID":"OaFXdBYf","properties":{"formattedCitation":"[11]","plainCitation":"[11]","noteIndex":0},"citationItems":[{"id":49,"uris":["http://zotero.org/users/10756185/items/MIGIZTVL"],"itemData":{"id":49,"type":"document","title":"esp-at-user-guide.pdf","URL":"https://docs.espressif.com/_/downloads/esp-at/en/release-v2.1.0.0_esp32/pdf/","accessed":{"date-parts":[["2023",9,23]]},"citation-key":""}}],"schema":"https://github.com/citation-style-language/schema/raw/master/csl-citation.json"} </w:instrText>
      </w:r>
      <w:r w:rsidR="004661E1">
        <w:fldChar w:fldCharType="separate"/>
      </w:r>
      <w:r w:rsidR="004661E1" w:rsidRPr="004661E1">
        <w:t>[11]</w:t>
      </w:r>
      <w:r w:rsidR="004661E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F87DA0"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3FFA2008" w:rsidR="004B18C3" w:rsidRPr="001202AB" w:rsidRDefault="004B18C3" w:rsidP="004B18C3">
            <w:pPr>
              <w:pStyle w:val="titre-Tableaux"/>
              <w:rPr>
                <w:lang w:val="en-US"/>
              </w:rPr>
            </w:pPr>
            <w:r w:rsidRPr="001202AB">
              <w:rPr>
                <w:lang w:val="en-US"/>
              </w:rPr>
              <w:t>Module Wi-Fi ESP32</w:t>
            </w:r>
            <w:r w:rsidRPr="001202AB">
              <w:rPr>
                <w:lang w:val="en-US"/>
              </w:rPr>
              <w:tab/>
            </w:r>
            <w:hyperlink r:id="rId36" w:history="1">
              <w:r w:rsidRPr="001202AB">
                <w:rPr>
                  <w:rStyle w:val="Lienhypertexte"/>
                  <w:lang w:val="en-US"/>
                </w:rPr>
                <w:t>Datasheet</w:t>
              </w:r>
            </w:hyperlink>
            <w:r w:rsidRPr="001202AB">
              <w:rPr>
                <w:lang w:val="en-US"/>
              </w:rPr>
              <w:t xml:space="preserve"> </w:t>
            </w:r>
            <w:r w:rsidR="004661E1">
              <w:rPr>
                <w:lang w:val="en-US"/>
              </w:rPr>
              <w:fldChar w:fldCharType="begin"/>
            </w:r>
            <w:r w:rsidR="004661E1">
              <w:rPr>
                <w:lang w:val="en-US"/>
              </w:rPr>
              <w:instrText xml:space="preserve"> ADDIN ZOTERO_ITEM CSL_CITATION {"citationID":"uxnfYiez","properties":{"formattedCitation":"[12]","plainCitation":"[12]","noteIndex":0},"citationItems":[{"id":51,"uris":["http://zotero.org/users/10756185/items/8MV7YSEV"],"itemData":{"id":51,"type":"document","title":"esp32-c3-wroom-02_datasheet_en.pdf","URL":"https://www.espressif.com/sites/default/files/documentation/esp32-c3-wroom-02_datasheet_en.pdf","accessed":{"date-parts":[["2023",9,23]]},"citation-key":""}}],"schema":"https://github.com/citation-style-language/schema/raw/master/csl-citation.json"} </w:instrText>
            </w:r>
            <w:r w:rsidR="004661E1">
              <w:rPr>
                <w:lang w:val="en-US"/>
              </w:rPr>
              <w:fldChar w:fldCharType="separate"/>
            </w:r>
            <w:r w:rsidR="004661E1" w:rsidRPr="004661E1">
              <w:rPr>
                <w:lang w:val="en-US"/>
              </w:rPr>
              <w:t>[12]</w:t>
            </w:r>
            <w:r w:rsidR="004661E1">
              <w:rPr>
                <w:lang w:val="en-US"/>
              </w:rP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proofErr w:type="spellStart"/>
            <w:r>
              <w:t>Espressif</w:t>
            </w:r>
            <w:proofErr w:type="spellEnd"/>
            <w:r>
              <w:t xml:space="preserve">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8E40AF">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8E40AF"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61EFBAFD" w:rsidR="00FC1AB4" w:rsidRPr="00537868" w:rsidRDefault="00FC1AB4" w:rsidP="00FC1AB4">
      <w:pPr>
        <w:pStyle w:val="Lgende"/>
      </w:pPr>
      <w:bookmarkStart w:id="52" w:name="_Toc146463665"/>
      <w:r w:rsidRPr="00537868">
        <w:t xml:space="preserve">Tableau </w:t>
      </w:r>
      <w:r w:rsidR="008526A6">
        <w:fldChar w:fldCharType="begin"/>
      </w:r>
      <w:r w:rsidR="008526A6">
        <w:instrText xml:space="preserve"> SEQ Tableau \* ARABIC </w:instrText>
      </w:r>
      <w:r w:rsidR="008526A6">
        <w:fldChar w:fldCharType="separate"/>
      </w:r>
      <w:r w:rsidR="00285DAE">
        <w:rPr>
          <w:noProof/>
        </w:rPr>
        <w:t>10</w:t>
      </w:r>
      <w:r w:rsidR="008526A6">
        <w:fldChar w:fldCharType="end"/>
      </w:r>
      <w:r w:rsidRPr="00537868">
        <w:t xml:space="preserve"> : Caractéristiques principales du module Wi-</w:t>
      </w:r>
      <w:r>
        <w:t>F</w:t>
      </w:r>
      <w:r w:rsidRPr="00537868">
        <w:t>i</w:t>
      </w:r>
      <w:bookmarkEnd w:id="52"/>
    </w:p>
    <w:p w14:paraId="30E9D26F" w14:textId="6D4AD40F" w:rsidR="00117117" w:rsidRDefault="00736A25" w:rsidP="00FC1AB4">
      <w:r w:rsidRPr="00736A25">
        <w:t>Le module doit être p</w:t>
      </w:r>
      <w:r w:rsidR="006A2E1E">
        <w:t xml:space="preserve">réalablement programmé en mode « Boot </w:t>
      </w:r>
      <w:proofErr w:type="spellStart"/>
      <w:r w:rsidR="006A2E1E">
        <w:t>Download</w:t>
      </w:r>
      <w:proofErr w:type="spellEnd"/>
      <w:r w:rsidR="006A2E1E">
        <w:t> »</w:t>
      </w:r>
      <w:r w:rsidRPr="00736A25">
        <w:t xml:space="preserve"> via le port de programmation. Pour cela, il suffit d'activer certaines broches à l'état haut lors du démarra</w:t>
      </w:r>
      <w:r>
        <w:t xml:space="preserve">ge, conformément à la </w:t>
      </w:r>
      <w:proofErr w:type="spellStart"/>
      <w:r>
        <w:t>datasheet</w:t>
      </w:r>
      <w:proofErr w:type="spellEnd"/>
      <w:r>
        <w:t xml:space="preserve"> (</w:t>
      </w:r>
      <w:r>
        <w:fldChar w:fldCharType="begin"/>
      </w:r>
      <w:r>
        <w:instrText xml:space="preserve"> REF _Ref146386664 \h </w:instrText>
      </w:r>
      <w:r>
        <w:fldChar w:fldCharType="separate"/>
      </w:r>
      <w:r w:rsidR="000E744C" w:rsidRPr="00537868">
        <w:t xml:space="preserve">Figure </w:t>
      </w:r>
      <w:r w:rsidR="000E744C">
        <w:rPr>
          <w:noProof/>
        </w:rPr>
        <w:t>12</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01318455">
            <wp:extent cx="4320000" cy="931591"/>
            <wp:effectExtent l="19050" t="19050" r="23495" b="209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7" t="1940" r="791" b="1348"/>
                    <a:stretch/>
                  </pic:blipFill>
                  <pic:spPr bwMode="auto">
                    <a:xfrm>
                      <a:off x="0" y="0"/>
                      <a:ext cx="4320000" cy="931591"/>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4747BA55" w:rsidR="00FC1AB4" w:rsidRPr="00537868" w:rsidRDefault="00FC1AB4" w:rsidP="00FC1AB4">
      <w:pPr>
        <w:pStyle w:val="Lgende"/>
      </w:pPr>
      <w:bookmarkStart w:id="53" w:name="_Ref146386664"/>
      <w:bookmarkStart w:id="54" w:name="_Toc146463647"/>
      <w:r w:rsidRPr="00537868">
        <w:t xml:space="preserve">Figure </w:t>
      </w:r>
      <w:r>
        <w:fldChar w:fldCharType="begin"/>
      </w:r>
      <w:r>
        <w:instrText xml:space="preserve"> SEQ Figure \* ARABIC </w:instrText>
      </w:r>
      <w:r>
        <w:fldChar w:fldCharType="separate"/>
      </w:r>
      <w:r w:rsidR="00D2735B">
        <w:rPr>
          <w:noProof/>
        </w:rPr>
        <w:t>12</w:t>
      </w:r>
      <w:r>
        <w:rPr>
          <w:noProof/>
        </w:rPr>
        <w:fldChar w:fldCharType="end"/>
      </w:r>
      <w:bookmarkEnd w:id="53"/>
      <w:r w:rsidRPr="00537868">
        <w:t xml:space="preserve"> : Modes de démarrage de l'ESP32</w:t>
      </w:r>
      <w:bookmarkEnd w:id="54"/>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w:t>
      </w:r>
      <w:proofErr w:type="spellStart"/>
      <w:r w:rsidR="00117117">
        <w:t>datasheet</w:t>
      </w:r>
      <w:proofErr w:type="spellEnd"/>
      <w:r w:rsidR="00117117">
        <w: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lang w:eastAsia="fr-CH"/>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273638BF" w:rsidR="000770A6" w:rsidRPr="00D8365F" w:rsidRDefault="000770A6" w:rsidP="006A2E1E">
                            <w:pPr>
                              <w:pStyle w:val="Lgende"/>
                              <w:rPr>
                                <w:noProof/>
                              </w:rPr>
                            </w:pPr>
                            <w:bookmarkStart w:id="55" w:name="_Ref146387807"/>
                            <w:bookmarkStart w:id="56" w:name="_Toc146463648"/>
                            <w:r>
                              <w:t xml:space="preserve">Figure </w:t>
                            </w:r>
                            <w:r>
                              <w:fldChar w:fldCharType="begin"/>
                            </w:r>
                            <w:r>
                              <w:instrText xml:space="preserve"> SEQ Figure \* ARABIC </w:instrText>
                            </w:r>
                            <w:r>
                              <w:fldChar w:fldCharType="separate"/>
                            </w:r>
                            <w:r>
                              <w:rPr>
                                <w:noProof/>
                              </w:rPr>
                              <w:t>13</w:t>
                            </w:r>
                            <w:r>
                              <w:rPr>
                                <w:noProof/>
                              </w:rPr>
                              <w:fldChar w:fldCharType="end"/>
                            </w:r>
                            <w:bookmarkEnd w:id="55"/>
                            <w:r>
                              <w:t xml:space="preserve"> : Schéma de sélection du</w:t>
                            </w:r>
                            <w:r>
                              <w:br/>
                              <w:t>mode de l'ESP32</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4"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" stroked="f">
                <v:textbox style="mso-fit-shape-to-text:t" inset="0,0,0,0">
                  <w:txbxContent>
                    <w:p w14:paraId="5FAE40AD" w14:textId="273638BF" w:rsidR="000770A6" w:rsidRPr="00D8365F" w:rsidRDefault="000770A6" w:rsidP="006A2E1E">
                      <w:pPr>
                        <w:pStyle w:val="Lgende"/>
                        <w:rPr>
                          <w:noProof/>
                        </w:rPr>
                      </w:pPr>
                      <w:bookmarkStart w:id="57" w:name="_Ref146387807"/>
                      <w:bookmarkStart w:id="58" w:name="_Toc146463648"/>
                      <w:r>
                        <w:t xml:space="preserve">Figure </w:t>
                      </w:r>
                      <w:r>
                        <w:fldChar w:fldCharType="begin"/>
                      </w:r>
                      <w:r>
                        <w:instrText xml:space="preserve"> SEQ Figure \* ARABIC </w:instrText>
                      </w:r>
                      <w:r>
                        <w:fldChar w:fldCharType="separate"/>
                      </w:r>
                      <w:r>
                        <w:rPr>
                          <w:noProof/>
                        </w:rPr>
                        <w:t>13</w:t>
                      </w:r>
                      <w:r>
                        <w:rPr>
                          <w:noProof/>
                        </w:rPr>
                        <w:fldChar w:fldCharType="end"/>
                      </w:r>
                      <w:bookmarkEnd w:id="57"/>
                      <w:r>
                        <w:t xml:space="preserve"> : Schéma de sélection du</w:t>
                      </w:r>
                      <w:r>
                        <w:br/>
                        <w:t>mode de l'ESP32</w:t>
                      </w:r>
                      <w:bookmarkEnd w:id="58"/>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59" w:name="_Toc146463590"/>
      <w:r w:rsidRPr="00537868">
        <w:lastRenderedPageBreak/>
        <w:t>RFID</w:t>
      </w:r>
      <w:bookmarkEnd w:id="59"/>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4AF02A10"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452102">
        <w:instrText xml:space="preserve"> ADDIN ZOTERO_ITEM CSL_CITATION {"citationID":"OI47hMIk","properties":{"formattedCitation":"[13]","plainCitation":"[13]","noteIndex":0},"citationItems":[{"id":"cXkwL6GT/5FnKLHdr","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A512D" w:rsidRPr="004A512D">
        <w:rPr>
          <w:rFonts w:ascii="Calibri" w:hAnsi="Calibri" w:cs="Calibri"/>
        </w:rPr>
        <w:t>[13]</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147D2A12">
            <wp:extent cx="2387050" cy="396000"/>
            <wp:effectExtent l="19050" t="19050" r="13335" b="234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050" cy="396000"/>
                    </a:xfrm>
                    <a:prstGeom prst="rect">
                      <a:avLst/>
                    </a:prstGeom>
                    <a:ln w="12700">
                      <a:solidFill>
                        <a:schemeClr val="tx1"/>
                      </a:solidFill>
                    </a:ln>
                  </pic:spPr>
                </pic:pic>
              </a:graphicData>
            </a:graphic>
          </wp:inline>
        </w:drawing>
      </w:r>
    </w:p>
    <w:p w14:paraId="697B6B59" w14:textId="6129F51B" w:rsidR="0029415F" w:rsidRPr="00537868" w:rsidRDefault="0029415F" w:rsidP="0029415F">
      <w:pPr>
        <w:pStyle w:val="Lgende"/>
      </w:pPr>
      <w:bookmarkStart w:id="60" w:name="_Ref144731871"/>
      <w:bookmarkStart w:id="61" w:name="_Ref144731876"/>
      <w:bookmarkStart w:id="62" w:name="_Toc146463649"/>
      <w:r w:rsidRPr="00537868">
        <w:t xml:space="preserve">Figure </w:t>
      </w:r>
      <w:r>
        <w:fldChar w:fldCharType="begin"/>
      </w:r>
      <w:r>
        <w:instrText xml:space="preserve"> SEQ Figure \* ARABIC </w:instrText>
      </w:r>
      <w:r>
        <w:fldChar w:fldCharType="separate"/>
      </w:r>
      <w:r w:rsidR="00D2735B">
        <w:rPr>
          <w:noProof/>
        </w:rPr>
        <w:t>14</w:t>
      </w:r>
      <w:r>
        <w:rPr>
          <w:noProof/>
        </w:rPr>
        <w:fldChar w:fldCharType="end"/>
      </w:r>
      <w:bookmarkEnd w:id="60"/>
      <w:r w:rsidRPr="00537868">
        <w:t xml:space="preserve"> : Tec</w:t>
      </w:r>
      <w:r w:rsidR="0062155B">
        <w:t>hnologie du badge RFID de l'</w:t>
      </w:r>
      <w:r w:rsidRPr="00537868">
        <w:t>ES</w:t>
      </w:r>
      <w:bookmarkEnd w:id="61"/>
      <w:bookmarkEnd w:id="62"/>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523E624C" w:rsidR="00C33DA0" w:rsidRDefault="008E40AF" w:rsidP="00001242">
            <w:pPr>
              <w:pStyle w:val="texte-Tableaux"/>
              <w:jc w:val="center"/>
              <w:rPr>
                <w:lang w:eastAsia="fr-CH"/>
              </w:rPr>
            </w:pPr>
            <w:hyperlink r:id="rId41" w:history="1">
              <w:proofErr w:type="spellStart"/>
              <w:r w:rsidR="00C33DA0" w:rsidRPr="00C33DA0">
                <w:rPr>
                  <w:rStyle w:val="Lienhypertexte"/>
                  <w:lang w:eastAsia="fr-CH"/>
                </w:rPr>
                <w:t>Datasheet</w:t>
              </w:r>
              <w:proofErr w:type="spellEnd"/>
            </w:hyperlink>
            <w:r w:rsidR="00C33DA0">
              <w:rPr>
                <w:lang w:eastAsia="fr-CH"/>
              </w:rPr>
              <w:t xml:space="preserve"> </w:t>
            </w:r>
            <w:r w:rsidR="00C33DA0">
              <w:rPr>
                <w:lang w:eastAsia="fr-CH"/>
              </w:rPr>
              <w:fldChar w:fldCharType="begin"/>
            </w:r>
            <w:r w:rsidR="004A512D">
              <w:rPr>
                <w:lang w:eastAsia="fr-CH"/>
              </w:rPr>
              <w:instrText xml:space="preserve"> ADDIN ZOTERO_ITEM CSL_CITATION {"citationID":"vqjcPojh","properties":{"formattedCitation":"[14]","plainCitation":"[14]","noteIndex":0},"citationItems":[{"id":57,"uris":["http://zotero.org/users/10756185/items/X56SW7U2"],"itemData":{"id":57,"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A512D" w:rsidRPr="004A512D">
              <w:t>[14]</w:t>
            </w:r>
            <w:r w:rsidR="00C33DA0">
              <w:rPr>
                <w:lang w:eastAsia="fr-CH"/>
              </w:rPr>
              <w:fldChar w:fldCharType="end"/>
            </w:r>
          </w:p>
        </w:tc>
        <w:tc>
          <w:tcPr>
            <w:tcW w:w="2835" w:type="dxa"/>
            <w:vAlign w:val="center"/>
          </w:tcPr>
          <w:p w14:paraId="6832879B" w14:textId="6851AEC7" w:rsidR="00C33DA0" w:rsidRDefault="008E40AF" w:rsidP="00001242">
            <w:pPr>
              <w:pStyle w:val="texte-Tableaux"/>
              <w:jc w:val="center"/>
              <w:rPr>
                <w:lang w:eastAsia="fr-CH"/>
              </w:rPr>
            </w:pPr>
            <w:hyperlink r:id="rId42" w:history="1">
              <w:proofErr w:type="spellStart"/>
              <w:r w:rsidR="00C33DA0" w:rsidRPr="00C33DA0">
                <w:rPr>
                  <w:rStyle w:val="Lienhypertexte"/>
                  <w:lang w:eastAsia="fr-CH"/>
                </w:rPr>
                <w:t>Datasheet</w:t>
              </w:r>
              <w:proofErr w:type="spellEnd"/>
            </w:hyperlink>
            <w:r w:rsidR="00C33DA0">
              <w:rPr>
                <w:lang w:eastAsia="fr-CH"/>
              </w:rPr>
              <w:t xml:space="preserve"> </w:t>
            </w:r>
            <w:r w:rsidR="004661E1">
              <w:rPr>
                <w:lang w:eastAsia="fr-CH"/>
              </w:rPr>
              <w:fldChar w:fldCharType="begin"/>
            </w:r>
            <w:r w:rsidR="004661E1">
              <w:rPr>
                <w:lang w:eastAsia="fr-CH"/>
              </w:rPr>
              <w:instrText xml:space="preserve"> ADDIN ZOTERO_ITEM CSL_CITATION {"citationID":"MgyUBXb6","properties":{"formattedCitation":"[15]","plainCitation":"[15]","noteIndex":0},"citationItems":[{"id":59,"uris":["http://zotero.org/users/10756185/items/789ZAUMA"],"itemData":{"id":59,"type":"document","title":"UART-B1-User-manual.pdf","URL":"https://eccel.co.uk/wp-content/downloads/UART-B1-User-manual.pdf","accessed":{"date-parts":[["2023",9,24]]},"citation-key":""}}],"schema":"https://github.com/citation-style-language/schema/raw/master/csl-citation.json"} </w:instrText>
            </w:r>
            <w:r w:rsidR="004661E1">
              <w:rPr>
                <w:lang w:eastAsia="fr-CH"/>
              </w:rPr>
              <w:fldChar w:fldCharType="separate"/>
            </w:r>
            <w:r w:rsidR="004661E1" w:rsidRPr="004661E1">
              <w:t>[15]</w:t>
            </w:r>
            <w:r w:rsidR="004661E1">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val="fr-CH" w:eastAsia="fr-CH"/>
              </w:rPr>
              <w:drawing>
                <wp:inline distT="0" distB="0" distL="0" distR="0" wp14:anchorId="3DBE58BE" wp14:editId="2197CECE">
                  <wp:extent cx="994527" cy="864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9740" b="3386"/>
                          <a:stretch/>
                        </pic:blipFill>
                        <pic:spPr bwMode="auto">
                          <a:xfrm>
                            <a:off x="0" y="0"/>
                            <a:ext cx="994527"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val="fr-CH" w:eastAsia="fr-CH"/>
              </w:rPr>
              <w:drawing>
                <wp:inline distT="0" distB="0" distL="0" distR="0" wp14:anchorId="4588694B" wp14:editId="11FE36DE">
                  <wp:extent cx="1170997" cy="864000"/>
                  <wp:effectExtent l="0" t="0" r="0"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2603" b="13614"/>
                          <a:stretch/>
                        </pic:blipFill>
                        <pic:spPr bwMode="auto">
                          <a:xfrm>
                            <a:off x="0" y="0"/>
                            <a:ext cx="1170997"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r w:rsidRPr="00537868">
              <w:t>mikroBUS</w:t>
            </w:r>
            <w:proofErr w:type="spell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3E5703E4" w:rsidR="0062155B" w:rsidRDefault="0062155B">
      <w:pPr>
        <w:pStyle w:val="Lgende"/>
      </w:pPr>
      <w:bookmarkStart w:id="63" w:name="_Toc146463666"/>
      <w:r>
        <w:t xml:space="preserve">Tableau </w:t>
      </w:r>
      <w:r w:rsidR="008526A6">
        <w:fldChar w:fldCharType="begin"/>
      </w:r>
      <w:r w:rsidR="008526A6">
        <w:instrText xml:space="preserve"> SEQ Tableau \* ARABIC </w:instrText>
      </w:r>
      <w:r w:rsidR="008526A6">
        <w:fldChar w:fldCharType="separate"/>
      </w:r>
      <w:r w:rsidR="00285DAE">
        <w:rPr>
          <w:noProof/>
        </w:rPr>
        <w:t>11</w:t>
      </w:r>
      <w:r w:rsidR="008526A6">
        <w:fldChar w:fldCharType="end"/>
      </w:r>
      <w:r>
        <w:t xml:space="preserve"> : Comparaison des modules RFID</w:t>
      </w:r>
      <w:bookmarkEnd w:id="63"/>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val="fr-CH"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7CCA4527" w:rsidR="0029415F" w:rsidRPr="00537868" w:rsidRDefault="00470851" w:rsidP="00470851">
      <w:pPr>
        <w:pStyle w:val="Lgende"/>
      </w:pPr>
      <w:bookmarkStart w:id="64" w:name="_Toc146463650"/>
      <w:r>
        <w:t xml:space="preserve">Figure </w:t>
      </w:r>
      <w:r>
        <w:fldChar w:fldCharType="begin"/>
      </w:r>
      <w:r>
        <w:instrText xml:space="preserve"> SEQ Figure \* ARABIC </w:instrText>
      </w:r>
      <w:r>
        <w:fldChar w:fldCharType="separate"/>
      </w:r>
      <w:r w:rsidR="00D2735B">
        <w:rPr>
          <w:noProof/>
        </w:rPr>
        <w:t>15</w:t>
      </w:r>
      <w:r>
        <w:rPr>
          <w:noProof/>
        </w:rPr>
        <w:fldChar w:fldCharType="end"/>
      </w:r>
      <w:r>
        <w:t xml:space="preserve"> : Schéma des connecteurs des modules RFID</w:t>
      </w:r>
      <w:bookmarkEnd w:id="64"/>
    </w:p>
    <w:p w14:paraId="399A0564" w14:textId="71B3AEBA" w:rsidR="00531FDB" w:rsidRPr="00537868" w:rsidRDefault="00531FDB" w:rsidP="00D97689">
      <w:pPr>
        <w:pStyle w:val="Titre2"/>
      </w:pPr>
      <w:bookmarkStart w:id="65" w:name="_Toc146463591"/>
      <w:proofErr w:type="spellStart"/>
      <w:r w:rsidRPr="00537868">
        <w:lastRenderedPageBreak/>
        <w:t>LED</w:t>
      </w:r>
      <w:r w:rsidR="00DF7743">
        <w:t>s</w:t>
      </w:r>
      <w:proofErr w:type="spellEnd"/>
      <w:r w:rsidR="00DF7743">
        <w:t xml:space="preserve"> d’interface</w:t>
      </w:r>
      <w:bookmarkEnd w:id="65"/>
    </w:p>
    <w:p w14:paraId="444139E3" w14:textId="2E3D38FE"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w:t>
      </w:r>
      <w:proofErr w:type="spellStart"/>
      <w:r>
        <w:t>LEDs</w:t>
      </w:r>
      <w:proofErr w:type="spellEnd"/>
      <w:r>
        <w:t xml:space="preserve"> RGB sont utilisées avec des drivers dédiés. Des </w:t>
      </w:r>
      <w:proofErr w:type="spellStart"/>
      <w:r>
        <w:t>LEDs</w:t>
      </w:r>
      <w:proofErr w:type="spellEnd"/>
      <w:r>
        <w:t xml:space="preserve"> bicolores étaient prévues, mais le choix s'est porté sur les </w:t>
      </w:r>
      <w:proofErr w:type="spellStart"/>
      <w:r>
        <w:t>LEDs</w:t>
      </w:r>
      <w:proofErr w:type="spellEnd"/>
      <w:r>
        <w:t xml:space="preserve">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8E40AF"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37B39D31" w:rsidR="0006145D" w:rsidRPr="00395B8E" w:rsidRDefault="00F61F48" w:rsidP="00395B8E">
            <w:pPr>
              <w:pStyle w:val="titre-Tableaux"/>
              <w:rPr>
                <w:lang w:val="en-US"/>
              </w:rPr>
            </w:pPr>
            <w:r w:rsidRPr="00395B8E">
              <w:rPr>
                <w:lang w:val="en-US"/>
              </w:rPr>
              <w:t xml:space="preserve">LED </w:t>
            </w:r>
            <w:proofErr w:type="spellStart"/>
            <w:r w:rsidRPr="00395B8E">
              <w:rPr>
                <w:lang w:val="en-US"/>
              </w:rPr>
              <w:t>d’interface</w:t>
            </w:r>
            <w:proofErr w:type="spellEnd"/>
            <w:r w:rsidRPr="00395B8E">
              <w:rPr>
                <w:lang w:val="en-US"/>
              </w:rPr>
              <w:t xml:space="preserve"> RGB (x3)</w:t>
            </w:r>
            <w:r w:rsidR="00395B8E" w:rsidRPr="00395B8E">
              <w:rPr>
                <w:lang w:val="en-US"/>
              </w:rPr>
              <w:tab/>
            </w:r>
            <w:hyperlink r:id="rId46" w:history="1">
              <w:r w:rsidR="00395B8E" w:rsidRPr="00395B8E">
                <w:rPr>
                  <w:rStyle w:val="Lienhypertexte"/>
                  <w:lang w:val="en-US"/>
                </w:rPr>
                <w:t>Datasheet</w:t>
              </w:r>
            </w:hyperlink>
            <w:r w:rsidR="00395B8E">
              <w:rPr>
                <w:lang w:val="en-US"/>
              </w:rPr>
              <w:t xml:space="preserve"> </w:t>
            </w:r>
            <w:r w:rsidR="00395B8E">
              <w:rPr>
                <w:lang w:val="en-US"/>
              </w:rPr>
              <w:fldChar w:fldCharType="begin"/>
            </w:r>
            <w:r w:rsidR="00395B8E">
              <w:rPr>
                <w:lang w:val="en-US"/>
              </w:rPr>
              <w:instrText xml:space="preserve"> ADDIN ZOTERO_ITEM CSL_CITATION {"citationID":"akbx7DCd","properties":{"formattedCitation":"[16]","plainCitation":"[16]","noteIndex":0},"citationItems":[{"id":70,"uris":["http://zotero.org/users/10756185/items/XKIKMMF8"],"itemData":{"id":70,"type":"document","title":"WE-RGB-150141M173100.pdf","URL":"https://www.we-online.com/components/products/datasheet/150141M173100.pdf","accessed":{"date-parts":[["2023",9,24]]},"citation-key":""}}],"schema":"https://github.com/citation-style-language/schema/raw/master/csl-citation.json"} </w:instrText>
            </w:r>
            <w:r w:rsidR="00395B8E">
              <w:rPr>
                <w:lang w:val="en-US"/>
              </w:rPr>
              <w:fldChar w:fldCharType="separate"/>
            </w:r>
            <w:r w:rsidR="00395B8E" w:rsidRPr="00395B8E">
              <w:rPr>
                <w:lang w:val="en-US"/>
              </w:rPr>
              <w:t>[16]</w:t>
            </w:r>
            <w:r w:rsidR="00395B8E">
              <w:rPr>
                <w:lang w:val="en-US"/>
              </w:rPr>
              <w:fldChar w:fldCharType="end"/>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proofErr w:type="spellStart"/>
            <w:r w:rsidRPr="00EC5E35">
              <w:t>Würth</w:t>
            </w:r>
            <w:proofErr w:type="spellEnd"/>
            <w:r w:rsidRPr="00EC5E35">
              <w:t xml:space="preserve"> </w:t>
            </w:r>
            <w:proofErr w:type="spellStart"/>
            <w:r w:rsidRPr="00EC5E35">
              <w:t>Elektronik</w:t>
            </w:r>
            <w:proofErr w:type="spellEnd"/>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79763A40" w:rsidR="003E015A" w:rsidRDefault="003E015A">
      <w:pPr>
        <w:pStyle w:val="Lgende"/>
      </w:pPr>
      <w:bookmarkStart w:id="66" w:name="_Toc146463667"/>
      <w:r>
        <w:t xml:space="preserve">Tableau </w:t>
      </w:r>
      <w:r w:rsidR="008526A6">
        <w:fldChar w:fldCharType="begin"/>
      </w:r>
      <w:r w:rsidR="008526A6">
        <w:instrText xml:space="preserve"> SEQ Tableau \* ARABIC </w:instrText>
      </w:r>
      <w:r w:rsidR="008526A6">
        <w:fldChar w:fldCharType="separate"/>
      </w:r>
      <w:r w:rsidR="00285DAE">
        <w:rPr>
          <w:noProof/>
        </w:rPr>
        <w:t>12</w:t>
      </w:r>
      <w:r w:rsidR="008526A6">
        <w:fldChar w:fldCharType="end"/>
      </w:r>
      <w:r>
        <w:t xml:space="preserve"> : Caractéristiques principales des </w:t>
      </w:r>
      <w:proofErr w:type="spellStart"/>
      <w:r>
        <w:t>LEDs</w:t>
      </w:r>
      <w:proofErr w:type="spellEnd"/>
      <w:r>
        <w:t xml:space="preserve"> RGB</w:t>
      </w:r>
      <w:bookmarkEnd w:id="66"/>
    </w:p>
    <w:p w14:paraId="7637EFCA" w14:textId="24F365B5" w:rsidR="003009F4" w:rsidRDefault="00CD3C60" w:rsidP="00D12C9D">
      <w:r>
        <w:rPr>
          <w:noProof/>
          <w:lang w:eastAsia="fr-CH"/>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4DB43DA8" w:rsidR="000770A6" w:rsidRPr="00BA11E9" w:rsidRDefault="000770A6" w:rsidP="00CD3C60">
                            <w:pPr>
                              <w:pStyle w:val="Lgende"/>
                              <w:rPr>
                                <w:noProof/>
                              </w:rPr>
                            </w:pPr>
                            <w:bookmarkStart w:id="67" w:name="_Toc146463651"/>
                            <w:r>
                              <w:t xml:space="preserve">Figure </w:t>
                            </w:r>
                            <w:r>
                              <w:fldChar w:fldCharType="begin"/>
                            </w:r>
                            <w:r>
                              <w:instrText xml:space="preserve"> SEQ Figure \* ARABIC </w:instrText>
                            </w:r>
                            <w:r>
                              <w:fldChar w:fldCharType="separate"/>
                            </w:r>
                            <w:r>
                              <w:rPr>
                                <w:noProof/>
                              </w:rPr>
                              <w:t>16</w:t>
                            </w:r>
                            <w:r>
                              <w:rPr>
                                <w:noProof/>
                              </w:rPr>
                              <w:fldChar w:fldCharType="end"/>
                            </w:r>
                            <w:r>
                              <w:t xml:space="preserve"> : Schéma des LEDs RGB d'interface</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5"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" stroked="f">
                <v:textbox style="mso-fit-shape-to-text:t" inset="0,0,0,0">
                  <w:txbxContent>
                    <w:p w14:paraId="51E6F936" w14:textId="4DB43DA8" w:rsidR="000770A6" w:rsidRPr="00BA11E9" w:rsidRDefault="000770A6" w:rsidP="00CD3C60">
                      <w:pPr>
                        <w:pStyle w:val="Lgende"/>
                        <w:rPr>
                          <w:noProof/>
                        </w:rPr>
                      </w:pPr>
                      <w:bookmarkStart w:id="68" w:name="_Toc146463651"/>
                      <w:r>
                        <w:t xml:space="preserve">Figure </w:t>
                      </w:r>
                      <w:r>
                        <w:fldChar w:fldCharType="begin"/>
                      </w:r>
                      <w:r>
                        <w:instrText xml:space="preserve"> SEQ Figure \* ARABIC </w:instrText>
                      </w:r>
                      <w:r>
                        <w:fldChar w:fldCharType="separate"/>
                      </w:r>
                      <w:r>
                        <w:rPr>
                          <w:noProof/>
                        </w:rPr>
                        <w:t>16</w:t>
                      </w:r>
                      <w:r>
                        <w:rPr>
                          <w:noProof/>
                        </w:rPr>
                        <w:fldChar w:fldCharType="end"/>
                      </w:r>
                      <w:r>
                        <w:t xml:space="preserve"> : Schéma des LEDs RGB d'interface</w:t>
                      </w:r>
                      <w:bookmarkEnd w:id="68"/>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w:t>
      </w:r>
      <w:proofErr w:type="spellStart"/>
      <w:r w:rsidR="00EC5E35" w:rsidRPr="00EC5E35">
        <w:t>LEDs</w:t>
      </w:r>
      <w:proofErr w:type="spellEnd"/>
      <w:r w:rsidR="00EC5E35" w:rsidRPr="00EC5E35">
        <w:t xml:space="preserve">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 xml:space="preserve">Une erreur de lecture de la </w:t>
      </w:r>
      <w:proofErr w:type="spellStart"/>
      <w:r w:rsidRPr="00CD3C60">
        <w:t>datasheet</w:t>
      </w:r>
      <w:proofErr w:type="spellEnd"/>
      <w:r w:rsidRPr="00CD3C60">
        <w:t xml:space="preserve">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w:t>
      </w:r>
      <w:proofErr w:type="spellStart"/>
      <w:r>
        <w:t>datasheet</w:t>
      </w:r>
      <w:proofErr w:type="spellEnd"/>
      <w:r>
        <w: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9"/>
                    <a:stretch>
                      <a:fillRect/>
                    </a:stretch>
                  </pic:blipFill>
                  <pic:spPr>
                    <a:xfrm>
                      <a:off x="0" y="0"/>
                      <a:ext cx="1837160" cy="465255"/>
                    </a:xfrm>
                    <a:prstGeom prst="rect">
                      <a:avLst/>
                    </a:prstGeom>
                  </pic:spPr>
                </pic:pic>
              </a:graphicData>
            </a:graphic>
          </wp:inline>
        </w:drawing>
      </w:r>
    </w:p>
    <w:p w14:paraId="619A1A17" w14:textId="2098824A" w:rsidR="00FA1AB0" w:rsidRPr="00FA1AB0" w:rsidRDefault="00B52898" w:rsidP="009C0329">
      <w:pPr>
        <w:pStyle w:val="Lgende"/>
      </w:pPr>
      <w:bookmarkStart w:id="69" w:name="_Toc146463677"/>
      <w:r>
        <w:t xml:space="preserve">Équation </w:t>
      </w:r>
      <w:r>
        <w:fldChar w:fldCharType="begin"/>
      </w:r>
      <w:r>
        <w:instrText xml:space="preserve"> SEQ Équation \* ARABIC </w:instrText>
      </w:r>
      <w:r>
        <w:fldChar w:fldCharType="separate"/>
      </w:r>
      <w:r w:rsidR="000E744C">
        <w:rPr>
          <w:noProof/>
        </w:rPr>
        <w:t>3</w:t>
      </w:r>
      <w:r>
        <w:rPr>
          <w:noProof/>
        </w:rPr>
        <w:fldChar w:fldCharType="end"/>
      </w:r>
      <w:r>
        <w:t xml:space="preserve"> : Résistance de </w:t>
      </w:r>
      <w:r w:rsidR="00CD3C60">
        <w:t xml:space="preserve">limitation de </w:t>
      </w:r>
      <w:r>
        <w:t>courant</w:t>
      </w:r>
      <w:r w:rsidR="00CD3C60">
        <w:t xml:space="preserve"> du</w:t>
      </w:r>
      <w:r>
        <w:t xml:space="preserve"> TLC5973</w:t>
      </w:r>
      <w:bookmarkEnd w:id="69"/>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395B8E"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76281DF5" w:rsidR="003009F4" w:rsidRPr="00395B8E" w:rsidRDefault="003009F4" w:rsidP="00395B8E">
            <w:pPr>
              <w:pStyle w:val="titre-Tableaux"/>
              <w:rPr>
                <w:lang w:val="en-US"/>
              </w:rPr>
            </w:pPr>
            <w:r w:rsidRPr="00395B8E">
              <w:rPr>
                <w:lang w:val="en-US"/>
              </w:rPr>
              <w:t>Driver de LED (x3)</w:t>
            </w:r>
            <w:r w:rsidR="00395B8E" w:rsidRPr="00395B8E">
              <w:rPr>
                <w:lang w:val="en-US"/>
              </w:rPr>
              <w:tab/>
            </w:r>
            <w:hyperlink r:id="rId50" w:history="1">
              <w:r w:rsidR="00395B8E" w:rsidRPr="00395B8E">
                <w:rPr>
                  <w:rStyle w:val="Lienhypertexte"/>
                  <w:lang w:val="en-US"/>
                </w:rPr>
                <w:t>Datasheet</w:t>
              </w:r>
            </w:hyperlink>
            <w:r w:rsidR="00395B8E">
              <w:rPr>
                <w:lang w:val="en-US"/>
              </w:rPr>
              <w:t xml:space="preserve"> </w:t>
            </w:r>
            <w:r w:rsidR="00395B8E">
              <w:rPr>
                <w:lang w:val="en-US"/>
              </w:rPr>
              <w:fldChar w:fldCharType="begin"/>
            </w:r>
            <w:r w:rsidR="00395B8E">
              <w:rPr>
                <w:lang w:val="en-US"/>
              </w:rPr>
              <w:instrText xml:space="preserve"> ADDIN ZOTERO_ITEM CSL_CITATION {"citationID":"Y0Cm5fM0","properties":{"formattedCitation":"[17]","plainCitation":"[17]","noteIndex":0},"citationItems":[{"id":71,"uris":["http://zotero.org/users/10756185/items/7DJIHD3G"],"itemData":{"id":71,"type":"document","title":"TLC5973.pdf","URL":"https://www.ti.com/lit/ds/symlink/tlc5973.pdf?HQS=dis-dk-null-digikeymode-dsf-pf-null-wwe&amp;ts=1695554399423&amp;ref_url=https%253A%252F%252Fwww.ti.com%252Fgeneral%252Fdocs%252Fsuppproductinfo.tsp%253FdistId%253D10%2526gotoUrl%253Dhttps%253A%252F%252Fwww.ti.com%252Flit%252Fgpn%252Ftlc5973","accessed":{"date-parts":[["2023",9,24]]},"citation-key":""}}],"schema":"https://github.com/citation-style-language/schema/raw/master/csl-citation.json"} </w:instrText>
            </w:r>
            <w:r w:rsidR="00395B8E">
              <w:rPr>
                <w:lang w:val="en-US"/>
              </w:rPr>
              <w:fldChar w:fldCharType="separate"/>
            </w:r>
            <w:r w:rsidR="00395B8E" w:rsidRPr="00395B8E">
              <w:rPr>
                <w:lang w:val="en-US"/>
              </w:rPr>
              <w:t>[17]</w:t>
            </w:r>
            <w:r w:rsidR="00395B8E">
              <w:rPr>
                <w:lang w:val="en-US"/>
              </w:rPr>
              <w:fldChar w:fldCharType="end"/>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4D7CBEDB" w:rsidR="00B52898" w:rsidRDefault="00B52898">
      <w:pPr>
        <w:pStyle w:val="Lgende"/>
      </w:pPr>
      <w:bookmarkStart w:id="70" w:name="_Toc146463668"/>
      <w:r>
        <w:t xml:space="preserve">Tableau </w:t>
      </w:r>
      <w:r w:rsidR="008526A6">
        <w:fldChar w:fldCharType="begin"/>
      </w:r>
      <w:r w:rsidR="008526A6">
        <w:instrText xml:space="preserve"> SEQ Tableau \* ARABIC </w:instrText>
      </w:r>
      <w:r w:rsidR="008526A6">
        <w:fldChar w:fldCharType="separate"/>
      </w:r>
      <w:r w:rsidR="00285DAE">
        <w:rPr>
          <w:noProof/>
        </w:rPr>
        <w:t>13</w:t>
      </w:r>
      <w:r w:rsidR="008526A6">
        <w:fldChar w:fldCharType="end"/>
      </w:r>
      <w:r>
        <w:t xml:space="preserve"> : Caractéristiques principales du driver de LED</w:t>
      </w:r>
      <w:bookmarkEnd w:id="70"/>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1ABFF96C" w:rsidR="003009F4" w:rsidRDefault="00D12C9D" w:rsidP="00D12C9D">
      <w:pPr>
        <w:pStyle w:val="Titre2"/>
      </w:pPr>
      <w:bookmarkStart w:id="71" w:name="_Toc146463592"/>
      <w:proofErr w:type="spellStart"/>
      <w:r>
        <w:lastRenderedPageBreak/>
        <w:t>LEDs</w:t>
      </w:r>
      <w:proofErr w:type="spellEnd"/>
      <w:r>
        <w:t xml:space="preserve"> témoins</w:t>
      </w:r>
      <w:bookmarkEnd w:id="71"/>
    </w:p>
    <w:p w14:paraId="26DDC4B5" w14:textId="51D06259" w:rsidR="00F679E0" w:rsidRDefault="00C40548" w:rsidP="00F679E0">
      <w:pPr>
        <w:spacing w:before="0" w:after="160"/>
      </w:pPr>
      <w:r w:rsidRPr="00F679E0">
        <w:rPr>
          <w:noProof/>
          <w:lang w:eastAsia="fr-CH"/>
        </w:rPr>
        <w:drawing>
          <wp:anchor distT="0" distB="0" distL="114300" distR="114300" simplePos="0" relativeHeight="251678720" behindDoc="1" locked="0" layoutInCell="1" allowOverlap="1" wp14:anchorId="0AB5D5DC" wp14:editId="0C260DD1">
            <wp:simplePos x="0" y="0"/>
            <wp:positionH relativeFrom="margin">
              <wp:align>right</wp:align>
            </wp:positionH>
            <wp:positionV relativeFrom="paragraph">
              <wp:posOffset>26670</wp:posOffset>
            </wp:positionV>
            <wp:extent cx="2232000" cy="1525416"/>
            <wp:effectExtent l="19050" t="19050" r="16510" b="17780"/>
            <wp:wrapTight wrapText="bothSides">
              <wp:wrapPolygon edited="0">
                <wp:start x="-184" y="-270"/>
                <wp:lineTo x="-184" y="21582"/>
                <wp:lineTo x="21575" y="21582"/>
                <wp:lineTo x="21575" y="-270"/>
                <wp:lineTo x="-184" y="-270"/>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1525416"/>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679E0">
        <w:t xml:space="preserve">Deux </w:t>
      </w:r>
      <w:proofErr w:type="spellStart"/>
      <w:r w:rsidR="00F679E0">
        <w:t>LED</w:t>
      </w:r>
      <w:r w:rsidR="00E21435">
        <w:t>s</w:t>
      </w:r>
      <w:proofErr w:type="spellEnd"/>
      <w:r w:rsidR="00F679E0">
        <w:t xml:space="preserve"> sont placées sur le circuit, une indique la présence de l'alimentation, l'autre peut être contrôlée par le microcontrôleur à des fins de débogage. </w:t>
      </w:r>
      <w:r w:rsidR="00EF20C5">
        <w:t xml:space="preserve">Elles ne sont pas visibles depuis l'extérieur du boîtier. </w:t>
      </w:r>
      <w:r w:rsidR="00F679E0" w:rsidRPr="00F679E0">
        <w:t xml:space="preserve">Les </w:t>
      </w:r>
      <w:proofErr w:type="spellStart"/>
      <w:r w:rsidR="00F679E0" w:rsidRPr="00F679E0">
        <w:t>LED</w:t>
      </w:r>
      <w:r w:rsidR="00E21435">
        <w:t>s</w:t>
      </w:r>
      <w:proofErr w:type="spellEnd"/>
      <w:r w:rsidR="00F679E0" w:rsidRPr="00F679E0">
        <w:t xml:space="preserve"> ont été sélectionnées arbitrairement parmi le stock de l'ES.</w:t>
      </w:r>
      <w:r w:rsidR="00F679E0">
        <w:t xml:space="preserve"> </w:t>
      </w:r>
      <w:r w:rsidR="00EF20C5">
        <w:t>Leur courant et luminosité sont volontairement bas. Les résistances ont été calculés de la manière suivante :</w:t>
      </w:r>
    </w:p>
    <w:p w14:paraId="75EEFA5C" w14:textId="61E313C9" w:rsidR="00452102" w:rsidRDefault="00452102" w:rsidP="00C40548">
      <w:pPr>
        <w:spacing w:before="0" w:after="160"/>
        <w:jc w:val="center"/>
        <w:rPr>
          <w:rFonts w:eastAsiaTheme="minorEastAsia"/>
          <w:noProof/>
        </w:rPr>
      </w:pPr>
      <w:r>
        <w:rPr>
          <w:noProof/>
          <w:lang w:eastAsia="fr-CH"/>
        </w:rPr>
        <mc:AlternateContent>
          <mc:Choice Requires="wps">
            <w:drawing>
              <wp:anchor distT="0" distB="0" distL="114300" distR="114300" simplePos="0" relativeHeight="251680768" behindDoc="1" locked="0" layoutInCell="1" allowOverlap="1" wp14:anchorId="649CB809" wp14:editId="08A27013">
                <wp:simplePos x="0" y="0"/>
                <wp:positionH relativeFrom="margin">
                  <wp:posOffset>3512500</wp:posOffset>
                </wp:positionH>
                <wp:positionV relativeFrom="paragraph">
                  <wp:posOffset>259177</wp:posOffset>
                </wp:positionV>
                <wp:extent cx="2232000" cy="223520"/>
                <wp:effectExtent l="0" t="0" r="0" b="5080"/>
                <wp:wrapTight wrapText="bothSides">
                  <wp:wrapPolygon edited="0">
                    <wp:start x="0" y="0"/>
                    <wp:lineTo x="0" y="20250"/>
                    <wp:lineTo x="21391" y="20250"/>
                    <wp:lineTo x="2139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2232000" cy="223520"/>
                        </a:xfrm>
                        <a:prstGeom prst="rect">
                          <a:avLst/>
                        </a:prstGeom>
                        <a:solidFill>
                          <a:prstClr val="white"/>
                        </a:solidFill>
                        <a:ln>
                          <a:noFill/>
                        </a:ln>
                      </wps:spPr>
                      <wps:txbx>
                        <w:txbxContent>
                          <w:p w14:paraId="3DC76F2C" w14:textId="66EDBDA5" w:rsidR="000770A6" w:rsidRPr="00476549" w:rsidRDefault="000770A6" w:rsidP="00F679E0">
                            <w:pPr>
                              <w:pStyle w:val="Lgende"/>
                              <w:rPr>
                                <w:rFonts w:ascii="Gentium Basic" w:hAnsi="Gentium Basic"/>
                                <w:noProof/>
                                <w:color w:val="auto"/>
                                <w:sz w:val="28"/>
                              </w:rPr>
                            </w:pPr>
                            <w:bookmarkStart w:id="72" w:name="_Toc146463652"/>
                            <w:r>
                              <w:t xml:space="preserve">Figure </w:t>
                            </w:r>
                            <w:r>
                              <w:fldChar w:fldCharType="begin"/>
                            </w:r>
                            <w:r>
                              <w:instrText xml:space="preserve"> SEQ Figure \* ARABIC </w:instrText>
                            </w:r>
                            <w:r>
                              <w:fldChar w:fldCharType="separate"/>
                            </w:r>
                            <w:r>
                              <w:rPr>
                                <w:noProof/>
                              </w:rPr>
                              <w:t>17</w:t>
                            </w:r>
                            <w:r>
                              <w:rPr>
                                <w:noProof/>
                              </w:rPr>
                              <w:fldChar w:fldCharType="end"/>
                            </w:r>
                            <w:r>
                              <w:t xml:space="preserve"> : Schéma LEDs témoin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6" type="#_x0000_t202" style="position:absolute;left:0;text-align:left;margin-left:276.55pt;margin-top:20.4pt;width:175.7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" stroked="f">
                <v:textbox inset="0,0,0,0">
                  <w:txbxContent>
                    <w:p w14:paraId="3DC76F2C" w14:textId="66EDBDA5" w:rsidR="000770A6" w:rsidRPr="00476549" w:rsidRDefault="000770A6" w:rsidP="00F679E0">
                      <w:pPr>
                        <w:pStyle w:val="Lgende"/>
                        <w:rPr>
                          <w:rFonts w:ascii="Gentium Basic" w:hAnsi="Gentium Basic"/>
                          <w:noProof/>
                          <w:color w:val="auto"/>
                          <w:sz w:val="28"/>
                        </w:rPr>
                      </w:pPr>
                      <w:bookmarkStart w:id="73" w:name="_Toc146463652"/>
                      <w:r>
                        <w:t xml:space="preserve">Figure </w:t>
                      </w:r>
                      <w:r>
                        <w:fldChar w:fldCharType="begin"/>
                      </w:r>
                      <w:r>
                        <w:instrText xml:space="preserve"> SEQ Figure \* ARABIC </w:instrText>
                      </w:r>
                      <w:r>
                        <w:fldChar w:fldCharType="separate"/>
                      </w:r>
                      <w:r>
                        <w:rPr>
                          <w:noProof/>
                        </w:rPr>
                        <w:t>17</w:t>
                      </w:r>
                      <w:r>
                        <w:rPr>
                          <w:noProof/>
                        </w:rPr>
                        <w:fldChar w:fldCharType="end"/>
                      </w:r>
                      <w:r>
                        <w:t xml:space="preserve"> : Schéma LEDs témoins</w:t>
                      </w:r>
                      <w:bookmarkEnd w:id="73"/>
                    </w:p>
                  </w:txbxContent>
                </v:textbox>
                <w10:wrap type="tight" anchorx="margin"/>
              </v:shape>
            </w:pict>
          </mc:Fallback>
        </mc:AlternateContent>
      </w:r>
      <m:oMath>
        <m:sSub>
          <m:sSubPr>
            <m:ctrlPr>
              <w:rPr>
                <w:rFonts w:ascii="Cambria Math" w:hAnsi="Cambria Math"/>
                <w:i/>
              </w:rPr>
            </m:ctrlPr>
          </m:sSubPr>
          <m:e>
            <m:r>
              <w:rPr>
                <w:rFonts w:ascii="Cambria Math" w:hAnsi="Cambria Math"/>
              </w:rPr>
              <m:t>R</m:t>
            </m:r>
          </m:e>
          <m:sub>
            <m:r>
              <w:rPr>
                <w:rFonts w:ascii="Cambria Math" w:hAnsi="Cambria Math"/>
              </w:rPr>
              <m:t>LE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ED</m:t>
                </m:r>
              </m:sub>
            </m:sSub>
          </m:num>
          <m:den>
            <m:sSub>
              <m:sSubPr>
                <m:ctrlPr>
                  <w:rPr>
                    <w:rFonts w:ascii="Cambria Math" w:hAnsi="Cambria Math"/>
                    <w:i/>
                  </w:rPr>
                </m:ctrlPr>
              </m:sSubPr>
              <m:e>
                <m:r>
                  <w:rPr>
                    <w:rFonts w:ascii="Cambria Math" w:hAnsi="Cambria Math"/>
                  </w:rPr>
                  <m:t>I</m:t>
                </m:r>
              </m:e>
              <m:sub>
                <m:r>
                  <w:rPr>
                    <w:rFonts w:ascii="Cambria Math" w:hAnsi="Cambria Math"/>
                  </w:rPr>
                  <m:t>LED</m:t>
                </m:r>
              </m:sub>
            </m:sSub>
          </m:den>
        </m:f>
        <m:r>
          <w:rPr>
            <w:rFonts w:ascii="Cambria Math" w:hAnsi="Cambria Math"/>
          </w:rPr>
          <m:t>=</m:t>
        </m:r>
        <m:f>
          <m:fPr>
            <m:ctrlPr>
              <w:rPr>
                <w:rFonts w:ascii="Cambria Math" w:hAnsi="Cambria Math"/>
                <w:i/>
              </w:rPr>
            </m:ctrlPr>
          </m:fPr>
          <m:num>
            <m:r>
              <w:rPr>
                <w:rFonts w:ascii="Cambria Math" w:hAnsi="Cambria Math"/>
              </w:rPr>
              <m:t>3,3-2</m:t>
            </m:r>
          </m:num>
          <m:den>
            <m:r>
              <w:rPr>
                <w:rFonts w:ascii="Cambria Math" w:hAnsi="Cambria Math"/>
              </w:rPr>
              <m:t>0,004</m:t>
            </m:r>
          </m:den>
        </m:f>
        <m:r>
          <w:rPr>
            <w:rFonts w:ascii="Cambria Math" w:hAnsi="Cambria Math"/>
          </w:rPr>
          <m:t xml:space="preserve">=325 [Ω]→330 </m:t>
        </m:r>
        <m:d>
          <m:dPr>
            <m:begChr m:val="["/>
            <m:endChr m:val="]"/>
            <m:ctrlPr>
              <w:rPr>
                <w:rFonts w:ascii="Cambria Math" w:hAnsi="Cambria Math"/>
                <w:i/>
              </w:rPr>
            </m:ctrlPr>
          </m:dPr>
          <m:e>
            <m:r>
              <w:rPr>
                <w:rFonts w:ascii="Cambria Math" w:hAnsi="Cambria Math"/>
              </w:rPr>
              <m:t>Ω</m:t>
            </m:r>
          </m:e>
        </m:d>
        <m:r>
          <w:rPr>
            <w:rFonts w:ascii="Cambria Math" w:hAnsi="Cambria Math"/>
          </w:rPr>
          <m:t xml:space="preserve"> E12</m:t>
        </m:r>
      </m:oMath>
    </w:p>
    <w:p w14:paraId="22EDA8D1" w14:textId="5E2B7C52" w:rsidR="00C40548" w:rsidRDefault="00C40548" w:rsidP="00C40548">
      <w:pPr>
        <w:pStyle w:val="Lgende"/>
      </w:pPr>
      <w:bookmarkStart w:id="74" w:name="_Toc146463678"/>
      <w:r>
        <w:t xml:space="preserve">Équation </w:t>
      </w:r>
      <w:r>
        <w:fldChar w:fldCharType="begin"/>
      </w:r>
      <w:r>
        <w:instrText xml:space="preserve"> SEQ Équation \* ARABIC </w:instrText>
      </w:r>
      <w:r>
        <w:fldChar w:fldCharType="separate"/>
      </w:r>
      <w:r w:rsidR="000E744C">
        <w:rPr>
          <w:noProof/>
        </w:rPr>
        <w:t>4</w:t>
      </w:r>
      <w:r>
        <w:fldChar w:fldCharType="end"/>
      </w:r>
      <w:r>
        <w:t xml:space="preserve"> : Calcul de la résistance des </w:t>
      </w:r>
      <w:proofErr w:type="spellStart"/>
      <w:r>
        <w:t>LEDs</w:t>
      </w:r>
      <w:proofErr w:type="spellEnd"/>
      <w:r>
        <w:t xml:space="preserve"> témoins</w:t>
      </w:r>
      <w:bookmarkEnd w:id="74"/>
    </w:p>
    <w:p w14:paraId="133DE813" w14:textId="7F7F1A7D" w:rsidR="00531FDB" w:rsidRPr="00537868" w:rsidRDefault="00531FDB" w:rsidP="00D97689">
      <w:pPr>
        <w:pStyle w:val="Titre2"/>
      </w:pPr>
      <w:bookmarkStart w:id="75" w:name="_Toc146463593"/>
      <w:proofErr w:type="spellStart"/>
      <w:r w:rsidRPr="00537868">
        <w:t>Buzzer</w:t>
      </w:r>
      <w:bookmarkEnd w:id="75"/>
      <w:proofErr w:type="spellEnd"/>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1958BC96">
            <wp:simplePos x="0" y="0"/>
            <wp:positionH relativeFrom="margin">
              <wp:align>right</wp:align>
            </wp:positionH>
            <wp:positionV relativeFrom="paragraph">
              <wp:posOffset>24816</wp:posOffset>
            </wp:positionV>
            <wp:extent cx="2232000" cy="2709342"/>
            <wp:effectExtent l="19050" t="19050" r="16510" b="15240"/>
            <wp:wrapTight wrapText="bothSides">
              <wp:wrapPolygon edited="0">
                <wp:start x="-184" y="-152"/>
                <wp:lineTo x="-184" y="21570"/>
                <wp:lineTo x="21575" y="21570"/>
                <wp:lineTo x="21575" y="-152"/>
                <wp:lineTo x="-184" y="-152"/>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32000" cy="2709342"/>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 xml:space="preserve">Le </w:t>
      </w:r>
      <w:proofErr w:type="spellStart"/>
      <w:r w:rsidR="00EE34CE">
        <w:t>buzzer</w:t>
      </w:r>
      <w:proofErr w:type="spellEnd"/>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 xml:space="preserve">Un </w:t>
      </w:r>
      <w:proofErr w:type="spellStart"/>
      <w:r w:rsidRPr="00CB3C9F">
        <w:t>buzzer</w:t>
      </w:r>
      <w:proofErr w:type="spellEnd"/>
      <w:r w:rsidRPr="00CB3C9F">
        <w:t xml:space="preserve"> magnétique a été choisi pour son volume sonore élevé par rapport à un </w:t>
      </w:r>
      <w:proofErr w:type="spellStart"/>
      <w:r w:rsidRPr="00CB3C9F">
        <w:t>buzzer</w:t>
      </w:r>
      <w:proofErr w:type="spellEnd"/>
      <w:r w:rsidRPr="00CB3C9F">
        <w:t xml:space="preserve">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083976A1" w:rsidR="009C0329" w:rsidRPr="00537868" w:rsidRDefault="00CB3C9F" w:rsidP="00940FA5">
      <w:r>
        <w:rPr>
          <w:noProof/>
          <w:lang w:eastAsia="fr-CH"/>
        </w:rPr>
        <mc:AlternateContent>
          <mc:Choice Requires="wps">
            <w:drawing>
              <wp:anchor distT="0" distB="0" distL="114300" distR="114300" simplePos="0" relativeHeight="251683840" behindDoc="1" locked="0" layoutInCell="1" allowOverlap="1" wp14:anchorId="23C46354" wp14:editId="1919C004">
                <wp:simplePos x="0" y="0"/>
                <wp:positionH relativeFrom="margin">
                  <wp:posOffset>3515360</wp:posOffset>
                </wp:positionH>
                <wp:positionV relativeFrom="paragraph">
                  <wp:posOffset>85090</wp:posOffset>
                </wp:positionV>
                <wp:extent cx="2231390" cy="358140"/>
                <wp:effectExtent l="0" t="0" r="0" b="3810"/>
                <wp:wrapTight wrapText="bothSides">
                  <wp:wrapPolygon edited="0">
                    <wp:start x="0" y="0"/>
                    <wp:lineTo x="0" y="20681"/>
                    <wp:lineTo x="21391" y="20681"/>
                    <wp:lineTo x="21391"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31390" cy="358140"/>
                        </a:xfrm>
                        <a:prstGeom prst="rect">
                          <a:avLst/>
                        </a:prstGeom>
                        <a:solidFill>
                          <a:prstClr val="white"/>
                        </a:solidFill>
                        <a:ln>
                          <a:noFill/>
                        </a:ln>
                      </wps:spPr>
                      <wps:txbx>
                        <w:txbxContent>
                          <w:p w14:paraId="632CE207" w14:textId="2A3BA1D9" w:rsidR="000770A6" w:rsidRPr="008F3894" w:rsidRDefault="000770A6" w:rsidP="00CB3C9F">
                            <w:pPr>
                              <w:pStyle w:val="Lgende"/>
                              <w:rPr>
                                <w:noProof/>
                              </w:rPr>
                            </w:pPr>
                            <w:bookmarkStart w:id="76" w:name="_Toc146463653"/>
                            <w:r>
                              <w:t xml:space="preserve">Figure </w:t>
                            </w:r>
                            <w:r>
                              <w:fldChar w:fldCharType="begin"/>
                            </w:r>
                            <w:r>
                              <w:instrText xml:space="preserve"> SEQ Figure \* ARABIC </w:instrText>
                            </w:r>
                            <w:r>
                              <w:fldChar w:fldCharType="separate"/>
                            </w:r>
                            <w:r>
                              <w:rPr>
                                <w:noProof/>
                              </w:rPr>
                              <w:t>18</w:t>
                            </w:r>
                            <w:r>
                              <w:rPr>
                                <w:noProof/>
                              </w:rPr>
                              <w:fldChar w:fldCharType="end"/>
                            </w:r>
                            <w:r>
                              <w:t xml:space="preserve"> : Schéma du buzz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7" type="#_x0000_t202" style="position:absolute;left:0;text-align:left;margin-left:276.8pt;margin-top:6.7pt;width:175.7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" stroked="f">
                <v:textbox inset="0,0,0,0">
                  <w:txbxContent>
                    <w:p w14:paraId="632CE207" w14:textId="2A3BA1D9" w:rsidR="000770A6" w:rsidRPr="008F3894" w:rsidRDefault="000770A6" w:rsidP="00CB3C9F">
                      <w:pPr>
                        <w:pStyle w:val="Lgende"/>
                        <w:rPr>
                          <w:noProof/>
                        </w:rPr>
                      </w:pPr>
                      <w:bookmarkStart w:id="77" w:name="_Toc146463653"/>
                      <w:r>
                        <w:t xml:space="preserve">Figure </w:t>
                      </w:r>
                      <w:r>
                        <w:fldChar w:fldCharType="begin"/>
                      </w:r>
                      <w:r>
                        <w:instrText xml:space="preserve"> SEQ Figure \* ARABIC </w:instrText>
                      </w:r>
                      <w:r>
                        <w:fldChar w:fldCharType="separate"/>
                      </w:r>
                      <w:r>
                        <w:rPr>
                          <w:noProof/>
                        </w:rPr>
                        <w:t>18</w:t>
                      </w:r>
                      <w:r>
                        <w:rPr>
                          <w:noProof/>
                        </w:rPr>
                        <w:fldChar w:fldCharType="end"/>
                      </w:r>
                      <w:r>
                        <w:t xml:space="preserve"> : Schéma du buzzer</w:t>
                      </w:r>
                      <w:bookmarkEnd w:id="77"/>
                    </w:p>
                  </w:txbxContent>
                </v:textbox>
                <w10:wrap type="tight" anchorx="margin"/>
              </v:shape>
            </w:pict>
          </mc:Fallback>
        </mc:AlternateContent>
      </w:r>
      <w:r w:rsidR="009C0329" w:rsidRPr="009C0329">
        <w:t xml:space="preserve">Le </w:t>
      </w:r>
      <w:proofErr w:type="spellStart"/>
      <w:r w:rsidR="009C0329" w:rsidRPr="009C0329">
        <w:t>buzzer</w:t>
      </w:r>
      <w:proofErr w:type="spellEnd"/>
      <w:r w:rsidR="009C0329" w:rsidRPr="009C0329">
        <w:t xml:space="preserve">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C62731">
        <w:t xml:space="preserve"> en s’assurant qu’ils soient bien adaptés</w:t>
      </w:r>
      <w:r w:rsidR="009C0329" w:rsidRPr="009C0329">
        <w:t>.</w:t>
      </w:r>
      <w:r w:rsidR="00DF59CC">
        <w:t xml:space="preserve"> La formule utilisée est la même (</w:t>
      </w:r>
      <w:r w:rsidR="00DF59CC">
        <w:fldChar w:fldCharType="begin"/>
      </w:r>
      <w:r w:rsidR="00DF59CC">
        <w:instrText xml:space="preserve"> REF _Ref146404774 \h </w:instrText>
      </w:r>
      <w:r w:rsidR="00DF59CC">
        <w:fldChar w:fldCharType="separate"/>
      </w:r>
      <w:r w:rsidR="000E744C">
        <w:t xml:space="preserve">Équation </w:t>
      </w:r>
      <w:r w:rsidR="000E744C">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6F8369D7" w:rsidR="00940FA5" w:rsidRPr="00537868" w:rsidRDefault="00940FA5" w:rsidP="00395B8E">
            <w:pPr>
              <w:pStyle w:val="titre-Tableaux"/>
            </w:pPr>
            <w:proofErr w:type="spellStart"/>
            <w:r w:rsidRPr="00537868">
              <w:t>Buzzer</w:t>
            </w:r>
            <w:proofErr w:type="spellEnd"/>
            <w:r w:rsidR="00395B8E">
              <w:tab/>
            </w:r>
            <w:hyperlink r:id="rId54" w:history="1">
              <w:proofErr w:type="spellStart"/>
              <w:r w:rsidR="00395B8E" w:rsidRPr="00395B8E">
                <w:rPr>
                  <w:rStyle w:val="Lienhypertexte"/>
                </w:rPr>
                <w:t>Datasheet</w:t>
              </w:r>
              <w:proofErr w:type="spellEnd"/>
            </w:hyperlink>
            <w:r w:rsidR="00395B8E">
              <w:t xml:space="preserve"> </w:t>
            </w:r>
            <w:r w:rsidR="00395B8E">
              <w:fldChar w:fldCharType="begin"/>
            </w:r>
            <w:r w:rsidR="00395B8E">
              <w:instrText xml:space="preserve"> ADDIN ZOTERO_ITEM CSL_CITATION {"citationID":"HtPPMiaf","properties":{"formattedCitation":"[18]","plainCitation":"[18]","noteIndex":0},"citationItems":[{"id":69,"uris":["http://zotero.org/users/10756185/items/8T5ZIAU5"],"itemData":{"id":69,"type":"document","title":"CMT-0904-83T.pdf","URL":"https://www.cuidevices.com/product/resource/cmt-0904-83t.pdf","accessed":{"date-parts":[["2023",9,24]]},"citation-key":""}}],"schema":"https://github.com/citation-style-language/schema/raw/master/csl-citation.json"} </w:instrText>
            </w:r>
            <w:r w:rsidR="00395B8E">
              <w:fldChar w:fldCharType="separate"/>
            </w:r>
            <w:r w:rsidR="00395B8E" w:rsidRPr="00395B8E">
              <w:t>[18]</w:t>
            </w:r>
            <w:r w:rsidR="00395B8E">
              <w:fldChar w:fldCharType="end"/>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7849AC87" w:rsidR="009A5B0B" w:rsidRPr="00043C1B" w:rsidRDefault="003460C3" w:rsidP="00CB3C9F">
      <w:pPr>
        <w:pStyle w:val="Lgende"/>
      </w:pPr>
      <w:bookmarkStart w:id="78" w:name="_Toc146463669"/>
      <w:r w:rsidRPr="00537868">
        <w:t xml:space="preserve">Tableau </w:t>
      </w:r>
      <w:r w:rsidR="008526A6">
        <w:fldChar w:fldCharType="begin"/>
      </w:r>
      <w:r w:rsidR="008526A6">
        <w:instrText xml:space="preserve"> SEQ Tableau \* ARABIC </w:instrText>
      </w:r>
      <w:r w:rsidR="008526A6">
        <w:fldChar w:fldCharType="separate"/>
      </w:r>
      <w:r w:rsidR="00285DAE">
        <w:rPr>
          <w:noProof/>
        </w:rPr>
        <w:t>14</w:t>
      </w:r>
      <w:r w:rsidR="008526A6">
        <w:fldChar w:fldCharType="end"/>
      </w:r>
      <w:r w:rsidRPr="00537868">
        <w:t xml:space="preserve"> : Caractéristiques principales du </w:t>
      </w:r>
      <w:proofErr w:type="spellStart"/>
      <w:r w:rsidRPr="00537868">
        <w:t>buzzer</w:t>
      </w:r>
      <w:bookmarkEnd w:id="78"/>
      <w:proofErr w:type="spellEnd"/>
    </w:p>
    <w:p w14:paraId="598EC8E6" w14:textId="63A8FB0D" w:rsidR="003460C3" w:rsidRPr="00537868" w:rsidRDefault="003460C3">
      <w:pPr>
        <w:spacing w:before="0" w:after="160"/>
        <w:jc w:val="left"/>
      </w:pPr>
      <w:r w:rsidRPr="00537868">
        <w:br w:type="page"/>
      </w:r>
    </w:p>
    <w:p w14:paraId="55872048" w14:textId="70B5AF0C" w:rsidR="00537868" w:rsidRDefault="00055E28" w:rsidP="00D97689">
      <w:pPr>
        <w:pStyle w:val="Titre2"/>
      </w:pPr>
      <w:bookmarkStart w:id="79" w:name="_Toc146463594"/>
      <w:r>
        <w:lastRenderedPageBreak/>
        <w:t>Points</w:t>
      </w:r>
      <w:r w:rsidR="00013E04">
        <w:t xml:space="preserve"> de </w:t>
      </w:r>
      <w:r w:rsidR="008017D1">
        <w:t>mesure</w:t>
      </w:r>
      <w:bookmarkEnd w:id="79"/>
    </w:p>
    <w:p w14:paraId="084983F3" w14:textId="395A1B0B" w:rsidR="00013E04" w:rsidRDefault="00055E28" w:rsidP="00013E04">
      <w:r>
        <w:t xml:space="preserve">Divers header répartis sur la carte permettent la </w:t>
      </w:r>
      <w:r w:rsidR="002E64D4">
        <w:t>mesure de tous l</w:t>
      </w:r>
      <w:r>
        <w:t>es signaux de communications</w:t>
      </w:r>
      <w:r w:rsidR="002E64D4">
        <w:t xml:space="preserve">, les </w:t>
      </w:r>
      <w:proofErr w:type="spellStart"/>
      <w:r w:rsidR="002E64D4">
        <w:t>PWMs</w:t>
      </w:r>
      <w:proofErr w:type="spellEnd"/>
      <w:r w:rsidR="002E64D4">
        <w:t xml:space="preserve"> et la plupart des </w:t>
      </w:r>
      <w:proofErr w:type="spellStart"/>
      <w:r w:rsidR="002E64D4">
        <w:t>GPIOs</w:t>
      </w:r>
      <w:proofErr w:type="spellEnd"/>
      <w:r w:rsidR="002E64D4">
        <w:t xml:space="preserve"> </w:t>
      </w:r>
      <w:r>
        <w:t xml:space="preserve">ainsi que l’alimentation et </w:t>
      </w:r>
      <w:r w:rsidR="002E64D4">
        <w:t xml:space="preserve">le </w:t>
      </w:r>
      <w:r>
        <w:t>débogage</w:t>
      </w:r>
      <w:r w:rsidR="002E64D4">
        <w:t>.</w:t>
      </w:r>
    </w:p>
    <w:tbl>
      <w:tblPr>
        <w:tblStyle w:val="Grilledutableau"/>
        <w:tblW w:w="0" w:type="auto"/>
        <w:jc w:val="center"/>
        <w:tblLook w:val="04A0" w:firstRow="1" w:lastRow="0" w:firstColumn="1" w:lastColumn="0" w:noHBand="0" w:noVBand="1"/>
      </w:tblPr>
      <w:tblGrid>
        <w:gridCol w:w="1417"/>
        <w:gridCol w:w="1417"/>
        <w:gridCol w:w="1417"/>
        <w:gridCol w:w="1417"/>
      </w:tblGrid>
      <w:tr w:rsidR="00BE4111" w14:paraId="36389F54" w14:textId="77777777" w:rsidTr="00BE4111">
        <w:trPr>
          <w:trHeight w:val="340"/>
          <w:jc w:val="center"/>
        </w:trPr>
        <w:tc>
          <w:tcPr>
            <w:tcW w:w="5668" w:type="dxa"/>
            <w:gridSpan w:val="4"/>
            <w:tcBorders>
              <w:top w:val="single" w:sz="8" w:space="0" w:color="auto"/>
              <w:left w:val="single" w:sz="8" w:space="0" w:color="auto"/>
              <w:right w:val="single" w:sz="8" w:space="0" w:color="auto"/>
            </w:tcBorders>
            <w:shd w:val="clear" w:color="auto" w:fill="F7CAAC" w:themeFill="accent2" w:themeFillTint="66"/>
            <w:vAlign w:val="center"/>
          </w:tcPr>
          <w:p w14:paraId="063B910F" w14:textId="5B14A9B0" w:rsidR="00BE4111" w:rsidRDefault="00BE4111" w:rsidP="00BE4111">
            <w:pPr>
              <w:pStyle w:val="titre-Tableaux"/>
            </w:pPr>
            <w:r>
              <w:t xml:space="preserve">Points de </w:t>
            </w:r>
            <w:r w:rsidR="008017D1">
              <w:t>mesure</w:t>
            </w:r>
          </w:p>
        </w:tc>
      </w:tr>
      <w:tr w:rsidR="00BE4111" w14:paraId="24007F3C" w14:textId="77777777" w:rsidTr="00BE4111">
        <w:trPr>
          <w:trHeight w:val="283"/>
          <w:jc w:val="center"/>
        </w:trPr>
        <w:tc>
          <w:tcPr>
            <w:tcW w:w="1417" w:type="dxa"/>
            <w:tcBorders>
              <w:left w:val="single" w:sz="8" w:space="0" w:color="auto"/>
            </w:tcBorders>
            <w:shd w:val="clear" w:color="auto" w:fill="D9D9D9" w:themeFill="background1" w:themeFillShade="D9"/>
            <w:vAlign w:val="center"/>
          </w:tcPr>
          <w:p w14:paraId="354519CE" w14:textId="5E30FC9A" w:rsidR="007268E4" w:rsidRDefault="007268E4" w:rsidP="00BE4111">
            <w:pPr>
              <w:pStyle w:val="titre-Tableaux"/>
            </w:pPr>
            <w:r>
              <w:t>Composant</w:t>
            </w:r>
          </w:p>
        </w:tc>
        <w:tc>
          <w:tcPr>
            <w:tcW w:w="1417" w:type="dxa"/>
            <w:shd w:val="clear" w:color="auto" w:fill="D9D9D9" w:themeFill="background1" w:themeFillShade="D9"/>
            <w:vAlign w:val="center"/>
          </w:tcPr>
          <w:p w14:paraId="0BF69A1E" w14:textId="3741D473" w:rsidR="007268E4" w:rsidRDefault="007268E4" w:rsidP="00BE4111">
            <w:pPr>
              <w:pStyle w:val="titre-Tableaux"/>
            </w:pPr>
            <w:r>
              <w:t>Protocole</w:t>
            </w:r>
          </w:p>
        </w:tc>
        <w:tc>
          <w:tcPr>
            <w:tcW w:w="1417" w:type="dxa"/>
            <w:shd w:val="clear" w:color="auto" w:fill="D9D9D9" w:themeFill="background1" w:themeFillShade="D9"/>
            <w:vAlign w:val="center"/>
          </w:tcPr>
          <w:p w14:paraId="36FBC7D5" w14:textId="24F9531F" w:rsidR="007268E4" w:rsidRDefault="007268E4" w:rsidP="00BE4111">
            <w:pPr>
              <w:pStyle w:val="titre-Tableaux"/>
            </w:pPr>
            <w:r>
              <w:t>Signal</w:t>
            </w:r>
          </w:p>
        </w:tc>
        <w:tc>
          <w:tcPr>
            <w:tcW w:w="1417" w:type="dxa"/>
            <w:tcBorders>
              <w:right w:val="single" w:sz="8" w:space="0" w:color="auto"/>
            </w:tcBorders>
            <w:shd w:val="clear" w:color="auto" w:fill="D9D9D9" w:themeFill="background1" w:themeFillShade="D9"/>
            <w:vAlign w:val="center"/>
          </w:tcPr>
          <w:p w14:paraId="742E019B" w14:textId="330E4655" w:rsidR="007268E4" w:rsidRDefault="007268E4" w:rsidP="00BE4111">
            <w:pPr>
              <w:pStyle w:val="titre-Tableaux"/>
            </w:pPr>
            <w:r>
              <w:t>Désignateur</w:t>
            </w:r>
          </w:p>
        </w:tc>
      </w:tr>
      <w:tr w:rsidR="00BE4111" w14:paraId="6359D812" w14:textId="77777777" w:rsidTr="00BE4111">
        <w:trPr>
          <w:trHeight w:val="283"/>
          <w:jc w:val="center"/>
        </w:trPr>
        <w:tc>
          <w:tcPr>
            <w:tcW w:w="1417" w:type="dxa"/>
            <w:vMerge w:val="restart"/>
            <w:tcBorders>
              <w:left w:val="single" w:sz="8" w:space="0" w:color="auto"/>
            </w:tcBorders>
            <w:vAlign w:val="center"/>
          </w:tcPr>
          <w:p w14:paraId="1F0B5342" w14:textId="2F814A5B" w:rsidR="00BE4111" w:rsidRDefault="00BE4111" w:rsidP="00BE4111">
            <w:pPr>
              <w:pStyle w:val="texte-Tableaux"/>
            </w:pPr>
            <w:r>
              <w:t>ESP32</w:t>
            </w:r>
          </w:p>
        </w:tc>
        <w:tc>
          <w:tcPr>
            <w:tcW w:w="1417" w:type="dxa"/>
            <w:vMerge w:val="restart"/>
            <w:vAlign w:val="center"/>
          </w:tcPr>
          <w:p w14:paraId="1085D7A2" w14:textId="475FD73D" w:rsidR="00BE4111" w:rsidRDefault="00BE4111" w:rsidP="00BE4111">
            <w:pPr>
              <w:pStyle w:val="texte-Tableaux"/>
            </w:pPr>
            <w:r>
              <w:t>UART</w:t>
            </w:r>
          </w:p>
        </w:tc>
        <w:tc>
          <w:tcPr>
            <w:tcW w:w="1417" w:type="dxa"/>
            <w:vAlign w:val="center"/>
          </w:tcPr>
          <w:p w14:paraId="79AE0E5B" w14:textId="233B54D6" w:rsidR="00BE4111" w:rsidRDefault="00BE4111" w:rsidP="00BE4111">
            <w:pPr>
              <w:pStyle w:val="texte-Tableaux"/>
            </w:pPr>
            <w:r>
              <w:t>TX</w:t>
            </w:r>
          </w:p>
        </w:tc>
        <w:tc>
          <w:tcPr>
            <w:tcW w:w="1417" w:type="dxa"/>
            <w:vMerge w:val="restart"/>
            <w:tcBorders>
              <w:right w:val="single" w:sz="8" w:space="0" w:color="auto"/>
            </w:tcBorders>
            <w:vAlign w:val="center"/>
          </w:tcPr>
          <w:p w14:paraId="2569B537" w14:textId="671910D3" w:rsidR="00BE4111" w:rsidRDefault="00BE4111" w:rsidP="00BE4111">
            <w:pPr>
              <w:pStyle w:val="texte-Tableaux"/>
            </w:pPr>
            <w:r>
              <w:t>P8</w:t>
            </w:r>
          </w:p>
        </w:tc>
      </w:tr>
      <w:tr w:rsidR="00BE4111" w14:paraId="6B7D36BC" w14:textId="77777777" w:rsidTr="00BE4111">
        <w:trPr>
          <w:trHeight w:val="283"/>
          <w:jc w:val="center"/>
        </w:trPr>
        <w:tc>
          <w:tcPr>
            <w:tcW w:w="1417" w:type="dxa"/>
            <w:vMerge/>
            <w:tcBorders>
              <w:left w:val="single" w:sz="8" w:space="0" w:color="auto"/>
            </w:tcBorders>
            <w:vAlign w:val="center"/>
          </w:tcPr>
          <w:p w14:paraId="7DB50455" w14:textId="77777777" w:rsidR="00BE4111" w:rsidRDefault="00BE4111" w:rsidP="00BE4111">
            <w:pPr>
              <w:pStyle w:val="texte-Tableaux"/>
            </w:pPr>
          </w:p>
        </w:tc>
        <w:tc>
          <w:tcPr>
            <w:tcW w:w="1417" w:type="dxa"/>
            <w:vMerge/>
            <w:vAlign w:val="center"/>
          </w:tcPr>
          <w:p w14:paraId="24742C96" w14:textId="2FECA0E5" w:rsidR="00BE4111" w:rsidRDefault="00BE4111" w:rsidP="00BE4111">
            <w:pPr>
              <w:pStyle w:val="texte-Tableaux"/>
            </w:pPr>
          </w:p>
        </w:tc>
        <w:tc>
          <w:tcPr>
            <w:tcW w:w="1417" w:type="dxa"/>
            <w:vAlign w:val="center"/>
          </w:tcPr>
          <w:p w14:paraId="17DF4C23" w14:textId="36325B0D" w:rsidR="00BE4111" w:rsidRDefault="00BE4111" w:rsidP="00BE4111">
            <w:pPr>
              <w:pStyle w:val="texte-Tableaux"/>
            </w:pPr>
            <w:r>
              <w:t>RX</w:t>
            </w:r>
          </w:p>
        </w:tc>
        <w:tc>
          <w:tcPr>
            <w:tcW w:w="1417" w:type="dxa"/>
            <w:vMerge/>
            <w:tcBorders>
              <w:right w:val="single" w:sz="8" w:space="0" w:color="auto"/>
            </w:tcBorders>
            <w:vAlign w:val="center"/>
          </w:tcPr>
          <w:p w14:paraId="6C78A5CA" w14:textId="77777777" w:rsidR="00BE4111" w:rsidRDefault="00BE4111" w:rsidP="00BE4111">
            <w:pPr>
              <w:pStyle w:val="texte-Tableaux"/>
            </w:pPr>
          </w:p>
        </w:tc>
      </w:tr>
      <w:tr w:rsidR="00BE4111" w14:paraId="5B61724B" w14:textId="77777777" w:rsidTr="00BE4111">
        <w:trPr>
          <w:trHeight w:val="283"/>
          <w:jc w:val="center"/>
        </w:trPr>
        <w:tc>
          <w:tcPr>
            <w:tcW w:w="1417" w:type="dxa"/>
            <w:vMerge w:val="restart"/>
            <w:tcBorders>
              <w:left w:val="single" w:sz="8" w:space="0" w:color="auto"/>
            </w:tcBorders>
            <w:vAlign w:val="center"/>
          </w:tcPr>
          <w:p w14:paraId="421DF83D" w14:textId="27C30103" w:rsidR="00BE4111" w:rsidRDefault="00BE4111" w:rsidP="00BE4111">
            <w:pPr>
              <w:pStyle w:val="texte-Tableaux"/>
            </w:pPr>
            <w:r>
              <w:t xml:space="preserve">RFID </w:t>
            </w:r>
            <w:proofErr w:type="spellStart"/>
            <w:r>
              <w:t>Chilli</w:t>
            </w:r>
            <w:proofErr w:type="spellEnd"/>
          </w:p>
        </w:tc>
        <w:tc>
          <w:tcPr>
            <w:tcW w:w="1417" w:type="dxa"/>
            <w:vMerge w:val="restart"/>
            <w:vAlign w:val="center"/>
          </w:tcPr>
          <w:p w14:paraId="5681FAC8" w14:textId="3465946D" w:rsidR="00BE4111" w:rsidRDefault="00BE4111" w:rsidP="00BE4111">
            <w:pPr>
              <w:pStyle w:val="texte-Tableaux"/>
            </w:pPr>
            <w:r>
              <w:t>UART</w:t>
            </w:r>
          </w:p>
        </w:tc>
        <w:tc>
          <w:tcPr>
            <w:tcW w:w="1417" w:type="dxa"/>
            <w:vAlign w:val="center"/>
          </w:tcPr>
          <w:p w14:paraId="12C91507" w14:textId="0E8319D0" w:rsidR="00BE4111" w:rsidRDefault="00BE4111" w:rsidP="00BE4111">
            <w:pPr>
              <w:pStyle w:val="texte-Tableaux"/>
            </w:pPr>
            <w:r>
              <w:t>TX</w:t>
            </w:r>
          </w:p>
        </w:tc>
        <w:tc>
          <w:tcPr>
            <w:tcW w:w="1417" w:type="dxa"/>
            <w:vMerge w:val="restart"/>
            <w:tcBorders>
              <w:right w:val="single" w:sz="8" w:space="0" w:color="auto"/>
            </w:tcBorders>
            <w:vAlign w:val="center"/>
          </w:tcPr>
          <w:p w14:paraId="4738715A" w14:textId="3046448F" w:rsidR="00BE4111" w:rsidRDefault="00BE4111" w:rsidP="00BE4111">
            <w:pPr>
              <w:pStyle w:val="texte-Tableaux"/>
            </w:pPr>
            <w:r>
              <w:t>P6</w:t>
            </w:r>
          </w:p>
        </w:tc>
      </w:tr>
      <w:tr w:rsidR="00BE4111" w14:paraId="11486C3E" w14:textId="77777777" w:rsidTr="00BE4111">
        <w:trPr>
          <w:trHeight w:val="283"/>
          <w:jc w:val="center"/>
        </w:trPr>
        <w:tc>
          <w:tcPr>
            <w:tcW w:w="1417" w:type="dxa"/>
            <w:vMerge/>
            <w:tcBorders>
              <w:left w:val="single" w:sz="8" w:space="0" w:color="auto"/>
            </w:tcBorders>
            <w:vAlign w:val="center"/>
          </w:tcPr>
          <w:p w14:paraId="446A96F7" w14:textId="77777777" w:rsidR="00BE4111" w:rsidRDefault="00BE4111" w:rsidP="00BE4111">
            <w:pPr>
              <w:pStyle w:val="texte-Tableaux"/>
            </w:pPr>
          </w:p>
        </w:tc>
        <w:tc>
          <w:tcPr>
            <w:tcW w:w="1417" w:type="dxa"/>
            <w:vMerge/>
            <w:vAlign w:val="center"/>
          </w:tcPr>
          <w:p w14:paraId="3D3FC4E3" w14:textId="77777777" w:rsidR="00BE4111" w:rsidRDefault="00BE4111" w:rsidP="00BE4111">
            <w:pPr>
              <w:pStyle w:val="texte-Tableaux"/>
            </w:pPr>
          </w:p>
        </w:tc>
        <w:tc>
          <w:tcPr>
            <w:tcW w:w="1417" w:type="dxa"/>
            <w:vAlign w:val="center"/>
          </w:tcPr>
          <w:p w14:paraId="482E54E7" w14:textId="537EA9AA" w:rsidR="00BE4111" w:rsidRDefault="00BE4111" w:rsidP="00BE4111">
            <w:pPr>
              <w:pStyle w:val="texte-Tableaux"/>
            </w:pPr>
            <w:r>
              <w:t>RX</w:t>
            </w:r>
          </w:p>
        </w:tc>
        <w:tc>
          <w:tcPr>
            <w:tcW w:w="1417" w:type="dxa"/>
            <w:vMerge/>
            <w:tcBorders>
              <w:right w:val="single" w:sz="8" w:space="0" w:color="auto"/>
            </w:tcBorders>
            <w:vAlign w:val="center"/>
          </w:tcPr>
          <w:p w14:paraId="347BED39" w14:textId="77777777" w:rsidR="00BE4111" w:rsidRDefault="00BE4111" w:rsidP="00BE4111">
            <w:pPr>
              <w:pStyle w:val="texte-Tableaux"/>
            </w:pPr>
          </w:p>
        </w:tc>
      </w:tr>
      <w:tr w:rsidR="00BE4111" w14:paraId="0363CBC3" w14:textId="77777777" w:rsidTr="00BE4111">
        <w:trPr>
          <w:trHeight w:val="283"/>
          <w:jc w:val="center"/>
        </w:trPr>
        <w:tc>
          <w:tcPr>
            <w:tcW w:w="1417" w:type="dxa"/>
            <w:vMerge w:val="restart"/>
            <w:tcBorders>
              <w:left w:val="single" w:sz="8" w:space="0" w:color="auto"/>
            </w:tcBorders>
            <w:vAlign w:val="center"/>
          </w:tcPr>
          <w:p w14:paraId="226D3368" w14:textId="360D15BE" w:rsidR="00BE4111" w:rsidRDefault="00BE4111" w:rsidP="00BE4111">
            <w:pPr>
              <w:pStyle w:val="texte-Tableaux"/>
            </w:pPr>
            <w:proofErr w:type="spellStart"/>
            <w:r>
              <w:t>mikroBUS</w:t>
            </w:r>
            <w:proofErr w:type="spellEnd"/>
          </w:p>
        </w:tc>
        <w:tc>
          <w:tcPr>
            <w:tcW w:w="1417" w:type="dxa"/>
            <w:vMerge w:val="restart"/>
            <w:vAlign w:val="center"/>
          </w:tcPr>
          <w:p w14:paraId="54684812" w14:textId="29EEEE1E" w:rsidR="00BE4111" w:rsidRDefault="00BE4111" w:rsidP="00BE4111">
            <w:pPr>
              <w:pStyle w:val="texte-Tableaux"/>
            </w:pPr>
            <w:r>
              <w:t>UART</w:t>
            </w:r>
          </w:p>
        </w:tc>
        <w:tc>
          <w:tcPr>
            <w:tcW w:w="1417" w:type="dxa"/>
            <w:vAlign w:val="center"/>
          </w:tcPr>
          <w:p w14:paraId="5259EF0D" w14:textId="5271020B" w:rsidR="00BE4111" w:rsidRDefault="00BE4111" w:rsidP="00BE4111">
            <w:pPr>
              <w:pStyle w:val="texte-Tableaux"/>
            </w:pPr>
            <w:r>
              <w:t>TX</w:t>
            </w:r>
          </w:p>
        </w:tc>
        <w:tc>
          <w:tcPr>
            <w:tcW w:w="1417" w:type="dxa"/>
            <w:vMerge w:val="restart"/>
            <w:tcBorders>
              <w:right w:val="single" w:sz="8" w:space="0" w:color="auto"/>
            </w:tcBorders>
            <w:vAlign w:val="center"/>
          </w:tcPr>
          <w:p w14:paraId="5F34B07E" w14:textId="0D9FC78E" w:rsidR="00BE4111" w:rsidRDefault="00BE4111" w:rsidP="00BE4111">
            <w:pPr>
              <w:pStyle w:val="texte-Tableaux"/>
            </w:pPr>
            <w:r>
              <w:t>P7</w:t>
            </w:r>
          </w:p>
        </w:tc>
      </w:tr>
      <w:tr w:rsidR="00BE4111" w14:paraId="14687E40" w14:textId="77777777" w:rsidTr="00BE4111">
        <w:trPr>
          <w:trHeight w:val="283"/>
          <w:jc w:val="center"/>
        </w:trPr>
        <w:tc>
          <w:tcPr>
            <w:tcW w:w="1417" w:type="dxa"/>
            <w:vMerge/>
            <w:tcBorders>
              <w:left w:val="single" w:sz="8" w:space="0" w:color="auto"/>
            </w:tcBorders>
            <w:vAlign w:val="center"/>
          </w:tcPr>
          <w:p w14:paraId="268CA03A" w14:textId="77777777" w:rsidR="00BE4111" w:rsidRDefault="00BE4111" w:rsidP="00BE4111">
            <w:pPr>
              <w:pStyle w:val="texte-Tableaux"/>
            </w:pPr>
          </w:p>
        </w:tc>
        <w:tc>
          <w:tcPr>
            <w:tcW w:w="1417" w:type="dxa"/>
            <w:vMerge/>
            <w:vAlign w:val="center"/>
          </w:tcPr>
          <w:p w14:paraId="3B498B20" w14:textId="77777777" w:rsidR="00BE4111" w:rsidRDefault="00BE4111" w:rsidP="00BE4111">
            <w:pPr>
              <w:pStyle w:val="texte-Tableaux"/>
            </w:pPr>
          </w:p>
        </w:tc>
        <w:tc>
          <w:tcPr>
            <w:tcW w:w="1417" w:type="dxa"/>
            <w:vAlign w:val="center"/>
          </w:tcPr>
          <w:p w14:paraId="7BEBA73C" w14:textId="3FA1BFD8" w:rsidR="00BE4111" w:rsidRDefault="00BE4111" w:rsidP="00BE4111">
            <w:pPr>
              <w:pStyle w:val="texte-Tableaux"/>
            </w:pPr>
            <w:r>
              <w:t>RX</w:t>
            </w:r>
          </w:p>
        </w:tc>
        <w:tc>
          <w:tcPr>
            <w:tcW w:w="1417" w:type="dxa"/>
            <w:vMerge/>
            <w:tcBorders>
              <w:right w:val="single" w:sz="8" w:space="0" w:color="auto"/>
            </w:tcBorders>
            <w:vAlign w:val="center"/>
          </w:tcPr>
          <w:p w14:paraId="1A7BA4A8" w14:textId="77777777" w:rsidR="00BE4111" w:rsidRDefault="00BE4111" w:rsidP="00BE4111">
            <w:pPr>
              <w:pStyle w:val="texte-Tableaux"/>
            </w:pPr>
          </w:p>
        </w:tc>
      </w:tr>
      <w:tr w:rsidR="00BE4111" w14:paraId="2F6918F4" w14:textId="77777777" w:rsidTr="00BE4111">
        <w:trPr>
          <w:trHeight w:val="283"/>
          <w:jc w:val="center"/>
        </w:trPr>
        <w:tc>
          <w:tcPr>
            <w:tcW w:w="1417" w:type="dxa"/>
            <w:vMerge/>
            <w:tcBorders>
              <w:left w:val="single" w:sz="8" w:space="0" w:color="auto"/>
            </w:tcBorders>
            <w:vAlign w:val="center"/>
          </w:tcPr>
          <w:p w14:paraId="07C02017" w14:textId="77777777" w:rsidR="00BE4111" w:rsidRDefault="00BE4111" w:rsidP="00BE4111">
            <w:pPr>
              <w:pStyle w:val="texte-Tableaux"/>
            </w:pPr>
          </w:p>
        </w:tc>
        <w:tc>
          <w:tcPr>
            <w:tcW w:w="1417" w:type="dxa"/>
            <w:vMerge w:val="restart"/>
            <w:vAlign w:val="center"/>
          </w:tcPr>
          <w:p w14:paraId="19D07885" w14:textId="06F59242" w:rsidR="00BE4111" w:rsidRDefault="00BE4111" w:rsidP="00BE4111">
            <w:pPr>
              <w:pStyle w:val="texte-Tableaux"/>
            </w:pPr>
            <w:r>
              <w:t>I2C</w:t>
            </w:r>
          </w:p>
        </w:tc>
        <w:tc>
          <w:tcPr>
            <w:tcW w:w="1417" w:type="dxa"/>
            <w:vAlign w:val="center"/>
          </w:tcPr>
          <w:p w14:paraId="709BC6BA" w14:textId="0F6B134F" w:rsidR="00BE4111" w:rsidRDefault="00BE4111" w:rsidP="00BE4111">
            <w:pPr>
              <w:pStyle w:val="texte-Tableaux"/>
            </w:pPr>
            <w:r>
              <w:t>SCL</w:t>
            </w:r>
          </w:p>
        </w:tc>
        <w:tc>
          <w:tcPr>
            <w:tcW w:w="1417" w:type="dxa"/>
            <w:vMerge/>
            <w:tcBorders>
              <w:right w:val="single" w:sz="8" w:space="0" w:color="auto"/>
            </w:tcBorders>
            <w:vAlign w:val="center"/>
          </w:tcPr>
          <w:p w14:paraId="2323CC80" w14:textId="77777777" w:rsidR="00BE4111" w:rsidRDefault="00BE4111" w:rsidP="00BE4111">
            <w:pPr>
              <w:pStyle w:val="texte-Tableaux"/>
            </w:pPr>
          </w:p>
        </w:tc>
      </w:tr>
      <w:tr w:rsidR="00BE4111" w14:paraId="11ACFA83" w14:textId="77777777" w:rsidTr="00BE4111">
        <w:trPr>
          <w:trHeight w:val="283"/>
          <w:jc w:val="center"/>
        </w:trPr>
        <w:tc>
          <w:tcPr>
            <w:tcW w:w="1417" w:type="dxa"/>
            <w:vMerge/>
            <w:tcBorders>
              <w:left w:val="single" w:sz="8" w:space="0" w:color="auto"/>
            </w:tcBorders>
            <w:vAlign w:val="center"/>
          </w:tcPr>
          <w:p w14:paraId="6DEF02EF" w14:textId="77777777" w:rsidR="00BE4111" w:rsidRDefault="00BE4111" w:rsidP="00BE4111">
            <w:pPr>
              <w:pStyle w:val="texte-Tableaux"/>
            </w:pPr>
          </w:p>
        </w:tc>
        <w:tc>
          <w:tcPr>
            <w:tcW w:w="1417" w:type="dxa"/>
            <w:vMerge/>
            <w:vAlign w:val="center"/>
          </w:tcPr>
          <w:p w14:paraId="06932B7F" w14:textId="77777777" w:rsidR="00BE4111" w:rsidRDefault="00BE4111" w:rsidP="00BE4111">
            <w:pPr>
              <w:pStyle w:val="texte-Tableaux"/>
            </w:pPr>
          </w:p>
        </w:tc>
        <w:tc>
          <w:tcPr>
            <w:tcW w:w="1417" w:type="dxa"/>
            <w:vAlign w:val="center"/>
          </w:tcPr>
          <w:p w14:paraId="055070CE" w14:textId="6DAC5058" w:rsidR="00BE4111" w:rsidRDefault="00BE4111" w:rsidP="00BE4111">
            <w:pPr>
              <w:pStyle w:val="texte-Tableaux"/>
            </w:pPr>
            <w:r>
              <w:t>SDA</w:t>
            </w:r>
          </w:p>
        </w:tc>
        <w:tc>
          <w:tcPr>
            <w:tcW w:w="1417" w:type="dxa"/>
            <w:vMerge/>
            <w:tcBorders>
              <w:right w:val="single" w:sz="8" w:space="0" w:color="auto"/>
            </w:tcBorders>
            <w:vAlign w:val="center"/>
          </w:tcPr>
          <w:p w14:paraId="7A044A8D" w14:textId="77777777" w:rsidR="00BE4111" w:rsidRDefault="00BE4111" w:rsidP="00BE4111">
            <w:pPr>
              <w:pStyle w:val="texte-Tableaux"/>
            </w:pPr>
          </w:p>
        </w:tc>
      </w:tr>
      <w:tr w:rsidR="00BE4111" w14:paraId="1FA8C58C" w14:textId="77777777" w:rsidTr="00BE4111">
        <w:trPr>
          <w:trHeight w:val="283"/>
          <w:jc w:val="center"/>
        </w:trPr>
        <w:tc>
          <w:tcPr>
            <w:tcW w:w="1417" w:type="dxa"/>
            <w:vMerge/>
            <w:tcBorders>
              <w:left w:val="single" w:sz="8" w:space="0" w:color="auto"/>
            </w:tcBorders>
            <w:vAlign w:val="center"/>
          </w:tcPr>
          <w:p w14:paraId="38B0DCD3" w14:textId="77777777" w:rsidR="00BE4111" w:rsidRDefault="00BE4111" w:rsidP="00BE4111">
            <w:pPr>
              <w:pStyle w:val="texte-Tableaux"/>
            </w:pPr>
          </w:p>
        </w:tc>
        <w:tc>
          <w:tcPr>
            <w:tcW w:w="1417" w:type="dxa"/>
            <w:vMerge w:val="restart"/>
            <w:vAlign w:val="center"/>
          </w:tcPr>
          <w:p w14:paraId="0EBF2179" w14:textId="3D5CC9E8" w:rsidR="00BE4111" w:rsidRDefault="00BE4111" w:rsidP="00BE4111">
            <w:pPr>
              <w:pStyle w:val="texte-Tableaux"/>
            </w:pPr>
            <w:r>
              <w:t>SPI</w:t>
            </w:r>
          </w:p>
        </w:tc>
        <w:tc>
          <w:tcPr>
            <w:tcW w:w="1417" w:type="dxa"/>
            <w:vAlign w:val="center"/>
          </w:tcPr>
          <w:p w14:paraId="74145B1F" w14:textId="56F84D6D" w:rsidR="00BE4111" w:rsidRDefault="00BE4111" w:rsidP="00BE4111">
            <w:pPr>
              <w:pStyle w:val="texte-Tableaux"/>
            </w:pPr>
            <w:r>
              <w:t>SCK</w:t>
            </w:r>
          </w:p>
        </w:tc>
        <w:tc>
          <w:tcPr>
            <w:tcW w:w="1417" w:type="dxa"/>
            <w:vMerge w:val="restart"/>
            <w:tcBorders>
              <w:right w:val="single" w:sz="8" w:space="0" w:color="auto"/>
            </w:tcBorders>
            <w:vAlign w:val="center"/>
          </w:tcPr>
          <w:p w14:paraId="4BF8B79C" w14:textId="2EB6400B" w:rsidR="00BE4111" w:rsidRDefault="00BE4111" w:rsidP="00BE4111">
            <w:pPr>
              <w:pStyle w:val="texte-Tableaux"/>
            </w:pPr>
            <w:r>
              <w:t>P10</w:t>
            </w:r>
          </w:p>
        </w:tc>
      </w:tr>
      <w:tr w:rsidR="00BE4111" w14:paraId="7E650BB1" w14:textId="77777777" w:rsidTr="00BE4111">
        <w:trPr>
          <w:trHeight w:val="283"/>
          <w:jc w:val="center"/>
        </w:trPr>
        <w:tc>
          <w:tcPr>
            <w:tcW w:w="1417" w:type="dxa"/>
            <w:vMerge/>
            <w:tcBorders>
              <w:left w:val="single" w:sz="8" w:space="0" w:color="auto"/>
            </w:tcBorders>
            <w:vAlign w:val="center"/>
          </w:tcPr>
          <w:p w14:paraId="1E6C3C9D" w14:textId="77777777" w:rsidR="00BE4111" w:rsidRDefault="00BE4111" w:rsidP="00BE4111">
            <w:pPr>
              <w:pStyle w:val="texte-Tableaux"/>
            </w:pPr>
          </w:p>
        </w:tc>
        <w:tc>
          <w:tcPr>
            <w:tcW w:w="1417" w:type="dxa"/>
            <w:vMerge/>
            <w:vAlign w:val="center"/>
          </w:tcPr>
          <w:p w14:paraId="56C184FB" w14:textId="77777777" w:rsidR="00BE4111" w:rsidRDefault="00BE4111" w:rsidP="00BE4111">
            <w:pPr>
              <w:pStyle w:val="texte-Tableaux"/>
            </w:pPr>
          </w:p>
        </w:tc>
        <w:tc>
          <w:tcPr>
            <w:tcW w:w="1417" w:type="dxa"/>
            <w:vAlign w:val="center"/>
          </w:tcPr>
          <w:p w14:paraId="395E2143" w14:textId="5573CE63" w:rsidR="00BE4111" w:rsidRDefault="00BE4111" w:rsidP="00BE4111">
            <w:pPr>
              <w:pStyle w:val="texte-Tableaux"/>
            </w:pPr>
            <w:r>
              <w:t>MISO</w:t>
            </w:r>
          </w:p>
        </w:tc>
        <w:tc>
          <w:tcPr>
            <w:tcW w:w="1417" w:type="dxa"/>
            <w:vMerge/>
            <w:tcBorders>
              <w:right w:val="single" w:sz="8" w:space="0" w:color="auto"/>
            </w:tcBorders>
            <w:vAlign w:val="center"/>
          </w:tcPr>
          <w:p w14:paraId="6B2ED317" w14:textId="77777777" w:rsidR="00BE4111" w:rsidRDefault="00BE4111" w:rsidP="00BE4111">
            <w:pPr>
              <w:pStyle w:val="texte-Tableaux"/>
            </w:pPr>
          </w:p>
        </w:tc>
      </w:tr>
      <w:tr w:rsidR="00BE4111" w14:paraId="34445956" w14:textId="77777777" w:rsidTr="00BE4111">
        <w:trPr>
          <w:trHeight w:val="283"/>
          <w:jc w:val="center"/>
        </w:trPr>
        <w:tc>
          <w:tcPr>
            <w:tcW w:w="1417" w:type="dxa"/>
            <w:vMerge/>
            <w:tcBorders>
              <w:left w:val="single" w:sz="8" w:space="0" w:color="auto"/>
            </w:tcBorders>
            <w:vAlign w:val="center"/>
          </w:tcPr>
          <w:p w14:paraId="08F6ACD1" w14:textId="77777777" w:rsidR="00BE4111" w:rsidRDefault="00BE4111" w:rsidP="00BE4111">
            <w:pPr>
              <w:pStyle w:val="texte-Tableaux"/>
            </w:pPr>
          </w:p>
        </w:tc>
        <w:tc>
          <w:tcPr>
            <w:tcW w:w="1417" w:type="dxa"/>
            <w:vMerge/>
            <w:vAlign w:val="center"/>
          </w:tcPr>
          <w:p w14:paraId="713B24D1" w14:textId="77777777" w:rsidR="00BE4111" w:rsidRDefault="00BE4111" w:rsidP="00BE4111">
            <w:pPr>
              <w:pStyle w:val="texte-Tableaux"/>
            </w:pPr>
          </w:p>
        </w:tc>
        <w:tc>
          <w:tcPr>
            <w:tcW w:w="1417" w:type="dxa"/>
            <w:vAlign w:val="center"/>
          </w:tcPr>
          <w:p w14:paraId="7A507975" w14:textId="591762EE" w:rsidR="00BE4111" w:rsidRDefault="00BE4111" w:rsidP="00BE4111">
            <w:pPr>
              <w:pStyle w:val="texte-Tableaux"/>
            </w:pPr>
            <w:r>
              <w:t>MOSI</w:t>
            </w:r>
          </w:p>
        </w:tc>
        <w:tc>
          <w:tcPr>
            <w:tcW w:w="1417" w:type="dxa"/>
            <w:vMerge/>
            <w:tcBorders>
              <w:right w:val="single" w:sz="8" w:space="0" w:color="auto"/>
            </w:tcBorders>
            <w:vAlign w:val="center"/>
          </w:tcPr>
          <w:p w14:paraId="7C506BCC" w14:textId="77777777" w:rsidR="00BE4111" w:rsidRDefault="00BE4111" w:rsidP="00BE4111">
            <w:pPr>
              <w:pStyle w:val="texte-Tableaux"/>
            </w:pPr>
          </w:p>
        </w:tc>
      </w:tr>
      <w:tr w:rsidR="00BE4111" w14:paraId="6201C1BA" w14:textId="77777777" w:rsidTr="00BE4111">
        <w:trPr>
          <w:trHeight w:val="283"/>
          <w:jc w:val="center"/>
        </w:trPr>
        <w:tc>
          <w:tcPr>
            <w:tcW w:w="1417" w:type="dxa"/>
            <w:vMerge/>
            <w:tcBorders>
              <w:left w:val="single" w:sz="8" w:space="0" w:color="auto"/>
            </w:tcBorders>
            <w:vAlign w:val="center"/>
          </w:tcPr>
          <w:p w14:paraId="620B1B22" w14:textId="77777777" w:rsidR="00BE4111" w:rsidRDefault="00BE4111" w:rsidP="00BE4111">
            <w:pPr>
              <w:pStyle w:val="texte-Tableaux"/>
            </w:pPr>
          </w:p>
        </w:tc>
        <w:tc>
          <w:tcPr>
            <w:tcW w:w="1417" w:type="dxa"/>
            <w:vMerge/>
            <w:vAlign w:val="center"/>
          </w:tcPr>
          <w:p w14:paraId="78FF2CE4" w14:textId="77777777" w:rsidR="00BE4111" w:rsidRDefault="00BE4111" w:rsidP="00BE4111">
            <w:pPr>
              <w:pStyle w:val="texte-Tableaux"/>
            </w:pPr>
          </w:p>
        </w:tc>
        <w:tc>
          <w:tcPr>
            <w:tcW w:w="1417" w:type="dxa"/>
            <w:vAlign w:val="center"/>
          </w:tcPr>
          <w:p w14:paraId="5F1CD160" w14:textId="05005666" w:rsidR="00BE4111" w:rsidRDefault="00BE4111" w:rsidP="00BE4111">
            <w:pPr>
              <w:pStyle w:val="texte-Tableaux"/>
            </w:pPr>
            <w:r>
              <w:t>CS</w:t>
            </w:r>
          </w:p>
        </w:tc>
        <w:tc>
          <w:tcPr>
            <w:tcW w:w="1417" w:type="dxa"/>
            <w:vMerge/>
            <w:tcBorders>
              <w:right w:val="single" w:sz="8" w:space="0" w:color="auto"/>
            </w:tcBorders>
            <w:vAlign w:val="center"/>
          </w:tcPr>
          <w:p w14:paraId="6F992A89" w14:textId="77777777" w:rsidR="00BE4111" w:rsidRDefault="00BE4111" w:rsidP="00BE4111">
            <w:pPr>
              <w:pStyle w:val="texte-Tableaux"/>
            </w:pPr>
          </w:p>
        </w:tc>
      </w:tr>
      <w:tr w:rsidR="00BE4111" w14:paraId="19DA3395" w14:textId="77777777" w:rsidTr="00BE4111">
        <w:trPr>
          <w:trHeight w:val="283"/>
          <w:jc w:val="center"/>
        </w:trPr>
        <w:tc>
          <w:tcPr>
            <w:tcW w:w="1417" w:type="dxa"/>
            <w:vMerge/>
            <w:tcBorders>
              <w:left w:val="single" w:sz="8" w:space="0" w:color="auto"/>
            </w:tcBorders>
            <w:vAlign w:val="center"/>
          </w:tcPr>
          <w:p w14:paraId="0A2A1C7B" w14:textId="77777777" w:rsidR="00BE4111" w:rsidRDefault="00BE4111" w:rsidP="00BE4111">
            <w:pPr>
              <w:pStyle w:val="texte-Tableaux"/>
            </w:pPr>
          </w:p>
        </w:tc>
        <w:tc>
          <w:tcPr>
            <w:tcW w:w="1417" w:type="dxa"/>
            <w:vMerge w:val="restart"/>
            <w:vAlign w:val="center"/>
          </w:tcPr>
          <w:p w14:paraId="31D8A18E" w14:textId="67691C44" w:rsidR="00BE4111" w:rsidRDefault="00BE4111" w:rsidP="00BE4111">
            <w:pPr>
              <w:pStyle w:val="texte-Tableaux"/>
            </w:pPr>
            <w:r>
              <w:t>GPIO</w:t>
            </w:r>
          </w:p>
        </w:tc>
        <w:tc>
          <w:tcPr>
            <w:tcW w:w="1417" w:type="dxa"/>
            <w:vAlign w:val="center"/>
          </w:tcPr>
          <w:p w14:paraId="0C9347A5" w14:textId="3D2B0309" w:rsidR="00BE4111" w:rsidRDefault="00BE4111" w:rsidP="00BE4111">
            <w:pPr>
              <w:pStyle w:val="texte-Tableaux"/>
            </w:pPr>
            <w:r>
              <w:t>AN</w:t>
            </w:r>
          </w:p>
        </w:tc>
        <w:tc>
          <w:tcPr>
            <w:tcW w:w="1417" w:type="dxa"/>
            <w:vMerge w:val="restart"/>
            <w:tcBorders>
              <w:right w:val="single" w:sz="8" w:space="0" w:color="auto"/>
            </w:tcBorders>
            <w:vAlign w:val="center"/>
          </w:tcPr>
          <w:p w14:paraId="093037D2" w14:textId="0F3356F9" w:rsidR="00BE4111" w:rsidRDefault="00BE4111" w:rsidP="00BE4111">
            <w:pPr>
              <w:pStyle w:val="texte-Tableaux"/>
            </w:pPr>
            <w:r>
              <w:t>P9</w:t>
            </w:r>
          </w:p>
        </w:tc>
      </w:tr>
      <w:tr w:rsidR="00BE4111" w14:paraId="7651FD25" w14:textId="77777777" w:rsidTr="00BE4111">
        <w:trPr>
          <w:trHeight w:val="283"/>
          <w:jc w:val="center"/>
        </w:trPr>
        <w:tc>
          <w:tcPr>
            <w:tcW w:w="1417" w:type="dxa"/>
            <w:vMerge/>
            <w:tcBorders>
              <w:left w:val="single" w:sz="8" w:space="0" w:color="auto"/>
            </w:tcBorders>
            <w:vAlign w:val="center"/>
          </w:tcPr>
          <w:p w14:paraId="51C2A9BC" w14:textId="77777777" w:rsidR="00BE4111" w:rsidRDefault="00BE4111" w:rsidP="00BE4111">
            <w:pPr>
              <w:pStyle w:val="texte-Tableaux"/>
            </w:pPr>
          </w:p>
        </w:tc>
        <w:tc>
          <w:tcPr>
            <w:tcW w:w="1417" w:type="dxa"/>
            <w:vMerge/>
            <w:vAlign w:val="center"/>
          </w:tcPr>
          <w:p w14:paraId="33F677A6" w14:textId="77777777" w:rsidR="00BE4111" w:rsidRDefault="00BE4111" w:rsidP="00BE4111">
            <w:pPr>
              <w:pStyle w:val="texte-Tableaux"/>
            </w:pPr>
          </w:p>
        </w:tc>
        <w:tc>
          <w:tcPr>
            <w:tcW w:w="1417" w:type="dxa"/>
            <w:vAlign w:val="center"/>
          </w:tcPr>
          <w:p w14:paraId="1158F9CB" w14:textId="1CBA20C3" w:rsidR="00BE4111" w:rsidRDefault="00BE4111" w:rsidP="00BE4111">
            <w:pPr>
              <w:pStyle w:val="texte-Tableaux"/>
            </w:pPr>
            <w:r>
              <w:t>PWM</w:t>
            </w:r>
          </w:p>
        </w:tc>
        <w:tc>
          <w:tcPr>
            <w:tcW w:w="1417" w:type="dxa"/>
            <w:vMerge/>
            <w:tcBorders>
              <w:right w:val="single" w:sz="8" w:space="0" w:color="auto"/>
            </w:tcBorders>
            <w:vAlign w:val="center"/>
          </w:tcPr>
          <w:p w14:paraId="1D739619" w14:textId="77777777" w:rsidR="00BE4111" w:rsidRDefault="00BE4111" w:rsidP="00BE4111">
            <w:pPr>
              <w:pStyle w:val="texte-Tableaux"/>
            </w:pPr>
          </w:p>
        </w:tc>
      </w:tr>
      <w:tr w:rsidR="00BE4111" w14:paraId="3FFEA61B" w14:textId="77777777" w:rsidTr="00BE4111">
        <w:trPr>
          <w:trHeight w:val="283"/>
          <w:jc w:val="center"/>
        </w:trPr>
        <w:tc>
          <w:tcPr>
            <w:tcW w:w="1417" w:type="dxa"/>
            <w:vMerge/>
            <w:tcBorders>
              <w:left w:val="single" w:sz="8" w:space="0" w:color="auto"/>
            </w:tcBorders>
            <w:vAlign w:val="center"/>
          </w:tcPr>
          <w:p w14:paraId="6DC73614" w14:textId="77777777" w:rsidR="00BE4111" w:rsidRDefault="00BE4111" w:rsidP="00BE4111">
            <w:pPr>
              <w:pStyle w:val="texte-Tableaux"/>
            </w:pPr>
          </w:p>
        </w:tc>
        <w:tc>
          <w:tcPr>
            <w:tcW w:w="1417" w:type="dxa"/>
            <w:vMerge/>
            <w:vAlign w:val="center"/>
          </w:tcPr>
          <w:p w14:paraId="0E727EE7" w14:textId="77777777" w:rsidR="00BE4111" w:rsidRDefault="00BE4111" w:rsidP="00BE4111">
            <w:pPr>
              <w:pStyle w:val="texte-Tableaux"/>
            </w:pPr>
          </w:p>
        </w:tc>
        <w:tc>
          <w:tcPr>
            <w:tcW w:w="1417" w:type="dxa"/>
            <w:vAlign w:val="center"/>
          </w:tcPr>
          <w:p w14:paraId="597B0B1B" w14:textId="32018FF5" w:rsidR="00BE4111" w:rsidRDefault="00BE4111" w:rsidP="00BE4111">
            <w:pPr>
              <w:pStyle w:val="texte-Tableaux"/>
            </w:pPr>
            <w:r>
              <w:t>INT</w:t>
            </w:r>
          </w:p>
        </w:tc>
        <w:tc>
          <w:tcPr>
            <w:tcW w:w="1417" w:type="dxa"/>
            <w:vMerge/>
            <w:tcBorders>
              <w:right w:val="single" w:sz="8" w:space="0" w:color="auto"/>
            </w:tcBorders>
            <w:vAlign w:val="center"/>
          </w:tcPr>
          <w:p w14:paraId="6065E492" w14:textId="77777777" w:rsidR="00BE4111" w:rsidRDefault="00BE4111" w:rsidP="00BE4111">
            <w:pPr>
              <w:pStyle w:val="texte-Tableaux"/>
            </w:pPr>
          </w:p>
        </w:tc>
      </w:tr>
      <w:tr w:rsidR="00BE4111" w14:paraId="521AB5CE" w14:textId="77777777" w:rsidTr="00BE4111">
        <w:trPr>
          <w:trHeight w:val="283"/>
          <w:jc w:val="center"/>
        </w:trPr>
        <w:tc>
          <w:tcPr>
            <w:tcW w:w="1417" w:type="dxa"/>
            <w:vMerge/>
            <w:tcBorders>
              <w:left w:val="single" w:sz="8" w:space="0" w:color="auto"/>
            </w:tcBorders>
            <w:vAlign w:val="center"/>
          </w:tcPr>
          <w:p w14:paraId="76B67C4D" w14:textId="77777777" w:rsidR="00BE4111" w:rsidRDefault="00BE4111" w:rsidP="00BE4111">
            <w:pPr>
              <w:pStyle w:val="texte-Tableaux"/>
            </w:pPr>
          </w:p>
        </w:tc>
        <w:tc>
          <w:tcPr>
            <w:tcW w:w="1417" w:type="dxa"/>
            <w:vMerge/>
            <w:vAlign w:val="center"/>
          </w:tcPr>
          <w:p w14:paraId="51CB7C19" w14:textId="77777777" w:rsidR="00BE4111" w:rsidRDefault="00BE4111" w:rsidP="00BE4111">
            <w:pPr>
              <w:pStyle w:val="texte-Tableaux"/>
            </w:pPr>
          </w:p>
        </w:tc>
        <w:tc>
          <w:tcPr>
            <w:tcW w:w="1417" w:type="dxa"/>
            <w:vAlign w:val="center"/>
          </w:tcPr>
          <w:p w14:paraId="0664BB1B" w14:textId="0C91A0D5" w:rsidR="00BE4111" w:rsidRDefault="00BE4111" w:rsidP="00BE4111">
            <w:pPr>
              <w:pStyle w:val="texte-Tableaux"/>
            </w:pPr>
            <w:r>
              <w:t>RST</w:t>
            </w:r>
          </w:p>
        </w:tc>
        <w:tc>
          <w:tcPr>
            <w:tcW w:w="1417" w:type="dxa"/>
            <w:vMerge/>
            <w:tcBorders>
              <w:right w:val="single" w:sz="8" w:space="0" w:color="auto"/>
            </w:tcBorders>
            <w:vAlign w:val="center"/>
          </w:tcPr>
          <w:p w14:paraId="616A9D20" w14:textId="77777777" w:rsidR="00BE4111" w:rsidRDefault="00BE4111" w:rsidP="00BE4111">
            <w:pPr>
              <w:pStyle w:val="texte-Tableaux"/>
            </w:pPr>
          </w:p>
        </w:tc>
      </w:tr>
      <w:tr w:rsidR="00BE4111" w14:paraId="01AC8239" w14:textId="77777777" w:rsidTr="00BE4111">
        <w:trPr>
          <w:trHeight w:val="283"/>
          <w:jc w:val="center"/>
        </w:trPr>
        <w:tc>
          <w:tcPr>
            <w:tcW w:w="1417" w:type="dxa"/>
            <w:tcBorders>
              <w:left w:val="single" w:sz="8" w:space="0" w:color="auto"/>
            </w:tcBorders>
            <w:vAlign w:val="center"/>
          </w:tcPr>
          <w:p w14:paraId="54ADE000" w14:textId="54BE5B05" w:rsidR="00BE4111" w:rsidRDefault="00BE4111" w:rsidP="00BE4111">
            <w:pPr>
              <w:pStyle w:val="texte-Tableaux"/>
            </w:pPr>
            <w:proofErr w:type="spellStart"/>
            <w:r>
              <w:t>LEDs</w:t>
            </w:r>
            <w:proofErr w:type="spellEnd"/>
            <w:r>
              <w:t xml:space="preserve"> RGB</w:t>
            </w:r>
          </w:p>
        </w:tc>
        <w:tc>
          <w:tcPr>
            <w:tcW w:w="1417" w:type="dxa"/>
            <w:vAlign w:val="center"/>
          </w:tcPr>
          <w:p w14:paraId="2D774AA0" w14:textId="225B12BF" w:rsidR="00BE4111" w:rsidRDefault="00BE4111" w:rsidP="00BE4111">
            <w:pPr>
              <w:pStyle w:val="texte-Tableaux"/>
            </w:pPr>
            <w:r>
              <w:t>PWM</w:t>
            </w:r>
          </w:p>
        </w:tc>
        <w:tc>
          <w:tcPr>
            <w:tcW w:w="1417" w:type="dxa"/>
            <w:vAlign w:val="center"/>
          </w:tcPr>
          <w:p w14:paraId="5476A1CF" w14:textId="2FF7CCD7" w:rsidR="00BE4111" w:rsidRDefault="00BE4111" w:rsidP="00BE4111">
            <w:pPr>
              <w:pStyle w:val="texte-Tableaux"/>
            </w:pPr>
            <w:r>
              <w:t>OC1</w:t>
            </w:r>
          </w:p>
        </w:tc>
        <w:tc>
          <w:tcPr>
            <w:tcW w:w="1417" w:type="dxa"/>
            <w:vMerge w:val="restart"/>
            <w:tcBorders>
              <w:right w:val="single" w:sz="8" w:space="0" w:color="auto"/>
            </w:tcBorders>
            <w:vAlign w:val="center"/>
          </w:tcPr>
          <w:p w14:paraId="662A5930" w14:textId="19E84687" w:rsidR="00BE4111" w:rsidRDefault="00BE4111" w:rsidP="00BE4111">
            <w:pPr>
              <w:pStyle w:val="texte-Tableaux"/>
            </w:pPr>
            <w:r>
              <w:t>P5</w:t>
            </w:r>
          </w:p>
        </w:tc>
      </w:tr>
      <w:tr w:rsidR="00BE4111" w14:paraId="142C629B" w14:textId="77777777" w:rsidTr="00BE4111">
        <w:trPr>
          <w:trHeight w:val="283"/>
          <w:jc w:val="center"/>
        </w:trPr>
        <w:tc>
          <w:tcPr>
            <w:tcW w:w="1417" w:type="dxa"/>
            <w:tcBorders>
              <w:left w:val="single" w:sz="8" w:space="0" w:color="auto"/>
            </w:tcBorders>
            <w:vAlign w:val="center"/>
          </w:tcPr>
          <w:p w14:paraId="534C9BC9" w14:textId="34C595F3" w:rsidR="00BE4111" w:rsidRDefault="00BE4111" w:rsidP="00BE4111">
            <w:pPr>
              <w:pStyle w:val="texte-Tableaux"/>
            </w:pPr>
            <w:proofErr w:type="spellStart"/>
            <w:r>
              <w:t>Buzzer</w:t>
            </w:r>
            <w:proofErr w:type="spellEnd"/>
          </w:p>
        </w:tc>
        <w:tc>
          <w:tcPr>
            <w:tcW w:w="1417" w:type="dxa"/>
            <w:vAlign w:val="center"/>
          </w:tcPr>
          <w:p w14:paraId="3D01538C" w14:textId="0A13EAEE" w:rsidR="00BE4111" w:rsidRDefault="00BE4111" w:rsidP="00BE4111">
            <w:pPr>
              <w:pStyle w:val="texte-Tableaux"/>
            </w:pPr>
            <w:r>
              <w:t>PWM</w:t>
            </w:r>
          </w:p>
        </w:tc>
        <w:tc>
          <w:tcPr>
            <w:tcW w:w="1417" w:type="dxa"/>
            <w:vAlign w:val="center"/>
          </w:tcPr>
          <w:p w14:paraId="76EF006A" w14:textId="0428A37E" w:rsidR="00BE4111" w:rsidRDefault="00BE4111" w:rsidP="00BE4111">
            <w:pPr>
              <w:pStyle w:val="texte-Tableaux"/>
            </w:pPr>
            <w:r>
              <w:t>OC5</w:t>
            </w:r>
          </w:p>
        </w:tc>
        <w:tc>
          <w:tcPr>
            <w:tcW w:w="1417" w:type="dxa"/>
            <w:vMerge/>
            <w:tcBorders>
              <w:right w:val="single" w:sz="8" w:space="0" w:color="auto"/>
            </w:tcBorders>
            <w:vAlign w:val="center"/>
          </w:tcPr>
          <w:p w14:paraId="49EFEB8D" w14:textId="77777777" w:rsidR="00BE4111" w:rsidRDefault="00BE4111" w:rsidP="00BE4111">
            <w:pPr>
              <w:pStyle w:val="texte-Tableaux"/>
            </w:pPr>
          </w:p>
        </w:tc>
      </w:tr>
      <w:tr w:rsidR="00BE4111" w14:paraId="4FD0DCAF" w14:textId="77777777" w:rsidTr="00BE4111">
        <w:trPr>
          <w:trHeight w:val="283"/>
          <w:jc w:val="center"/>
        </w:trPr>
        <w:tc>
          <w:tcPr>
            <w:tcW w:w="1417" w:type="dxa"/>
            <w:tcBorders>
              <w:left w:val="single" w:sz="8" w:space="0" w:color="auto"/>
            </w:tcBorders>
            <w:vAlign w:val="center"/>
          </w:tcPr>
          <w:p w14:paraId="20F8E127" w14:textId="361E55CC" w:rsidR="00BE4111" w:rsidRDefault="00BE4111" w:rsidP="00BE4111">
            <w:pPr>
              <w:pStyle w:val="texte-Tableaux"/>
            </w:pPr>
            <w:r>
              <w:t>PIC32</w:t>
            </w:r>
          </w:p>
        </w:tc>
        <w:tc>
          <w:tcPr>
            <w:tcW w:w="1417" w:type="dxa"/>
            <w:vAlign w:val="center"/>
          </w:tcPr>
          <w:p w14:paraId="06E2656C" w14:textId="756191DB" w:rsidR="00BE4111" w:rsidRDefault="00BE4111" w:rsidP="00BE4111">
            <w:pPr>
              <w:pStyle w:val="texte-Tableaux"/>
            </w:pPr>
            <w:r>
              <w:t>GPIO</w:t>
            </w:r>
          </w:p>
        </w:tc>
        <w:tc>
          <w:tcPr>
            <w:tcW w:w="1417" w:type="dxa"/>
            <w:vAlign w:val="center"/>
          </w:tcPr>
          <w:p w14:paraId="365981F4" w14:textId="31C815AD" w:rsidR="00BE4111" w:rsidRDefault="00BE4111" w:rsidP="00BE4111">
            <w:pPr>
              <w:pStyle w:val="texte-Tableaux"/>
            </w:pPr>
            <w:r>
              <w:t>DEBUG</w:t>
            </w:r>
          </w:p>
        </w:tc>
        <w:tc>
          <w:tcPr>
            <w:tcW w:w="1417" w:type="dxa"/>
            <w:tcBorders>
              <w:right w:val="single" w:sz="8" w:space="0" w:color="auto"/>
            </w:tcBorders>
            <w:vAlign w:val="center"/>
          </w:tcPr>
          <w:p w14:paraId="22DB3D71" w14:textId="5D69ADAE" w:rsidR="00BE4111" w:rsidRDefault="00BE4111" w:rsidP="00BE4111">
            <w:pPr>
              <w:pStyle w:val="texte-Tableaux"/>
            </w:pPr>
            <w:r>
              <w:t>TP2</w:t>
            </w:r>
          </w:p>
        </w:tc>
      </w:tr>
      <w:tr w:rsidR="00BE4111" w14:paraId="03219A40" w14:textId="77777777" w:rsidTr="00BE4111">
        <w:trPr>
          <w:trHeight w:val="283"/>
          <w:jc w:val="center"/>
        </w:trPr>
        <w:tc>
          <w:tcPr>
            <w:tcW w:w="1417" w:type="dxa"/>
            <w:vMerge w:val="restart"/>
            <w:tcBorders>
              <w:left w:val="single" w:sz="8" w:space="0" w:color="auto"/>
            </w:tcBorders>
            <w:vAlign w:val="center"/>
          </w:tcPr>
          <w:p w14:paraId="775B5E8F" w14:textId="25E17372" w:rsidR="00BE4111" w:rsidRDefault="00BE4111" w:rsidP="00BE4111">
            <w:pPr>
              <w:pStyle w:val="texte-Tableaux"/>
            </w:pPr>
            <w:r>
              <w:t>AC/DC</w:t>
            </w:r>
          </w:p>
        </w:tc>
        <w:tc>
          <w:tcPr>
            <w:tcW w:w="1417" w:type="dxa"/>
            <w:vMerge w:val="restart"/>
            <w:vAlign w:val="center"/>
          </w:tcPr>
          <w:p w14:paraId="07477BCE" w14:textId="67E7DC2B" w:rsidR="00BE4111" w:rsidRDefault="00BE4111" w:rsidP="00BE4111">
            <w:pPr>
              <w:pStyle w:val="texte-Tableaux"/>
            </w:pPr>
            <w:r>
              <w:t>-</w:t>
            </w:r>
          </w:p>
        </w:tc>
        <w:tc>
          <w:tcPr>
            <w:tcW w:w="1417" w:type="dxa"/>
            <w:vAlign w:val="center"/>
          </w:tcPr>
          <w:p w14:paraId="5C653805" w14:textId="28BAEAEC" w:rsidR="00BE4111" w:rsidRDefault="00BE4111" w:rsidP="00BE4111">
            <w:pPr>
              <w:pStyle w:val="texte-Tableaux"/>
            </w:pPr>
            <w:r>
              <w:t>+3V3</w:t>
            </w:r>
          </w:p>
        </w:tc>
        <w:tc>
          <w:tcPr>
            <w:tcW w:w="1417" w:type="dxa"/>
            <w:tcBorders>
              <w:right w:val="single" w:sz="8" w:space="0" w:color="auto"/>
            </w:tcBorders>
            <w:vAlign w:val="center"/>
          </w:tcPr>
          <w:p w14:paraId="3222FBC6" w14:textId="7F2D7060" w:rsidR="00BE4111" w:rsidRDefault="00BE4111" w:rsidP="00BE4111">
            <w:pPr>
              <w:pStyle w:val="texte-Tableaux"/>
            </w:pPr>
            <w:r>
              <w:t>TP1</w:t>
            </w:r>
          </w:p>
        </w:tc>
      </w:tr>
      <w:tr w:rsidR="00BE4111" w14:paraId="6506C665" w14:textId="77777777" w:rsidTr="00BE4111">
        <w:trPr>
          <w:trHeight w:val="283"/>
          <w:jc w:val="center"/>
        </w:trPr>
        <w:tc>
          <w:tcPr>
            <w:tcW w:w="1417" w:type="dxa"/>
            <w:vMerge/>
            <w:tcBorders>
              <w:left w:val="single" w:sz="8" w:space="0" w:color="auto"/>
            </w:tcBorders>
            <w:vAlign w:val="center"/>
          </w:tcPr>
          <w:p w14:paraId="2F1905B9" w14:textId="77777777" w:rsidR="00BE4111" w:rsidRDefault="00BE4111" w:rsidP="00BE4111">
            <w:pPr>
              <w:pStyle w:val="texte-Tableaux"/>
            </w:pPr>
          </w:p>
        </w:tc>
        <w:tc>
          <w:tcPr>
            <w:tcW w:w="1417" w:type="dxa"/>
            <w:vMerge/>
            <w:vAlign w:val="center"/>
          </w:tcPr>
          <w:p w14:paraId="6DFD6684" w14:textId="77777777" w:rsidR="00BE4111" w:rsidRDefault="00BE4111" w:rsidP="00BE4111">
            <w:pPr>
              <w:pStyle w:val="texte-Tableaux"/>
            </w:pPr>
          </w:p>
        </w:tc>
        <w:tc>
          <w:tcPr>
            <w:tcW w:w="1417" w:type="dxa"/>
            <w:vAlign w:val="center"/>
          </w:tcPr>
          <w:p w14:paraId="2D52CDC4" w14:textId="2747886F" w:rsidR="00BE4111" w:rsidRDefault="00BE4111" w:rsidP="00BE4111">
            <w:pPr>
              <w:pStyle w:val="texte-Tableaux"/>
            </w:pPr>
            <w:r>
              <w:t>(Courant)</w:t>
            </w:r>
          </w:p>
        </w:tc>
        <w:tc>
          <w:tcPr>
            <w:tcW w:w="1417" w:type="dxa"/>
            <w:tcBorders>
              <w:right w:val="single" w:sz="8" w:space="0" w:color="auto"/>
            </w:tcBorders>
            <w:vAlign w:val="center"/>
          </w:tcPr>
          <w:p w14:paraId="5CAC9CC3" w14:textId="7AB5BC26" w:rsidR="00BE4111" w:rsidRDefault="00BE4111" w:rsidP="00BE4111">
            <w:pPr>
              <w:pStyle w:val="texte-Tableaux"/>
            </w:pPr>
            <w:r>
              <w:t>P4</w:t>
            </w:r>
          </w:p>
        </w:tc>
      </w:tr>
      <w:tr w:rsidR="00BE4111" w14:paraId="51628DE3" w14:textId="77777777" w:rsidTr="00BE4111">
        <w:trPr>
          <w:trHeight w:val="283"/>
          <w:jc w:val="center"/>
        </w:trPr>
        <w:tc>
          <w:tcPr>
            <w:tcW w:w="1417" w:type="dxa"/>
            <w:vMerge/>
            <w:tcBorders>
              <w:left w:val="single" w:sz="8" w:space="0" w:color="auto"/>
              <w:bottom w:val="single" w:sz="8" w:space="0" w:color="auto"/>
            </w:tcBorders>
            <w:vAlign w:val="center"/>
          </w:tcPr>
          <w:p w14:paraId="6EC00111" w14:textId="77777777" w:rsidR="00BE4111" w:rsidRDefault="00BE4111" w:rsidP="00BE4111">
            <w:pPr>
              <w:pStyle w:val="texte-Tableaux"/>
            </w:pPr>
          </w:p>
        </w:tc>
        <w:tc>
          <w:tcPr>
            <w:tcW w:w="1417" w:type="dxa"/>
            <w:vMerge/>
            <w:tcBorders>
              <w:bottom w:val="single" w:sz="8" w:space="0" w:color="auto"/>
            </w:tcBorders>
            <w:vAlign w:val="center"/>
          </w:tcPr>
          <w:p w14:paraId="56F5CEA1" w14:textId="77777777" w:rsidR="00BE4111" w:rsidRDefault="00BE4111" w:rsidP="00BE4111">
            <w:pPr>
              <w:pStyle w:val="texte-Tableaux"/>
            </w:pPr>
          </w:p>
        </w:tc>
        <w:tc>
          <w:tcPr>
            <w:tcW w:w="1417" w:type="dxa"/>
            <w:tcBorders>
              <w:bottom w:val="single" w:sz="8" w:space="0" w:color="auto"/>
            </w:tcBorders>
            <w:vAlign w:val="center"/>
          </w:tcPr>
          <w:p w14:paraId="2F04CE3B" w14:textId="6FB73163" w:rsidR="00BE4111" w:rsidRDefault="00BE4111" w:rsidP="00BE4111">
            <w:pPr>
              <w:pStyle w:val="texte-Tableaux"/>
            </w:pPr>
            <w:r>
              <w:t>GND</w:t>
            </w:r>
          </w:p>
        </w:tc>
        <w:tc>
          <w:tcPr>
            <w:tcW w:w="1417" w:type="dxa"/>
            <w:tcBorders>
              <w:bottom w:val="single" w:sz="8" w:space="0" w:color="auto"/>
              <w:right w:val="single" w:sz="8" w:space="0" w:color="auto"/>
            </w:tcBorders>
            <w:vAlign w:val="center"/>
          </w:tcPr>
          <w:p w14:paraId="66687BCE" w14:textId="573A8EE8" w:rsidR="00BE4111" w:rsidRDefault="00BE4111" w:rsidP="008017D1">
            <w:pPr>
              <w:pStyle w:val="texte-Tableaux"/>
              <w:keepNext/>
            </w:pPr>
            <w:r>
              <w:t>TP3, TP4</w:t>
            </w:r>
          </w:p>
        </w:tc>
      </w:tr>
    </w:tbl>
    <w:p w14:paraId="51F46BAB" w14:textId="39993A61" w:rsidR="008017D1" w:rsidRDefault="008017D1">
      <w:pPr>
        <w:pStyle w:val="Lgende"/>
      </w:pPr>
      <w:bookmarkStart w:id="80" w:name="_Toc146463670"/>
      <w:r>
        <w:t xml:space="preserve">Tableau </w:t>
      </w:r>
      <w:r w:rsidR="008526A6">
        <w:fldChar w:fldCharType="begin"/>
      </w:r>
      <w:r w:rsidR="008526A6">
        <w:instrText xml:space="preserve"> SEQ Tableau \* ARABIC </w:instrText>
      </w:r>
      <w:r w:rsidR="008526A6">
        <w:fldChar w:fldCharType="separate"/>
      </w:r>
      <w:r w:rsidR="00285DAE">
        <w:rPr>
          <w:noProof/>
        </w:rPr>
        <w:t>15</w:t>
      </w:r>
      <w:r w:rsidR="008526A6">
        <w:fldChar w:fldCharType="end"/>
      </w:r>
      <w:r>
        <w:t xml:space="preserve"> : Liste des points de mesure du système</w:t>
      </w:r>
      <w:bookmarkEnd w:id="80"/>
    </w:p>
    <w:p w14:paraId="14261596" w14:textId="444DA555" w:rsidR="00055E28" w:rsidRDefault="007268E4" w:rsidP="00013E04">
      <w:r>
        <w:t>Il est recommandé de ne placer a</w:t>
      </w:r>
      <w:r w:rsidR="00055E28">
        <w:t xml:space="preserve">ucun point de test </w:t>
      </w:r>
      <w:r>
        <w:t xml:space="preserve">sur </w:t>
      </w:r>
      <w:r w:rsidR="00055E28">
        <w:t>la partie concernant l’Ethernet, car cela présente peu d’intérêt au vu de la complexité des trames qui sont transmises</w:t>
      </w:r>
      <w:r>
        <w:t xml:space="preserve"> et du risque d’influencer les signaux</w:t>
      </w:r>
      <w:r w:rsidR="00E51E5C">
        <w:t xml:space="preserve"> par le fait de les déporter sur le PCB</w:t>
      </w:r>
      <w:r w:rsidR="00055E28">
        <w:t>.</w:t>
      </w:r>
    </w:p>
    <w:p w14:paraId="3413303F" w14:textId="77777777" w:rsidR="00CB3C9F" w:rsidRPr="00537868" w:rsidRDefault="00CB3C9F" w:rsidP="00CB3C9F">
      <w:pPr>
        <w:pStyle w:val="Titre2"/>
      </w:pPr>
      <w:bookmarkStart w:id="81" w:name="_Toc146463595"/>
      <w:r w:rsidRPr="00CB3C9F">
        <w:t>Boitier</w:t>
      </w:r>
      <w:bookmarkEnd w:id="81"/>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561EBE01"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r w:rsidR="008017D1">
        <w:t xml:space="preserve"> (Expérience personnelle)</w:t>
      </w:r>
    </w:p>
    <w:p w14:paraId="2FF69A46" w14:textId="6FDEDA0E" w:rsidR="00CB3C9F" w:rsidRPr="00013E04" w:rsidRDefault="00CB3C9F" w:rsidP="00013E04">
      <w:r>
        <w:t>Des détails supplémentaires sur le boitier sont fournis dans l</w:t>
      </w:r>
      <w:r w:rsidR="002E64D4">
        <w:t>a partie hardware.</w:t>
      </w:r>
    </w:p>
    <w:p w14:paraId="08D57079" w14:textId="269C6F30" w:rsidR="005917CD" w:rsidRPr="00537868" w:rsidRDefault="008B228F" w:rsidP="00D97689">
      <w:pPr>
        <w:pStyle w:val="Titre2"/>
      </w:pPr>
      <w:bookmarkStart w:id="82" w:name="_Toc146463596"/>
      <w:r w:rsidRPr="00537868">
        <w:lastRenderedPageBreak/>
        <w:t>Serveur externe</w:t>
      </w:r>
      <w:bookmarkEnd w:id="82"/>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79E00B31"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r w:rsidR="008E40AF">
        <w:t xml:space="preserve"> La base de donnée pourra être gérer en SQL ou par simple écriture dans un fichier csv. </w:t>
      </w:r>
    </w:p>
    <w:p w14:paraId="7A5614C1" w14:textId="6BF91893" w:rsidR="00324F7F" w:rsidRDefault="006D47C8" w:rsidP="00F7739A">
      <w:r w:rsidRPr="00537868">
        <w:t xml:space="preserve">Dans cette optique, l'utilisation du </w:t>
      </w:r>
      <w:proofErr w:type="spellStart"/>
      <w:r w:rsidRPr="00537868">
        <w:t>Raspberry</w:t>
      </w:r>
      <w:proofErr w:type="spellEnd"/>
      <w:r w:rsidRPr="00537868">
        <w:t xml:space="preserve"> Pi 3B+ se montre particulièrement appropriée.</w:t>
      </w:r>
      <w:r w:rsidR="00DE2217">
        <w:t xml:space="preserve"> </w:t>
      </w:r>
      <w:r w:rsidRPr="00537868">
        <w:t>Le langage de programmation privilégié, Python, bénéficie d’un grand nombre de librairies et d’une documentation abondante.</w:t>
      </w:r>
      <w:r w:rsidR="008E40AF">
        <w:t xml:space="preserve"> </w:t>
      </w:r>
      <w:r w:rsidR="008E40AF" w:rsidRPr="008E40AF">
        <w:t>La faible consommation de courant en fait une option idéale, car il restera constamment allumé.</w:t>
      </w:r>
    </w:p>
    <w:p w14:paraId="4E30A48E" w14:textId="6AFE323E" w:rsidR="008E40AF" w:rsidRDefault="008E40AF" w:rsidP="00F7739A">
      <w:r>
        <w:t>L’ES dispose de stocks suffisants compte tenu de la pénurie actuelle</w:t>
      </w:r>
    </w:p>
    <w:p w14:paraId="554A18D0" w14:textId="77777777" w:rsidR="00F7739A" w:rsidRDefault="00F7739A" w:rsidP="00F7739A">
      <w:pPr>
        <w:keepNext/>
        <w:jc w:val="center"/>
      </w:pPr>
      <w:r>
        <w:rPr>
          <w:noProof/>
          <w:lang w:eastAsia="fr-CH"/>
        </w:rPr>
        <w:drawing>
          <wp:inline distT="0" distB="0" distL="0" distR="0" wp14:anchorId="635948AD" wp14:editId="74A75FB1">
            <wp:extent cx="3138218" cy="2092491"/>
            <wp:effectExtent l="19050" t="19050" r="24130" b="22225"/>
            <wp:docPr id="546318650" name="Image 13" descr="Une image contenant Appareils électroniques, Composant électronique, Composant de circuit,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18650" name="Image 13" descr="Une image contenant Appareils électroniques, Composant électronique, Composant de circuit, Composant de circuit passif&#10;&#10;Description générée automatique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0721" cy="2100828"/>
                    </a:xfrm>
                    <a:prstGeom prst="rect">
                      <a:avLst/>
                    </a:prstGeom>
                    <a:noFill/>
                    <a:ln w="12700">
                      <a:solidFill>
                        <a:schemeClr val="tx1"/>
                      </a:solidFill>
                    </a:ln>
                  </pic:spPr>
                </pic:pic>
              </a:graphicData>
            </a:graphic>
          </wp:inline>
        </w:drawing>
      </w:r>
    </w:p>
    <w:p w14:paraId="3E405CA7" w14:textId="3504E934" w:rsidR="00F7739A" w:rsidRDefault="00F7739A" w:rsidP="00F7739A">
      <w:pPr>
        <w:pStyle w:val="Lgende"/>
      </w:pPr>
      <w:r>
        <w:t xml:space="preserve">Figure </w:t>
      </w:r>
      <w:r>
        <w:fldChar w:fldCharType="begin"/>
      </w:r>
      <w:r>
        <w:instrText xml:space="preserve"> SEQ Figure \* ARABIC </w:instrText>
      </w:r>
      <w:r>
        <w:fldChar w:fldCharType="separate"/>
      </w:r>
      <w:r w:rsidR="00D2735B">
        <w:rPr>
          <w:noProof/>
        </w:rPr>
        <w:t>19</w:t>
      </w:r>
      <w:r>
        <w:fldChar w:fldCharType="end"/>
      </w:r>
      <w:r>
        <w:t xml:space="preserve"> : Image du </w:t>
      </w:r>
      <w:proofErr w:type="spellStart"/>
      <w:r>
        <w:t>Raspberry</w:t>
      </w:r>
      <w:proofErr w:type="spellEnd"/>
      <w:r>
        <w:t xml:space="preserve"> Pi 3B+</w:t>
      </w:r>
    </w:p>
    <w:p w14:paraId="24D13008" w14:textId="77777777" w:rsidR="00324F7F" w:rsidRPr="00324F7F" w:rsidRDefault="00324F7F" w:rsidP="00324F7F"/>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83" w:name="_Ref145866661"/>
      <w:bookmarkStart w:id="84" w:name="_Ref145866665"/>
      <w:bookmarkStart w:id="85" w:name="_Toc146463598"/>
      <w:r w:rsidRPr="00537868">
        <w:lastRenderedPageBreak/>
        <w:t>Hardware</w:t>
      </w:r>
      <w:bookmarkEnd w:id="83"/>
      <w:bookmarkEnd w:id="84"/>
      <w:bookmarkEnd w:id="85"/>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78083918" w:rsidR="00490D29" w:rsidRDefault="000E744C" w:rsidP="004C2D40">
      <w:r>
        <w:t>Les fichiers de fabrication sont disponibles en annexe (</w:t>
      </w:r>
      <w:r>
        <w:fldChar w:fldCharType="begin"/>
      </w:r>
      <w:r>
        <w:instrText xml:space="preserve"> REF _Ref146463528 \r \h </w:instrText>
      </w:r>
      <w:r>
        <w:fldChar w:fldCharType="separate"/>
      </w:r>
      <w:r>
        <w:t>12.6</w:t>
      </w:r>
      <w:r>
        <w:fldChar w:fldCharType="end"/>
      </w:r>
      <w:r>
        <w:t>).</w:t>
      </w:r>
    </w:p>
    <w:p w14:paraId="72305C89" w14:textId="0C4F107F" w:rsidR="000E744C" w:rsidRDefault="000E744C" w:rsidP="000E744C">
      <w:pPr>
        <w:pStyle w:val="Titre2"/>
      </w:pPr>
      <w:r>
        <w:t>Vues d</w:t>
      </w:r>
      <w:r w:rsidR="0076325D">
        <w:t>es couches du PCB</w:t>
      </w:r>
    </w:p>
    <w:p w14:paraId="5CD5B36E" w14:textId="77777777" w:rsidR="00842FA1" w:rsidRDefault="00842FA1" w:rsidP="00842FA1">
      <w:pPr>
        <w:pStyle w:val="Image-centree"/>
        <w:keepNext/>
      </w:pPr>
      <w:r w:rsidRPr="00842FA1">
        <w:rPr>
          <w:lang w:val="fr-CH" w:eastAsia="fr-CH"/>
        </w:rPr>
        <w:drawing>
          <wp:inline distT="0" distB="0" distL="0" distR="0" wp14:anchorId="55BF66B2" wp14:editId="68530362">
            <wp:extent cx="5072133" cy="3420000"/>
            <wp:effectExtent l="19050" t="19050" r="14605" b="28575"/>
            <wp:docPr id="150975892" name="Image 1" descr="Une image contenant texte, circuit, Ingénierie électronique, Composant électro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5892" name="Image 1" descr="Une image contenant texte, circuit, Ingénierie électronique, Composant électronique&#10;&#10;Description générée automatiquement"/>
                    <pic:cNvPicPr/>
                  </pic:nvPicPr>
                  <pic:blipFill>
                    <a:blip r:embed="rId57"/>
                    <a:stretch>
                      <a:fillRect/>
                    </a:stretch>
                  </pic:blipFill>
                  <pic:spPr>
                    <a:xfrm>
                      <a:off x="0" y="0"/>
                      <a:ext cx="5072133" cy="3420000"/>
                    </a:xfrm>
                    <a:prstGeom prst="rect">
                      <a:avLst/>
                    </a:prstGeom>
                    <a:ln w="12700">
                      <a:solidFill>
                        <a:schemeClr val="tx1"/>
                      </a:solidFill>
                    </a:ln>
                  </pic:spPr>
                </pic:pic>
              </a:graphicData>
            </a:graphic>
          </wp:inline>
        </w:drawing>
      </w:r>
    </w:p>
    <w:p w14:paraId="7ECF111F" w14:textId="0033154A" w:rsidR="000E744C" w:rsidRDefault="00842FA1" w:rsidP="00842FA1">
      <w:pPr>
        <w:pStyle w:val="Lgende"/>
      </w:pPr>
      <w:r>
        <w:t xml:space="preserve">Figure </w:t>
      </w:r>
      <w:r>
        <w:fldChar w:fldCharType="begin"/>
      </w:r>
      <w:r>
        <w:instrText xml:space="preserve"> SEQ Figure \* ARABIC </w:instrText>
      </w:r>
      <w:r>
        <w:fldChar w:fldCharType="separate"/>
      </w:r>
      <w:r w:rsidR="00D2735B">
        <w:rPr>
          <w:noProof/>
        </w:rPr>
        <w:t>20</w:t>
      </w:r>
      <w:r>
        <w:fldChar w:fldCharType="end"/>
      </w:r>
      <w:r>
        <w:t xml:space="preserve"> : Vue d</w:t>
      </w:r>
      <w:r w:rsidR="0076325D">
        <w:t xml:space="preserve">e la couche </w:t>
      </w:r>
      <w:r>
        <w:t>TOP</w:t>
      </w:r>
    </w:p>
    <w:p w14:paraId="0B40365F" w14:textId="77777777" w:rsidR="00842FA1" w:rsidRDefault="00842FA1" w:rsidP="00842FA1">
      <w:pPr>
        <w:pStyle w:val="Image-centree"/>
        <w:keepNext/>
      </w:pPr>
      <w:r w:rsidRPr="00842FA1">
        <w:rPr>
          <w:lang w:val="fr-CH" w:eastAsia="fr-CH"/>
        </w:rPr>
        <w:drawing>
          <wp:inline distT="0" distB="0" distL="0" distR="0" wp14:anchorId="45458177" wp14:editId="5EB6AAFA">
            <wp:extent cx="5059721" cy="3420000"/>
            <wp:effectExtent l="19050" t="19050" r="26670" b="28575"/>
            <wp:docPr id="53425522" name="Image 1" descr="Une image contenant texte, capture d’écran, Rectang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522" name="Image 1" descr="Une image contenant texte, capture d’écran, Rectangle, diagramme&#10;&#10;Description générée automatiquement"/>
                    <pic:cNvPicPr/>
                  </pic:nvPicPr>
                  <pic:blipFill>
                    <a:blip r:embed="rId58"/>
                    <a:stretch>
                      <a:fillRect/>
                    </a:stretch>
                  </pic:blipFill>
                  <pic:spPr>
                    <a:xfrm>
                      <a:off x="0" y="0"/>
                      <a:ext cx="5059721" cy="3420000"/>
                    </a:xfrm>
                    <a:prstGeom prst="rect">
                      <a:avLst/>
                    </a:prstGeom>
                    <a:ln w="12700">
                      <a:solidFill>
                        <a:schemeClr val="tx1"/>
                      </a:solidFill>
                    </a:ln>
                  </pic:spPr>
                </pic:pic>
              </a:graphicData>
            </a:graphic>
          </wp:inline>
        </w:drawing>
      </w:r>
    </w:p>
    <w:p w14:paraId="12706B3B" w14:textId="62F29374" w:rsidR="00842FA1" w:rsidRDefault="00842FA1" w:rsidP="00842FA1">
      <w:pPr>
        <w:pStyle w:val="Lgende"/>
      </w:pPr>
      <w:r>
        <w:t xml:space="preserve">Figure </w:t>
      </w:r>
      <w:r>
        <w:fldChar w:fldCharType="begin"/>
      </w:r>
      <w:r>
        <w:instrText xml:space="preserve"> SEQ Figure \* ARABIC </w:instrText>
      </w:r>
      <w:r>
        <w:fldChar w:fldCharType="separate"/>
      </w:r>
      <w:r w:rsidR="00D2735B">
        <w:rPr>
          <w:noProof/>
        </w:rPr>
        <w:t>21</w:t>
      </w:r>
      <w:r>
        <w:fldChar w:fldCharType="end"/>
      </w:r>
      <w:r>
        <w:t xml:space="preserve"> : Vue d</w:t>
      </w:r>
      <w:r w:rsidR="0076325D">
        <w:t xml:space="preserve">e la couche </w:t>
      </w:r>
      <w:r>
        <w:t>BOTTOM</w:t>
      </w:r>
    </w:p>
    <w:p w14:paraId="401C811E" w14:textId="46E7D640" w:rsidR="0076325D" w:rsidRDefault="0076325D" w:rsidP="0076325D">
      <w:pPr>
        <w:pStyle w:val="Titre2"/>
      </w:pPr>
      <w:r>
        <w:lastRenderedPageBreak/>
        <w:t>Vues réalistes du PCB</w:t>
      </w:r>
    </w:p>
    <w:p w14:paraId="25760E7C" w14:textId="77777777" w:rsidR="0076325D" w:rsidRDefault="0076325D" w:rsidP="0076325D">
      <w:pPr>
        <w:pStyle w:val="Image-centree"/>
      </w:pPr>
      <w:r w:rsidRPr="0076325D">
        <w:rPr>
          <w:lang w:val="fr-CH" w:eastAsia="fr-CH"/>
        </w:rPr>
        <w:drawing>
          <wp:inline distT="0" distB="0" distL="0" distR="0" wp14:anchorId="2FD49AFB" wp14:editId="053C51F6">
            <wp:extent cx="5395779" cy="3960000"/>
            <wp:effectExtent l="19050" t="19050" r="14605" b="21590"/>
            <wp:docPr id="550205820" name="Image 1" descr="Une image contenant circuit, Composant électronique, Ingénierie électroniqu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5820" name="Image 1" descr="Une image contenant circuit, Composant électronique, Ingénierie électronique, texte&#10;&#10;Description générée automatiquement"/>
                    <pic:cNvPicPr/>
                  </pic:nvPicPr>
                  <pic:blipFill>
                    <a:blip r:embed="rId59"/>
                    <a:stretch>
                      <a:fillRect/>
                    </a:stretch>
                  </pic:blipFill>
                  <pic:spPr>
                    <a:xfrm>
                      <a:off x="0" y="0"/>
                      <a:ext cx="5395779" cy="3960000"/>
                    </a:xfrm>
                    <a:prstGeom prst="rect">
                      <a:avLst/>
                    </a:prstGeom>
                    <a:ln w="12700">
                      <a:solidFill>
                        <a:schemeClr val="tx1"/>
                      </a:solidFill>
                    </a:ln>
                  </pic:spPr>
                </pic:pic>
              </a:graphicData>
            </a:graphic>
          </wp:inline>
        </w:drawing>
      </w:r>
    </w:p>
    <w:p w14:paraId="279DF1B0" w14:textId="6D6D8910" w:rsidR="0076325D" w:rsidRDefault="0076325D" w:rsidP="0076325D">
      <w:pPr>
        <w:pStyle w:val="Lgende"/>
      </w:pPr>
      <w:r>
        <w:t xml:space="preserve">Figure </w:t>
      </w:r>
      <w:r>
        <w:fldChar w:fldCharType="begin"/>
      </w:r>
      <w:r>
        <w:instrText xml:space="preserve"> SEQ Figure \* ARABIC </w:instrText>
      </w:r>
      <w:r>
        <w:fldChar w:fldCharType="separate"/>
      </w:r>
      <w:r w:rsidR="00D2735B">
        <w:rPr>
          <w:noProof/>
        </w:rPr>
        <w:t>22</w:t>
      </w:r>
      <w:r>
        <w:fldChar w:fldCharType="end"/>
      </w:r>
      <w:r>
        <w:t xml:space="preserve"> : Vue du dessus du PCB</w:t>
      </w:r>
    </w:p>
    <w:p w14:paraId="77B09883" w14:textId="77777777" w:rsidR="0076325D" w:rsidRDefault="0076325D" w:rsidP="0076325D">
      <w:pPr>
        <w:pStyle w:val="Image-centree"/>
        <w:keepNext/>
      </w:pPr>
      <w:r w:rsidRPr="0076325D">
        <w:rPr>
          <w:lang w:val="fr-CH" w:eastAsia="fr-CH"/>
        </w:rPr>
        <w:drawing>
          <wp:inline distT="0" distB="0" distL="0" distR="0" wp14:anchorId="6BFD578A" wp14:editId="212FC375">
            <wp:extent cx="5468888" cy="3960000"/>
            <wp:effectExtent l="19050" t="19050" r="17780" b="21590"/>
            <wp:docPr id="985420005" name="Image 1" descr="Une image contenant carte, Plan, circuit, ve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20005" name="Image 1" descr="Une image contenant carte, Plan, circuit, vert&#10;&#10;Description générée automatiquement"/>
                    <pic:cNvPicPr/>
                  </pic:nvPicPr>
                  <pic:blipFill>
                    <a:blip r:embed="rId60"/>
                    <a:stretch>
                      <a:fillRect/>
                    </a:stretch>
                  </pic:blipFill>
                  <pic:spPr>
                    <a:xfrm>
                      <a:off x="0" y="0"/>
                      <a:ext cx="5468888" cy="3960000"/>
                    </a:xfrm>
                    <a:prstGeom prst="rect">
                      <a:avLst/>
                    </a:prstGeom>
                    <a:ln w="12700">
                      <a:solidFill>
                        <a:schemeClr val="tx1"/>
                      </a:solidFill>
                    </a:ln>
                  </pic:spPr>
                </pic:pic>
              </a:graphicData>
            </a:graphic>
          </wp:inline>
        </w:drawing>
      </w:r>
    </w:p>
    <w:p w14:paraId="24058704" w14:textId="11997C21" w:rsidR="0076325D" w:rsidRPr="0076325D" w:rsidRDefault="0076325D" w:rsidP="0076325D">
      <w:pPr>
        <w:pStyle w:val="Lgende"/>
      </w:pPr>
      <w:r>
        <w:t xml:space="preserve">Figure </w:t>
      </w:r>
      <w:r>
        <w:fldChar w:fldCharType="begin"/>
      </w:r>
      <w:r>
        <w:instrText xml:space="preserve"> SEQ Figure \* ARABIC </w:instrText>
      </w:r>
      <w:r>
        <w:fldChar w:fldCharType="separate"/>
      </w:r>
      <w:r w:rsidR="00D2735B">
        <w:rPr>
          <w:noProof/>
        </w:rPr>
        <w:t>23</w:t>
      </w:r>
      <w:r>
        <w:fldChar w:fldCharType="end"/>
      </w:r>
      <w:r>
        <w:t xml:space="preserve"> : Vue du dessous du PCB</w:t>
      </w:r>
    </w:p>
    <w:p w14:paraId="7B460F9F" w14:textId="739F5D7E" w:rsidR="00800164" w:rsidRDefault="0010580E" w:rsidP="00800164">
      <w:pPr>
        <w:pStyle w:val="Titre2"/>
      </w:pPr>
      <w:bookmarkStart w:id="86" w:name="_Toc146463599"/>
      <w:r>
        <w:lastRenderedPageBreak/>
        <w:t xml:space="preserve">Spécifications </w:t>
      </w:r>
      <w:r w:rsidR="00800164">
        <w:t>du PCB</w:t>
      </w:r>
      <w:bookmarkEnd w:id="86"/>
    </w:p>
    <w:p w14:paraId="60C6BE56" w14:textId="5183C43C" w:rsidR="004F417C" w:rsidRPr="004F417C" w:rsidRDefault="004F417C" w:rsidP="004F417C">
      <w:r>
        <w:t xml:space="preserve">Le PCB a été fabriqué par </w:t>
      </w:r>
      <w:proofErr w:type="spellStart"/>
      <w:r>
        <w:t>Eurocircuit</w:t>
      </w:r>
      <w:proofErr w:type="spellEnd"/>
      <w:r>
        <w:t xml:space="preserve">,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0E744C">
        <w:t xml:space="preserve">Tableau </w:t>
      </w:r>
      <w:r w:rsidR="000E744C">
        <w:rPr>
          <w:noProof/>
        </w:rPr>
        <w:t>16</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proofErr w:type="spellStart"/>
            <w:r>
              <w:t>Eurocircuit</w:t>
            </w:r>
            <w:proofErr w:type="spellEnd"/>
            <w:r>
              <w: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30DCBC6C" w:rsidR="004F417C" w:rsidRDefault="004F417C">
      <w:pPr>
        <w:pStyle w:val="Lgende"/>
      </w:pPr>
      <w:bookmarkStart w:id="87" w:name="_Toc146463671"/>
      <w:bookmarkStart w:id="88" w:name="_Ref145933640"/>
      <w:r>
        <w:t xml:space="preserve">Tableau </w:t>
      </w:r>
      <w:r w:rsidR="008526A6">
        <w:fldChar w:fldCharType="begin"/>
      </w:r>
      <w:r w:rsidR="008526A6">
        <w:instrText xml:space="preserve"> SEQ Tableau \* ARABIC </w:instrText>
      </w:r>
      <w:r w:rsidR="008526A6">
        <w:fldChar w:fldCharType="separate"/>
      </w:r>
      <w:r w:rsidR="00285DAE">
        <w:rPr>
          <w:noProof/>
        </w:rPr>
        <w:t>16</w:t>
      </w:r>
      <w:r w:rsidR="008526A6">
        <w:fldChar w:fldCharType="end"/>
      </w:r>
      <w:bookmarkEnd w:id="88"/>
      <w:r>
        <w:t xml:space="preserve"> : Spécifications principales du PCB</w:t>
      </w:r>
      <w:bookmarkEnd w:id="87"/>
    </w:p>
    <w:p w14:paraId="7172BBD7" w14:textId="6155B13E" w:rsidR="00055E28" w:rsidRDefault="00055E28" w:rsidP="00055E28">
      <w:pPr>
        <w:pStyle w:val="Titre2"/>
      </w:pPr>
      <w:bookmarkStart w:id="89" w:name="_Toc146463600"/>
      <w:r>
        <w:t>Règles de fabrication</w:t>
      </w:r>
      <w:bookmarkEnd w:id="89"/>
    </w:p>
    <w:p w14:paraId="33BADF7F" w14:textId="11E9E0DA"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0E744C">
        <w:t xml:space="preserve">Tableau </w:t>
      </w:r>
      <w:r w:rsidR="000E744C">
        <w:rPr>
          <w:noProof/>
        </w:rPr>
        <w:t>17</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w:t>
      </w:r>
      <w:proofErr w:type="spellStart"/>
      <w:r w:rsidR="004C2D40" w:rsidRPr="004C2D40">
        <w:t>Eurocircuit</w:t>
      </w:r>
      <w:proofErr w:type="spellEnd"/>
      <w:r>
        <w:t xml:space="preserve"> </w:t>
      </w:r>
      <w:r>
        <w:fldChar w:fldCharType="begin"/>
      </w:r>
      <w:r w:rsidR="00452102">
        <w:instrText xml:space="preserve"> ADDIN ZOTERO_ITEM CSL_CITATION {"citationID":"pKhjAJZc","properties":{"formattedCitation":"[19]","plainCitation":"[19]","noteIndex":0},"citationItems":[{"id":"cXkwL6GT/K3rXoosL","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395B8E" w:rsidRPr="00395B8E">
        <w:t>[19]</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proofErr w:type="spellStart"/>
            <w:r>
              <w:t>Eurocircuit</w:t>
            </w:r>
            <w:proofErr w:type="spellEnd"/>
            <w:r>
              <w: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22FA7E81" w:rsidR="006B0841" w:rsidRDefault="004F417C" w:rsidP="004F417C">
      <w:pPr>
        <w:pStyle w:val="Lgende"/>
      </w:pPr>
      <w:bookmarkStart w:id="90" w:name="_Toc146463672"/>
      <w:bookmarkStart w:id="91" w:name="_Ref145925027"/>
      <w:bookmarkStart w:id="92" w:name="_Ref145933623"/>
      <w:r>
        <w:t xml:space="preserve">Tableau </w:t>
      </w:r>
      <w:r w:rsidR="008526A6">
        <w:fldChar w:fldCharType="begin"/>
      </w:r>
      <w:r w:rsidR="008526A6">
        <w:instrText xml:space="preserve"> SEQ Tableau \* ARABIC </w:instrText>
      </w:r>
      <w:r w:rsidR="008526A6">
        <w:fldChar w:fldCharType="separate"/>
      </w:r>
      <w:r w:rsidR="00285DAE">
        <w:rPr>
          <w:noProof/>
        </w:rPr>
        <w:t>17</w:t>
      </w:r>
      <w:r w:rsidR="008526A6">
        <w:fldChar w:fldCharType="end"/>
      </w:r>
      <w:bookmarkEnd w:id="92"/>
      <w:r>
        <w:t xml:space="preserve"> : Règles </w:t>
      </w:r>
      <w:r w:rsidR="000E744C">
        <w:t xml:space="preserve">principales </w:t>
      </w:r>
      <w:r>
        <w:t xml:space="preserve">de fabrication </w:t>
      </w:r>
      <w:proofErr w:type="spellStart"/>
      <w:r>
        <w:t>Eurocircuit</w:t>
      </w:r>
      <w:proofErr w:type="spellEnd"/>
      <w:r>
        <w:t xml:space="preserve"> - Classe 6C</w:t>
      </w:r>
      <w:bookmarkEnd w:id="90"/>
    </w:p>
    <w:p w14:paraId="0D6B2238" w14:textId="15651251" w:rsidR="000E744C" w:rsidRPr="000E744C" w:rsidRDefault="000E744C" w:rsidP="000E744C">
      <w:r>
        <w:t>Une liste complète des règles utilisées est disponible en annexe (</w:t>
      </w:r>
      <w:r>
        <w:fldChar w:fldCharType="begin"/>
      </w:r>
      <w:r>
        <w:instrText xml:space="preserve"> REF _Ref146463278 \r \h </w:instrText>
      </w:r>
      <w:r>
        <w:fldChar w:fldCharType="separate"/>
      </w:r>
      <w:r>
        <w:t>12.7</w:t>
      </w:r>
      <w:r>
        <w:fldChar w:fldCharType="end"/>
      </w:r>
      <w:r>
        <w:t>).</w:t>
      </w:r>
    </w:p>
    <w:p w14:paraId="5241AF31" w14:textId="77777777" w:rsidR="006B0841" w:rsidRDefault="006B0841">
      <w:pPr>
        <w:spacing w:before="0" w:after="160"/>
        <w:jc w:val="left"/>
      </w:pPr>
      <w:r>
        <w:br w:type="page"/>
      </w:r>
    </w:p>
    <w:p w14:paraId="59750D35" w14:textId="52DC20DA" w:rsidR="00723916" w:rsidRPr="00723916" w:rsidRDefault="00A57A57" w:rsidP="00723916">
      <w:pPr>
        <w:pStyle w:val="Titre2"/>
      </w:pPr>
      <w:r>
        <w:lastRenderedPageBreak/>
        <w:t xml:space="preserve">Placement des </w:t>
      </w:r>
      <w:r w:rsidRPr="00A57A57">
        <w:t>composants</w:t>
      </w:r>
    </w:p>
    <w:p w14:paraId="69675749" w14:textId="77777777" w:rsidR="00A57A57" w:rsidRDefault="00A57A57" w:rsidP="00A57A57">
      <w:pPr>
        <w:pStyle w:val="Image-centree"/>
      </w:pPr>
      <w:r>
        <w:rPr>
          <w:lang w:val="fr-CH" w:eastAsia="fr-CH"/>
        </w:rPr>
        <w:drawing>
          <wp:inline distT="0" distB="0" distL="0" distR="0" wp14:anchorId="31EE6B1F" wp14:editId="37712463">
            <wp:extent cx="5760000" cy="4155553"/>
            <wp:effectExtent l="19050" t="19050" r="12700" b="16510"/>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4155553"/>
                    </a:xfrm>
                    <a:prstGeom prst="rect">
                      <a:avLst/>
                    </a:prstGeom>
                    <a:noFill/>
                    <a:ln w="12700">
                      <a:solidFill>
                        <a:schemeClr val="tx1"/>
                      </a:solidFill>
                    </a:ln>
                  </pic:spPr>
                </pic:pic>
              </a:graphicData>
            </a:graphic>
          </wp:inline>
        </w:drawing>
      </w:r>
    </w:p>
    <w:p w14:paraId="3C8C6E93" w14:textId="68729D31" w:rsidR="00A57A57" w:rsidRPr="00490D29" w:rsidRDefault="00A57A57" w:rsidP="00A57A57">
      <w:pPr>
        <w:pStyle w:val="Lgende"/>
      </w:pPr>
      <w:r>
        <w:t xml:space="preserve">Figure </w:t>
      </w:r>
      <w:r>
        <w:fldChar w:fldCharType="begin"/>
      </w:r>
      <w:r>
        <w:instrText xml:space="preserve"> SEQ Figure \* ARABIC </w:instrText>
      </w:r>
      <w:r>
        <w:fldChar w:fldCharType="separate"/>
      </w:r>
      <w:r w:rsidR="00D2735B">
        <w:rPr>
          <w:noProof/>
        </w:rPr>
        <w:t>24</w:t>
      </w:r>
      <w:r>
        <w:fldChar w:fldCharType="end"/>
      </w:r>
      <w:r>
        <w:t xml:space="preserve"> : </w:t>
      </w:r>
      <w:r w:rsidR="00CE79A7">
        <w:t>Stratégie</w:t>
      </w:r>
      <w:r>
        <w:t xml:space="preserve"> d</w:t>
      </w:r>
      <w:r w:rsidR="00CE79A7">
        <w:t>e</w:t>
      </w:r>
      <w:r>
        <w:t xml:space="preserve"> placement des composants</w:t>
      </w:r>
    </w:p>
    <w:p w14:paraId="6EA3432A" w14:textId="62781A94" w:rsidR="00723916" w:rsidRDefault="00CE79A7" w:rsidP="00A57A57">
      <w:r w:rsidRPr="00CE79A7">
        <w:rPr>
          <w:rStyle w:val="Sous-titre-de-paragrapheCar"/>
        </w:rPr>
        <w:t>Les composants liés au 230VAC</w:t>
      </w:r>
      <w:r w:rsidR="00723916">
        <w:t xml:space="preserve"> </w:t>
      </w:r>
      <w:r>
        <w:t>ont</w:t>
      </w:r>
      <w:r w:rsidR="00723916">
        <w:t xml:space="preserve"> été placé</w:t>
      </w:r>
      <w:r w:rsidR="00F5041C">
        <w:t>s</w:t>
      </w:r>
      <w:r w:rsidR="00723916">
        <w:t xml:space="preserve"> sur la partie supérieure, </w:t>
      </w:r>
      <w:r>
        <w:t xml:space="preserve">qui sera située </w:t>
      </w:r>
      <w:r w:rsidR="00723916">
        <w:t>vers l’arrière du boitier. Cela permet de faciliter les connexions et de réduire les risques liés à la partie 230VAC.</w:t>
      </w:r>
    </w:p>
    <w:p w14:paraId="727ADC2F" w14:textId="4D318EBA" w:rsidR="00A57A57" w:rsidRDefault="00723916" w:rsidP="00A57A57">
      <w:r w:rsidRPr="00CE79A7">
        <w:rPr>
          <w:rStyle w:val="Sous-titre-de-paragrapheCar"/>
        </w:rPr>
        <w:t>Le</w:t>
      </w:r>
      <w:r w:rsidR="00A57A57" w:rsidRPr="00CE79A7">
        <w:rPr>
          <w:rStyle w:val="Sous-titre-de-paragrapheCar"/>
        </w:rPr>
        <w:t xml:space="preserve"> convertisseur AC/DC</w:t>
      </w:r>
      <w:r w:rsidR="00A57A57" w:rsidRPr="001F5ED8">
        <w:t xml:space="preserve"> a été placé </w:t>
      </w:r>
      <w:r>
        <w:t xml:space="preserve">le plus possible </w:t>
      </w:r>
      <w:r w:rsidR="00A57A57" w:rsidRPr="001F5ED8">
        <w:t>à distance des antennes (RFID et Wi-Fi) pour réduire le</w:t>
      </w:r>
      <w:r w:rsidR="00A57A57">
        <w:t xml:space="preserve"> risque d’</w:t>
      </w:r>
      <w:r w:rsidR="00A57A57" w:rsidRPr="001F5ED8">
        <w:t>interférences, qui sont courantes avec ce</w:t>
      </w:r>
      <w:r w:rsidR="00A57A57">
        <w:t xml:space="preserve"> type de</w:t>
      </w:r>
      <w:r w:rsidR="00A57A57" w:rsidRPr="001F5ED8">
        <w:t xml:space="preserve"> composant.</w:t>
      </w:r>
    </w:p>
    <w:p w14:paraId="24066B2E" w14:textId="5C19B8CC" w:rsidR="00F5041C" w:rsidRDefault="00F5041C" w:rsidP="00F5041C">
      <w:pPr>
        <w:spacing w:before="0" w:after="160"/>
        <w:jc w:val="left"/>
      </w:pPr>
      <w:r w:rsidRPr="00F5041C">
        <w:rPr>
          <w:rStyle w:val="Sous-titre-de-paragrapheCar"/>
        </w:rPr>
        <w:t>Le PIC32</w:t>
      </w:r>
      <w:r>
        <w:t xml:space="preserve"> </w:t>
      </w:r>
      <w:r w:rsidRPr="00F5041C">
        <w:t xml:space="preserve">a été positionné au centre autant que possible </w:t>
      </w:r>
      <w:r>
        <w:t>au plus près</w:t>
      </w:r>
      <w:r w:rsidRPr="00F5041C">
        <w:t xml:space="preserve"> de l'Ethernet et de l'ESP32, car</w:t>
      </w:r>
      <w:r>
        <w:t xml:space="preserve"> ils</w:t>
      </w:r>
      <w:r w:rsidRPr="00F5041C">
        <w:t xml:space="preserve"> nécessitent des vitesses de communication plus élevées.</w:t>
      </w:r>
    </w:p>
    <w:p w14:paraId="260BEA4A" w14:textId="117B4E91" w:rsidR="00F5041C" w:rsidRDefault="00F5041C" w:rsidP="00F5041C">
      <w:r w:rsidRPr="00F5041C">
        <w:rPr>
          <w:rStyle w:val="Sous-titre-de-paragrapheCar"/>
        </w:rPr>
        <w:t>Le connecteur RJ45</w:t>
      </w:r>
      <w:r w:rsidRPr="00D05249">
        <w:t xml:space="preserve"> dépasse légèrement du bord du PCB pour être accessible depuis l'extérieur du boîtier par une ouverture dédiée.</w:t>
      </w:r>
      <w:r>
        <w:t xml:space="preserve"> Le contrôleur PHY a été placé au plus proche du connecteur pour réduire la longueur des pistes différentielles.</w:t>
      </w:r>
    </w:p>
    <w:p w14:paraId="75B10C72" w14:textId="77777777" w:rsidR="00F5041C" w:rsidRDefault="00F5041C" w:rsidP="00F5041C">
      <w:r w:rsidRPr="00F5041C">
        <w:rPr>
          <w:rStyle w:val="Sous-titre-de-paragrapheCar"/>
        </w:rPr>
        <w:t xml:space="preserve">L'empreinte « </w:t>
      </w:r>
      <w:proofErr w:type="spellStart"/>
      <w:r w:rsidRPr="00F5041C">
        <w:rPr>
          <w:rStyle w:val="Sous-titre-de-paragrapheCar"/>
        </w:rPr>
        <w:t>mikroBUS</w:t>
      </w:r>
      <w:proofErr w:type="spellEnd"/>
      <w:r w:rsidRPr="00F5041C">
        <w:rPr>
          <w:rStyle w:val="Sous-titre-de-paragrapheCar"/>
        </w:rPr>
        <w:t xml:space="preserve"> »</w:t>
      </w:r>
      <w:r w:rsidRPr="00CE79A7">
        <w:t xml:space="preserve"> a été placée à l'avant du boîtier pour permettre à une éventuelle antenne d'un module </w:t>
      </w:r>
      <w:proofErr w:type="spellStart"/>
      <w:r w:rsidRPr="00CE79A7">
        <w:t>Mikroe</w:t>
      </w:r>
      <w:proofErr w:type="spellEnd"/>
      <w:r w:rsidRPr="00CE79A7">
        <w:t xml:space="preserve"> de dépasser et d'être accessible de l'extérieur.</w:t>
      </w:r>
    </w:p>
    <w:p w14:paraId="47CBEF88" w14:textId="42422DBA" w:rsidR="00F5041C" w:rsidRDefault="00F5041C" w:rsidP="00F5041C">
      <w:r w:rsidRPr="00F5041C">
        <w:rPr>
          <w:rStyle w:val="Sous-titre-de-paragrapheCar"/>
        </w:rPr>
        <w:t>Le connecteur RFID</w:t>
      </w:r>
      <w:r>
        <w:t xml:space="preserve"> a été placé librement car le module sera déporté sur le dessus du boitier.</w:t>
      </w:r>
    </w:p>
    <w:p w14:paraId="7A216594" w14:textId="49E8EDAA" w:rsidR="00F5041C" w:rsidRDefault="00F5041C" w:rsidP="00F5041C">
      <w:r w:rsidRPr="00F5041C">
        <w:rPr>
          <w:rStyle w:val="Sous-titre-de-paragrapheCar"/>
        </w:rPr>
        <w:t>Le relai</w:t>
      </w:r>
      <w:r>
        <w:t xml:space="preserve"> est placé sur le chemin entre l’entrée et la sortie 230VAC. S</w:t>
      </w:r>
      <w:r w:rsidRPr="00F5041C">
        <w:t xml:space="preserve">on contrôle est partiellement superposé aux </w:t>
      </w:r>
      <w:proofErr w:type="spellStart"/>
      <w:r w:rsidRPr="00F5041C">
        <w:t>LEDs</w:t>
      </w:r>
      <w:proofErr w:type="spellEnd"/>
      <w:r w:rsidRPr="00F5041C">
        <w:t xml:space="preserve"> en raison de contraintes </w:t>
      </w:r>
      <w:r>
        <w:t xml:space="preserve">physiques </w:t>
      </w:r>
      <w:r w:rsidRPr="00F5041C">
        <w:t>de placement.</w:t>
      </w:r>
    </w:p>
    <w:p w14:paraId="0D6EA091" w14:textId="02A8CEF8" w:rsidR="00CE79A7" w:rsidRDefault="00CE79A7" w:rsidP="00A57A57">
      <w:r w:rsidRPr="00CE79A7">
        <w:rPr>
          <w:rStyle w:val="Sous-titre-de-paragrapheCar"/>
        </w:rPr>
        <w:t xml:space="preserve">Les </w:t>
      </w:r>
      <w:proofErr w:type="spellStart"/>
      <w:r w:rsidRPr="00CE79A7">
        <w:rPr>
          <w:rStyle w:val="Sous-titre-de-paragrapheCar"/>
        </w:rPr>
        <w:t>LEDs</w:t>
      </w:r>
      <w:proofErr w:type="spellEnd"/>
      <w:r w:rsidRPr="00CE79A7">
        <w:t xml:space="preserve"> ont été alignées horizontalement au centre du boîtier</w:t>
      </w:r>
      <w:r>
        <w:t>. L</w:t>
      </w:r>
      <w:r w:rsidRPr="00CE79A7">
        <w:t xml:space="preserve">eur position verticale </w:t>
      </w:r>
      <w:r>
        <w:t>est</w:t>
      </w:r>
      <w:r w:rsidRPr="00CE79A7">
        <w:t xml:space="preserve"> influencée par la présence du module RFID sur le dessus et de la partie 230VAC</w:t>
      </w:r>
      <w:r>
        <w:t>.</w:t>
      </w:r>
      <w:r w:rsidRPr="00CE79A7">
        <w:t xml:space="preserve"> </w:t>
      </w:r>
      <w:r>
        <w:t>E</w:t>
      </w:r>
      <w:r w:rsidRPr="00CE79A7">
        <w:t xml:space="preserve">lles seront déportées vers le haut avec des guides lumineux pour </w:t>
      </w:r>
      <w:r>
        <w:t>être visible depuis l’extérieur du boitier</w:t>
      </w:r>
      <w:r w:rsidRPr="00CE79A7">
        <w:t>.</w:t>
      </w:r>
    </w:p>
    <w:p w14:paraId="121F41D8" w14:textId="6BC0E48A" w:rsidR="00A57A57" w:rsidRDefault="00CE79A7">
      <w:pPr>
        <w:spacing w:before="0" w:after="160"/>
        <w:jc w:val="left"/>
      </w:pPr>
      <w:r w:rsidRPr="00F5041C">
        <w:rPr>
          <w:rStyle w:val="Sous-titre-de-paragrapheCar"/>
        </w:rPr>
        <w:t xml:space="preserve">Le </w:t>
      </w:r>
      <w:proofErr w:type="spellStart"/>
      <w:r w:rsidRPr="00F5041C">
        <w:rPr>
          <w:rStyle w:val="Sous-titre-de-paragrapheCar"/>
        </w:rPr>
        <w:t>Buzzer</w:t>
      </w:r>
      <w:proofErr w:type="spellEnd"/>
      <w:r>
        <w:t xml:space="preserve"> a été placé en </w:t>
      </w:r>
      <w:r w:rsidR="00F5041C">
        <w:t>fonction de l’espace disponible.</w:t>
      </w:r>
    </w:p>
    <w:p w14:paraId="6BF9C690" w14:textId="45B9100E" w:rsidR="00CA7583" w:rsidRDefault="00CA7583" w:rsidP="00CA7583">
      <w:pPr>
        <w:pStyle w:val="Titre2"/>
      </w:pPr>
      <w:bookmarkStart w:id="93" w:name="_Toc146463601"/>
      <w:bookmarkEnd w:id="91"/>
      <w:r>
        <w:lastRenderedPageBreak/>
        <w:t>Largeurs de pistes</w:t>
      </w:r>
      <w:bookmarkEnd w:id="93"/>
    </w:p>
    <w:p w14:paraId="6843776C" w14:textId="3FFD67F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Key</w:t>
      </w:r>
      <w:proofErr w:type="spellEnd"/>
      <w:r>
        <w:t xml:space="preserve"> (</w:t>
      </w:r>
      <w:r>
        <w:fldChar w:fldCharType="begin"/>
      </w:r>
      <w:r>
        <w:instrText xml:space="preserve"> REF _Ref145933519 \h </w:instrText>
      </w:r>
      <w:r>
        <w:fldChar w:fldCharType="separate"/>
      </w:r>
      <w:r w:rsidR="000E744C">
        <w:t xml:space="preserve">Tableau </w:t>
      </w:r>
      <w:r w:rsidR="000E744C">
        <w:rPr>
          <w:noProof/>
        </w:rPr>
        <w:t>18</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086A74A" w:rsidR="00CA7583" w:rsidRDefault="003C3C03" w:rsidP="009A5B0B">
            <w:pPr>
              <w:tabs>
                <w:tab w:val="right" w:pos="7938"/>
              </w:tabs>
            </w:pPr>
            <w:r>
              <w:t>Largeurs des pistes de puissance</w:t>
            </w:r>
            <w:r w:rsidR="00CA7583">
              <w:tab/>
            </w:r>
            <w:hyperlink r:id="rId62" w:history="1">
              <w:r w:rsidR="00CA7583" w:rsidRPr="00830ECE">
                <w:rPr>
                  <w:rStyle w:val="Lienhypertexte"/>
                </w:rPr>
                <w:t>Calculateur</w:t>
              </w:r>
            </w:hyperlink>
            <w:r w:rsidR="00CA7583">
              <w:t xml:space="preserve"> </w:t>
            </w:r>
            <w:r w:rsidR="00CA7583">
              <w:fldChar w:fldCharType="begin"/>
            </w:r>
            <w:r w:rsidR="00452102">
              <w:instrText xml:space="preserve"> ADDIN ZOTERO_ITEM CSL_CITATION {"citationID":"zMSuaXoy","properties":{"formattedCitation":"[20]","plainCitation":"[20]","noteIndex":0},"citationItems":[{"id":"cXkwL6GT/DkFaeFUc","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395B8E" w:rsidRPr="00395B8E">
              <w:t>[20]</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7A617B97" w:rsidR="00CA7583" w:rsidRDefault="00CA7583" w:rsidP="00CA7583">
      <w:pPr>
        <w:pStyle w:val="Lgende"/>
      </w:pPr>
      <w:bookmarkStart w:id="94" w:name="_Ref145973994"/>
      <w:bookmarkStart w:id="95" w:name="_Toc146463673"/>
      <w:bookmarkStart w:id="96" w:name="_Ref145933519"/>
      <w:r>
        <w:t xml:space="preserve">Tableau </w:t>
      </w:r>
      <w:r w:rsidR="008526A6">
        <w:fldChar w:fldCharType="begin"/>
      </w:r>
      <w:r w:rsidR="008526A6">
        <w:instrText xml:space="preserve"> SEQ Tableau \* ARABIC </w:instrText>
      </w:r>
      <w:r w:rsidR="008526A6">
        <w:fldChar w:fldCharType="separate"/>
      </w:r>
      <w:r w:rsidR="00285DAE">
        <w:rPr>
          <w:noProof/>
        </w:rPr>
        <w:t>18</w:t>
      </w:r>
      <w:r w:rsidR="008526A6">
        <w:fldChar w:fldCharType="end"/>
      </w:r>
      <w:bookmarkEnd w:id="96"/>
      <w:r>
        <w:t xml:space="preserve"> : Largeurs des pistes de puissance</w:t>
      </w:r>
      <w:bookmarkEnd w:id="94"/>
      <w:bookmarkEnd w:id="95"/>
    </w:p>
    <w:p w14:paraId="266640F6" w14:textId="03FF6972" w:rsidR="00297220" w:rsidRDefault="00392B42" w:rsidP="00297220">
      <w:pPr>
        <w:pStyle w:val="Titre2"/>
      </w:pPr>
      <w:bookmarkStart w:id="97" w:name="_Toc146463602"/>
      <w:r>
        <w:t>Piste</w:t>
      </w:r>
      <w:r w:rsidR="00CA7583">
        <w:t>s</w:t>
      </w:r>
      <w:r>
        <w:t xml:space="preserve"> d’alimentation +3V3</w:t>
      </w:r>
      <w:bookmarkEnd w:id="97"/>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68ECA845"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0E744C">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0E744C">
        <w:t xml:space="preserve">Tableau </w:t>
      </w:r>
      <w:r w:rsidR="000E744C">
        <w:rPr>
          <w:noProof/>
        </w:rPr>
        <w:t>18</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98" w:name="_Toc146463603"/>
      <w:r>
        <w:t>Pistes de puissance 230 [VAC]</w:t>
      </w:r>
      <w:bookmarkEnd w:id="98"/>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1C74E316"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452102">
        <w:instrText xml:space="preserve"> ADDIN ZOTERO_ITEM CSL_CITATION {"citationID":"v6ea2lsM","properties":{"formattedCitation":"[9]","plainCitation":"[9]","dontUpdate":true,"noteIndex":0},"citationItems":[{"id":"cXkwL6GT/7qSOYREU","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0E744C">
        <w:t xml:space="preserve">Tableau </w:t>
      </w:r>
      <w:r w:rsidR="000E744C">
        <w:rPr>
          <w:noProof/>
        </w:rPr>
        <w:t>19</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537E44BA" w:rsidR="003C3C03" w:rsidRDefault="003C3C03" w:rsidP="009A5B0B">
            <w:pPr>
              <w:tabs>
                <w:tab w:val="right" w:pos="7938"/>
              </w:tabs>
            </w:pPr>
            <w:r>
              <w:t>Distance d’isolations des pistes 230 [VAC]</w:t>
            </w:r>
            <w:r>
              <w:tab/>
            </w:r>
            <w:hyperlink r:id="rId63" w:history="1">
              <w:r w:rsidRPr="00830ECE">
                <w:rPr>
                  <w:rStyle w:val="Lienhypertexte"/>
                </w:rPr>
                <w:t>Calculateur</w:t>
              </w:r>
            </w:hyperlink>
            <w:r>
              <w:t xml:space="preserve"> </w:t>
            </w:r>
            <w:r>
              <w:fldChar w:fldCharType="begin"/>
            </w:r>
            <w:r w:rsidR="00452102">
              <w:instrText xml:space="preserve"> ADDIN ZOTERO_ITEM CSL_CITATION {"citationID":"ZxYUeRky","properties":{"formattedCitation":"[21]","plainCitation":"[21]","noteIndex":0},"citationItems":[{"id":"cXkwL6GT/7qSOYREU","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395B8E" w:rsidRPr="00395B8E">
              <w:t>[21]</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2F1F571D" w:rsidR="0082027A" w:rsidRDefault="0082027A">
      <w:pPr>
        <w:pStyle w:val="Lgende"/>
      </w:pPr>
      <w:bookmarkStart w:id="99" w:name="_Ref146050039"/>
      <w:bookmarkStart w:id="100" w:name="_Toc146463674"/>
      <w:bookmarkStart w:id="101" w:name="_Ref146050043"/>
      <w:r>
        <w:t xml:space="preserve">Tableau </w:t>
      </w:r>
      <w:r w:rsidR="008526A6">
        <w:fldChar w:fldCharType="begin"/>
      </w:r>
      <w:r w:rsidR="008526A6">
        <w:instrText xml:space="preserve"> SEQ Tableau \* ARABIC </w:instrText>
      </w:r>
      <w:r w:rsidR="008526A6">
        <w:fldChar w:fldCharType="separate"/>
      </w:r>
      <w:r w:rsidR="00285DAE">
        <w:rPr>
          <w:noProof/>
        </w:rPr>
        <w:t>19</w:t>
      </w:r>
      <w:r w:rsidR="008526A6">
        <w:fldChar w:fldCharType="end"/>
      </w:r>
      <w:bookmarkEnd w:id="101"/>
      <w:r>
        <w:t xml:space="preserve"> : Distance d'isolation 230 [VAC]</w:t>
      </w:r>
      <w:bookmarkEnd w:id="99"/>
      <w:bookmarkEnd w:id="100"/>
    </w:p>
    <w:p w14:paraId="469E419B" w14:textId="4E58E3DB" w:rsidR="0076325D" w:rsidRDefault="0076325D" w:rsidP="0076325D">
      <w:pPr>
        <w:pStyle w:val="Titre2"/>
      </w:pPr>
      <w:bookmarkStart w:id="102" w:name="_Toc146463608"/>
      <w:bookmarkStart w:id="103" w:name="_Toc146463604"/>
      <w:r>
        <w:lastRenderedPageBreak/>
        <w:t xml:space="preserve">Plan de </w:t>
      </w:r>
      <w:r w:rsidRPr="0076325D">
        <w:t>masse</w:t>
      </w:r>
      <w:bookmarkEnd w:id="102"/>
    </w:p>
    <w:p w14:paraId="0CF42294" w14:textId="432A1B48" w:rsidR="00911365" w:rsidRDefault="00723916" w:rsidP="00911365">
      <w:r w:rsidRPr="007B055B">
        <w:rPr>
          <w:noProof/>
          <w:lang w:eastAsia="fr-CH"/>
        </w:rPr>
        <w:drawing>
          <wp:anchor distT="0" distB="0" distL="114300" distR="114300" simplePos="0" relativeHeight="251703296" behindDoc="1" locked="0" layoutInCell="1" allowOverlap="1" wp14:anchorId="48B03ED7" wp14:editId="1B9BDD59">
            <wp:simplePos x="0" y="0"/>
            <wp:positionH relativeFrom="margin">
              <wp:align>right</wp:align>
            </wp:positionH>
            <wp:positionV relativeFrom="paragraph">
              <wp:posOffset>27940</wp:posOffset>
            </wp:positionV>
            <wp:extent cx="3672000" cy="2286875"/>
            <wp:effectExtent l="19050" t="19050" r="24130" b="18415"/>
            <wp:wrapTight wrapText="bothSides">
              <wp:wrapPolygon edited="0">
                <wp:start x="-112" y="-180"/>
                <wp:lineTo x="-112" y="21594"/>
                <wp:lineTo x="21630" y="21594"/>
                <wp:lineTo x="21630" y="-180"/>
                <wp:lineTo x="-112" y="-180"/>
              </wp:wrapPolygon>
            </wp:wrapTight>
            <wp:docPr id="680857586" name="Image 1" descr="Une image contenant texte, capture d’écran, Logiciel multimédia,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7586" name="Image 1" descr="Une image contenant texte, capture d’écran, Logiciel multimédia, logiciel&#10;&#10;Description générée automatiquement"/>
                    <pic:cNvPicPr/>
                  </pic:nvPicPr>
                  <pic:blipFill rotWithShape="1">
                    <a:blip r:embed="rId64"/>
                    <a:srcRect l="21436" t="6933" r="1997" b="8110"/>
                    <a:stretch/>
                  </pic:blipFill>
                  <pic:spPr bwMode="auto">
                    <a:xfrm>
                      <a:off x="0" y="0"/>
                      <a:ext cx="3672000" cy="228687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1365">
        <w:t>L</w:t>
      </w:r>
      <w:r w:rsidR="00911365" w:rsidRPr="00911365">
        <w:t>e PCB comporte un plan de masse GND sur les deux couches pour réduire la résistance du chemin de retour et prévenir les boucles de masse, minimisant ainsi les interférences.</w:t>
      </w:r>
    </w:p>
    <w:p w14:paraId="096217FF" w14:textId="3A634252" w:rsidR="00911365" w:rsidRDefault="00911365" w:rsidP="00911365">
      <w:r>
        <w:t>Le plan a été isolé de la partie 230VAC pour prévenir les risques d’incidents.</w:t>
      </w:r>
    </w:p>
    <w:p w14:paraId="4373C6F0" w14:textId="46F8D860" w:rsidR="002C0605" w:rsidRDefault="00723916" w:rsidP="00723916">
      <w:r>
        <w:rPr>
          <w:noProof/>
          <w:lang w:eastAsia="fr-CH"/>
        </w:rPr>
        <mc:AlternateContent>
          <mc:Choice Requires="wps">
            <w:drawing>
              <wp:anchor distT="0" distB="0" distL="114300" distR="114300" simplePos="0" relativeHeight="251705344" behindDoc="1" locked="0" layoutInCell="1" allowOverlap="1" wp14:anchorId="1F3B680C" wp14:editId="153B826C">
                <wp:simplePos x="0" y="0"/>
                <wp:positionH relativeFrom="margin">
                  <wp:align>right</wp:align>
                </wp:positionH>
                <wp:positionV relativeFrom="paragraph">
                  <wp:posOffset>642141</wp:posOffset>
                </wp:positionV>
                <wp:extent cx="3672000" cy="635"/>
                <wp:effectExtent l="0" t="0" r="5080" b="7620"/>
                <wp:wrapTight wrapText="bothSides">
                  <wp:wrapPolygon edited="0">
                    <wp:start x="0" y="0"/>
                    <wp:lineTo x="0" y="20864"/>
                    <wp:lineTo x="21518" y="20864"/>
                    <wp:lineTo x="21518" y="0"/>
                    <wp:lineTo x="0" y="0"/>
                  </wp:wrapPolygon>
                </wp:wrapTight>
                <wp:docPr id="1011167203" name="Zone de texte 1"/>
                <wp:cNvGraphicFramePr/>
                <a:graphic xmlns:a="http://schemas.openxmlformats.org/drawingml/2006/main">
                  <a:graphicData uri="http://schemas.microsoft.com/office/word/2010/wordprocessingShape">
                    <wps:wsp>
                      <wps:cNvSpPr txBox="1"/>
                      <wps:spPr>
                        <a:xfrm>
                          <a:off x="0" y="0"/>
                          <a:ext cx="3672000" cy="635"/>
                        </a:xfrm>
                        <a:prstGeom prst="rect">
                          <a:avLst/>
                        </a:prstGeom>
                        <a:solidFill>
                          <a:prstClr val="white"/>
                        </a:solidFill>
                        <a:ln>
                          <a:noFill/>
                        </a:ln>
                      </wps:spPr>
                      <wps:txbx>
                        <w:txbxContent>
                          <w:p w14:paraId="75C8E619" w14:textId="0A729D2D" w:rsidR="000770A6" w:rsidRPr="001F3492" w:rsidRDefault="000770A6" w:rsidP="00723916">
                            <w:pPr>
                              <w:pStyle w:val="Lgende"/>
                            </w:pPr>
                            <w:r>
                              <w:t xml:space="preserve">Figure </w:t>
                            </w:r>
                            <w:r>
                              <w:fldChar w:fldCharType="begin"/>
                            </w:r>
                            <w:r>
                              <w:instrText xml:space="preserve"> SEQ Figure \* ARABIC </w:instrText>
                            </w:r>
                            <w:r>
                              <w:fldChar w:fldCharType="separate"/>
                            </w:r>
                            <w:r>
                              <w:rPr>
                                <w:noProof/>
                              </w:rPr>
                              <w:t>25</w:t>
                            </w:r>
                            <w:r>
                              <w:fldChar w:fldCharType="end"/>
                            </w:r>
                            <w:r>
                              <w:t xml:space="preserve"> : Règle de connexion au plan de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B680C" id="_x0000_s1038" type="#_x0000_t202" style="position:absolute;left:0;text-align:left;margin-left:237.95pt;margin-top:50.55pt;width:289.15pt;height:.05pt;z-index:-2516111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" stroked="f">
                <v:textbox style="mso-fit-shape-to-text:t" inset="0,0,0,0">
                  <w:txbxContent>
                    <w:p w14:paraId="75C8E619" w14:textId="0A729D2D" w:rsidR="000770A6" w:rsidRPr="001F3492" w:rsidRDefault="000770A6" w:rsidP="00723916">
                      <w:pPr>
                        <w:pStyle w:val="Lgende"/>
                      </w:pPr>
                      <w:r>
                        <w:t xml:space="preserve">Figure </w:t>
                      </w:r>
                      <w:r>
                        <w:fldChar w:fldCharType="begin"/>
                      </w:r>
                      <w:r>
                        <w:instrText xml:space="preserve"> SEQ Figure \* ARABIC </w:instrText>
                      </w:r>
                      <w:r>
                        <w:fldChar w:fldCharType="separate"/>
                      </w:r>
                      <w:r>
                        <w:rPr>
                          <w:noProof/>
                        </w:rPr>
                        <w:t>25</w:t>
                      </w:r>
                      <w:r>
                        <w:fldChar w:fldCharType="end"/>
                      </w:r>
                      <w:r>
                        <w:t xml:space="preserve"> : Règle de connexion au plan de masse</w:t>
                      </w:r>
                    </w:p>
                  </w:txbxContent>
                </v:textbox>
                <w10:wrap type="tight" anchorx="margin"/>
              </v:shape>
            </w:pict>
          </mc:Fallback>
        </mc:AlternateContent>
      </w:r>
      <w:r w:rsidR="00911365" w:rsidRPr="00911365">
        <w:t>Les connexions avec les composants suivent les règles Altium</w:t>
      </w:r>
      <w:r w:rsidR="002C0605">
        <w:t xml:space="preserve"> établis ci-dessous (</w:t>
      </w:r>
      <w:r w:rsidR="002C0605">
        <w:fldChar w:fldCharType="begin"/>
      </w:r>
      <w:r w:rsidR="002C0605">
        <w:instrText xml:space="preserve"> REF _Ref146469079 \h </w:instrText>
      </w:r>
      <w:r w:rsidR="002C0605">
        <w:fldChar w:fldCharType="separate"/>
      </w:r>
      <w:r w:rsidR="002C0605">
        <w:t xml:space="preserve">Figure </w:t>
      </w:r>
      <w:r w:rsidR="002C0605">
        <w:rPr>
          <w:noProof/>
        </w:rPr>
        <w:t>24</w:t>
      </w:r>
      <w:r w:rsidR="002C0605">
        <w:fldChar w:fldCharType="end"/>
      </w:r>
      <w:r w:rsidR="002C0605">
        <w:t>).</w:t>
      </w:r>
      <w:r w:rsidR="00911365" w:rsidRPr="00911365">
        <w:t xml:space="preserve"> </w:t>
      </w:r>
      <w:r w:rsidR="002C0605">
        <w:t>Les</w:t>
      </w:r>
      <w:r w:rsidR="00911365" w:rsidRPr="00911365">
        <w:t xml:space="preserve"> pads </w:t>
      </w:r>
      <w:r w:rsidR="002C0605">
        <w:t xml:space="preserve">des composants sont connectés </w:t>
      </w:r>
      <w:r w:rsidR="00911365" w:rsidRPr="00911365">
        <w:t>avec un « thermal relief » pour faciliter le soudage</w:t>
      </w:r>
      <w:r w:rsidR="00911365">
        <w:t xml:space="preserve"> manuel</w:t>
      </w:r>
      <w:r w:rsidR="00911365" w:rsidRPr="00911365">
        <w:t>.</w:t>
      </w:r>
      <w:r w:rsidR="00911365">
        <w:t xml:space="preserve"> </w:t>
      </w:r>
      <w:r w:rsidR="002C0605" w:rsidRPr="002C0605">
        <w:t xml:space="preserve">Cette </w:t>
      </w:r>
      <w:r w:rsidR="002C0605">
        <w:t>méthode</w:t>
      </w:r>
      <w:r w:rsidR="002C0605" w:rsidRPr="002C0605">
        <w:t xml:space="preserve"> permet de focaliser la dissipation thermique principalement sur le pad plutôt que de la répartir dans tout le plan de masse. </w:t>
      </w:r>
      <w:r w:rsidR="00A57A57">
        <w:t xml:space="preserve">La largeur de connexion de 0,4mm sert à éviter de créer un goulot d’étranglement sur le chemin du retour. </w:t>
      </w:r>
      <w:r w:rsidR="00911365" w:rsidRPr="00911365">
        <w:t>Les via, non soudés manuellement, sont directement connectés pour minimiser la résistance.</w:t>
      </w:r>
    </w:p>
    <w:p w14:paraId="375F6E52" w14:textId="5391B34A" w:rsidR="0076325D" w:rsidRDefault="00723916" w:rsidP="0076325D">
      <w:r w:rsidRPr="007B055B">
        <w:rPr>
          <w:noProof/>
          <w:lang w:eastAsia="fr-CH"/>
        </w:rPr>
        <w:drawing>
          <wp:anchor distT="0" distB="0" distL="114300" distR="114300" simplePos="0" relativeHeight="251694080" behindDoc="1" locked="0" layoutInCell="1" allowOverlap="1" wp14:anchorId="2008B063" wp14:editId="00A1FBFD">
            <wp:simplePos x="0" y="0"/>
            <wp:positionH relativeFrom="margin">
              <wp:align>right</wp:align>
            </wp:positionH>
            <wp:positionV relativeFrom="paragraph">
              <wp:posOffset>26263</wp:posOffset>
            </wp:positionV>
            <wp:extent cx="1362710" cy="1399540"/>
            <wp:effectExtent l="19050" t="19050" r="27940" b="10160"/>
            <wp:wrapTight wrapText="bothSides">
              <wp:wrapPolygon edited="0">
                <wp:start x="-302" y="-294"/>
                <wp:lineTo x="-302" y="21463"/>
                <wp:lineTo x="21741" y="21463"/>
                <wp:lineTo x="21741" y="-294"/>
                <wp:lineTo x="-302" y="-294"/>
              </wp:wrapPolygon>
            </wp:wrapTight>
            <wp:docPr id="364106269" name="Image 1"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06269" name="Image 1" descr="Une image contenant texte, capture d’écran, Police, cercle&#10;&#10;Description générée automatiquement"/>
                    <pic:cNvPicPr/>
                  </pic:nvPicPr>
                  <pic:blipFill>
                    <a:blip r:embed="rId65"/>
                    <a:stretch>
                      <a:fillRect/>
                    </a:stretch>
                  </pic:blipFill>
                  <pic:spPr>
                    <a:xfrm>
                      <a:off x="0" y="0"/>
                      <a:ext cx="1362710" cy="139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F6102">
        <w:t>Le</w:t>
      </w:r>
      <w:r w:rsidR="00514318">
        <w:t xml:space="preserve"> </w:t>
      </w:r>
      <w:proofErr w:type="spellStart"/>
      <w:r w:rsidR="00514318">
        <w:t>stitching</w:t>
      </w:r>
      <w:proofErr w:type="spellEnd"/>
      <w:r w:rsidR="00514318">
        <w:t xml:space="preserve"> permet d’assurer une connexion optimale entre les plans de masse situé sur les différentes couches. Cela permet de garantir le chemin de retour le plus court possible et de réduire le risque de créer des boucles de masse</w:t>
      </w:r>
      <w:r w:rsidR="000F6102">
        <w:t>, diminuant ainsi le risque d’interférences</w:t>
      </w:r>
      <w:r w:rsidR="00514318">
        <w:t>.</w:t>
      </w:r>
    </w:p>
    <w:p w14:paraId="602DAD4D" w14:textId="6C1D6D77" w:rsidR="002C0605" w:rsidRDefault="00A57A57" w:rsidP="0076325D">
      <w:r>
        <w:rPr>
          <w:noProof/>
          <w:lang w:eastAsia="fr-CH"/>
        </w:rPr>
        <mc:AlternateContent>
          <mc:Choice Requires="wps">
            <w:drawing>
              <wp:anchor distT="0" distB="0" distL="114300" distR="114300" simplePos="0" relativeHeight="251696128" behindDoc="1" locked="0" layoutInCell="1" allowOverlap="1" wp14:anchorId="4E709846" wp14:editId="1507E875">
                <wp:simplePos x="0" y="0"/>
                <wp:positionH relativeFrom="margin">
                  <wp:align>right</wp:align>
                </wp:positionH>
                <wp:positionV relativeFrom="paragraph">
                  <wp:posOffset>708660</wp:posOffset>
                </wp:positionV>
                <wp:extent cx="1403985" cy="635"/>
                <wp:effectExtent l="0" t="0" r="5715" b="8255"/>
                <wp:wrapTight wrapText="bothSides">
                  <wp:wrapPolygon edited="0">
                    <wp:start x="0" y="0"/>
                    <wp:lineTo x="0" y="21102"/>
                    <wp:lineTo x="21395" y="21102"/>
                    <wp:lineTo x="21395" y="0"/>
                    <wp:lineTo x="0" y="0"/>
                  </wp:wrapPolygon>
                </wp:wrapTight>
                <wp:docPr id="1700030571" name="Zone de texte 1"/>
                <wp:cNvGraphicFramePr/>
                <a:graphic xmlns:a="http://schemas.openxmlformats.org/drawingml/2006/main">
                  <a:graphicData uri="http://schemas.microsoft.com/office/word/2010/wordprocessingShape">
                    <wps:wsp>
                      <wps:cNvSpPr txBox="1"/>
                      <wps:spPr>
                        <a:xfrm>
                          <a:off x="0" y="0"/>
                          <a:ext cx="1403985" cy="635"/>
                        </a:xfrm>
                        <a:prstGeom prst="rect">
                          <a:avLst/>
                        </a:prstGeom>
                        <a:solidFill>
                          <a:prstClr val="white"/>
                        </a:solidFill>
                        <a:ln>
                          <a:noFill/>
                        </a:ln>
                      </wps:spPr>
                      <wps:txbx>
                        <w:txbxContent>
                          <w:p w14:paraId="084DC7BE" w14:textId="5F6CBB52" w:rsidR="000770A6" w:rsidRPr="00131F5F" w:rsidRDefault="000770A6" w:rsidP="002C0605">
                            <w:pPr>
                              <w:pStyle w:val="Lgende"/>
                            </w:pPr>
                            <w:bookmarkStart w:id="104" w:name="_Ref146469183"/>
                            <w:bookmarkStart w:id="105" w:name="_Ref146469180"/>
                            <w:r>
                              <w:t xml:space="preserve">Figure </w:t>
                            </w:r>
                            <w:r>
                              <w:fldChar w:fldCharType="begin"/>
                            </w:r>
                            <w:r>
                              <w:instrText xml:space="preserve"> SEQ Figure \* ARABIC </w:instrText>
                            </w:r>
                            <w:r>
                              <w:fldChar w:fldCharType="separate"/>
                            </w:r>
                            <w:r>
                              <w:rPr>
                                <w:noProof/>
                              </w:rPr>
                              <w:t>26</w:t>
                            </w:r>
                            <w:r>
                              <w:fldChar w:fldCharType="end"/>
                            </w:r>
                            <w:bookmarkEnd w:id="104"/>
                            <w:r>
                              <w:t xml:space="preserve"> : Règle de stitching</w:t>
                            </w:r>
                            <w:r>
                              <w:br/>
                              <w:t>du plan de masse</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09846" id="_x0000_s1039" type="#_x0000_t202" style="position:absolute;left:0;text-align:left;margin-left:59.35pt;margin-top:55.8pt;width:110.55pt;height:.05pt;z-index:-251620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" stroked="f">
                <v:textbox style="mso-fit-shape-to-text:t" inset="0,0,0,0">
                  <w:txbxContent>
                    <w:p w14:paraId="084DC7BE" w14:textId="5F6CBB52" w:rsidR="000770A6" w:rsidRPr="00131F5F" w:rsidRDefault="000770A6" w:rsidP="002C0605">
                      <w:pPr>
                        <w:pStyle w:val="Lgende"/>
                      </w:pPr>
                      <w:bookmarkStart w:id="106" w:name="_Ref146469183"/>
                      <w:bookmarkStart w:id="107" w:name="_Ref146469180"/>
                      <w:r>
                        <w:t xml:space="preserve">Figure </w:t>
                      </w:r>
                      <w:r>
                        <w:fldChar w:fldCharType="begin"/>
                      </w:r>
                      <w:r>
                        <w:instrText xml:space="preserve"> SEQ Figure \* ARABIC </w:instrText>
                      </w:r>
                      <w:r>
                        <w:fldChar w:fldCharType="separate"/>
                      </w:r>
                      <w:r>
                        <w:rPr>
                          <w:noProof/>
                        </w:rPr>
                        <w:t>26</w:t>
                      </w:r>
                      <w:r>
                        <w:fldChar w:fldCharType="end"/>
                      </w:r>
                      <w:bookmarkEnd w:id="106"/>
                      <w:r>
                        <w:t xml:space="preserve"> : Règle de stitching</w:t>
                      </w:r>
                      <w:r>
                        <w:br/>
                        <w:t>du plan de masse</w:t>
                      </w:r>
                      <w:bookmarkEnd w:id="107"/>
                    </w:p>
                  </w:txbxContent>
                </v:textbox>
                <w10:wrap type="tight" anchorx="margin"/>
              </v:shape>
            </w:pict>
          </mc:Fallback>
        </mc:AlternateContent>
      </w:r>
      <w:r w:rsidR="00911365" w:rsidRPr="00911365">
        <w:t xml:space="preserve">L'espacement des via de </w:t>
      </w:r>
      <w:proofErr w:type="spellStart"/>
      <w:r w:rsidR="00911365" w:rsidRPr="00911365">
        <w:t>stitching</w:t>
      </w:r>
      <w:proofErr w:type="spellEnd"/>
      <w:r w:rsidR="00911365" w:rsidRPr="00911365">
        <w:t xml:space="preserve"> est influencé par divers paramètres, notamment les fréquences de fonctionnement du circuit et les contraintes de </w:t>
      </w:r>
      <w:r w:rsidR="00E04FBC" w:rsidRPr="00911365">
        <w:t>fabrication. Cependant</w:t>
      </w:r>
      <w:r w:rsidR="00911365" w:rsidRPr="00911365">
        <w:t>, le calcul précis de cet espacement peut s'avérer complexe. Pour simplifier, une valeur arbitraire de 8 mm a été choisie</w:t>
      </w:r>
      <w:r w:rsidR="002C0605">
        <w:t xml:space="preserve"> (</w:t>
      </w:r>
      <w:r w:rsidR="002C0605">
        <w:fldChar w:fldCharType="begin"/>
      </w:r>
      <w:r w:rsidR="002C0605">
        <w:instrText xml:space="preserve"> REF _Ref146469183 \h </w:instrText>
      </w:r>
      <w:r w:rsidR="002C0605">
        <w:fldChar w:fldCharType="separate"/>
      </w:r>
      <w:r w:rsidR="002C0605">
        <w:t xml:space="preserve">Figure </w:t>
      </w:r>
      <w:r w:rsidR="002C0605">
        <w:rPr>
          <w:noProof/>
        </w:rPr>
        <w:t>25</w:t>
      </w:r>
      <w:r w:rsidR="002C0605">
        <w:fldChar w:fldCharType="end"/>
      </w:r>
      <w:r w:rsidR="002C0605">
        <w:t>)</w:t>
      </w:r>
      <w:r w:rsidR="00911365" w:rsidRPr="00911365">
        <w:t>.</w:t>
      </w:r>
    </w:p>
    <w:p w14:paraId="207F5187" w14:textId="64104CC0" w:rsidR="00911365" w:rsidRDefault="00911365" w:rsidP="0076325D">
      <w:r w:rsidRPr="00911365">
        <w:t>Cette valeur semble offrir un compromis satisfaisant entre un espacement suffisamment large pour éviter des problèmes potentiels tout en garantissant une connexion optimale entre les plans de masse.</w:t>
      </w:r>
    </w:p>
    <w:bookmarkEnd w:id="103"/>
    <w:p w14:paraId="4D3BA2F3" w14:textId="7B162336" w:rsidR="00153AB9" w:rsidRDefault="00153AB9" w:rsidP="00A57A57">
      <w:pPr>
        <w:pStyle w:val="Titre2"/>
      </w:pPr>
      <w:r>
        <w:t>Oscillateurs externes</w:t>
      </w:r>
    </w:p>
    <w:p w14:paraId="1D119F7B" w14:textId="6C32CE55" w:rsidR="00324F7F" w:rsidRDefault="00153AB9" w:rsidP="00153AB9">
      <w:r>
        <w:t xml:space="preserve">Il faut veiller à ce qu’aucune piste ne traverse les zones sous les oscillateurs externes. </w:t>
      </w:r>
      <w:r w:rsidRPr="00153AB9">
        <w:t>Cette mesure est cruciale à la fois pour assurer le fonctionnement optimal des oscillateurs et pour minimiser le risque d'interférences qui pourraient perturber d'autres signaux du circuit.</w:t>
      </w:r>
    </w:p>
    <w:p w14:paraId="3ADB9711" w14:textId="5DDB63EF" w:rsidR="00153AB9" w:rsidRDefault="00153AB9" w:rsidP="00153AB9">
      <w:r>
        <w:rPr>
          <w:noProof/>
          <w:lang w:eastAsia="fr-CH"/>
        </w:rPr>
        <mc:AlternateContent>
          <mc:Choice Requires="wps">
            <w:drawing>
              <wp:anchor distT="0" distB="0" distL="114300" distR="114300" simplePos="0" relativeHeight="251702272" behindDoc="1" locked="0" layoutInCell="1" allowOverlap="1" wp14:anchorId="6E442FAA" wp14:editId="45FCAD20">
                <wp:simplePos x="0" y="0"/>
                <wp:positionH relativeFrom="column">
                  <wp:posOffset>3296920</wp:posOffset>
                </wp:positionH>
                <wp:positionV relativeFrom="paragraph">
                  <wp:posOffset>1332865</wp:posOffset>
                </wp:positionV>
                <wp:extent cx="2463800" cy="635"/>
                <wp:effectExtent l="0" t="0" r="0" b="0"/>
                <wp:wrapTight wrapText="bothSides">
                  <wp:wrapPolygon edited="0">
                    <wp:start x="0" y="0"/>
                    <wp:lineTo x="0" y="21600"/>
                    <wp:lineTo x="21600" y="21600"/>
                    <wp:lineTo x="21600" y="0"/>
                  </wp:wrapPolygon>
                </wp:wrapTight>
                <wp:docPr id="1427291745" name="Zone de texte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15BB6216" w14:textId="133082C7" w:rsidR="000770A6" w:rsidRPr="00030F38" w:rsidRDefault="000770A6" w:rsidP="00153AB9">
                            <w:pPr>
                              <w:pStyle w:val="Lgende"/>
                            </w:pPr>
                            <w:r>
                              <w:t xml:space="preserve">Figure </w:t>
                            </w:r>
                            <w:r>
                              <w:fldChar w:fldCharType="begin"/>
                            </w:r>
                            <w:r>
                              <w:instrText xml:space="preserve"> SEQ Figure \* ARABIC </w:instrText>
                            </w:r>
                            <w:r>
                              <w:fldChar w:fldCharType="separate"/>
                            </w:r>
                            <w:r>
                              <w:rPr>
                                <w:noProof/>
                              </w:rPr>
                              <w:t>27</w:t>
                            </w:r>
                            <w:r>
                              <w:fldChar w:fldCharType="end"/>
                            </w:r>
                            <w:r>
                              <w:t xml:space="preserve"> : Vue de l'oscillateur du contrôleur 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42FAA" id="_x0000_s1040" type="#_x0000_t202" style="position:absolute;left:0;text-align:left;margin-left:259.6pt;margin-top:104.95pt;width:194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" stroked="f">
                <v:textbox style="mso-fit-shape-to-text:t" inset="0,0,0,0">
                  <w:txbxContent>
                    <w:p w14:paraId="15BB6216" w14:textId="133082C7" w:rsidR="000770A6" w:rsidRPr="00030F38" w:rsidRDefault="000770A6" w:rsidP="00153AB9">
                      <w:pPr>
                        <w:pStyle w:val="Lgende"/>
                      </w:pPr>
                      <w:r>
                        <w:t xml:space="preserve">Figure </w:t>
                      </w:r>
                      <w:r>
                        <w:fldChar w:fldCharType="begin"/>
                      </w:r>
                      <w:r>
                        <w:instrText xml:space="preserve"> SEQ Figure \* ARABIC </w:instrText>
                      </w:r>
                      <w:r>
                        <w:fldChar w:fldCharType="separate"/>
                      </w:r>
                      <w:r>
                        <w:rPr>
                          <w:noProof/>
                        </w:rPr>
                        <w:t>27</w:t>
                      </w:r>
                      <w:r>
                        <w:fldChar w:fldCharType="end"/>
                      </w:r>
                      <w:r>
                        <w:t xml:space="preserve"> : Vue de l'oscillateur du contrôleur PHY</w:t>
                      </w:r>
                    </w:p>
                  </w:txbxContent>
                </v:textbox>
                <w10:wrap type="tight"/>
              </v:shape>
            </w:pict>
          </mc:Fallback>
        </mc:AlternateContent>
      </w:r>
      <w:r w:rsidRPr="00514318">
        <w:rPr>
          <w:noProof/>
          <w:lang w:eastAsia="fr-CH"/>
        </w:rPr>
        <w:drawing>
          <wp:anchor distT="0" distB="0" distL="114300" distR="114300" simplePos="0" relativeHeight="251698176" behindDoc="1" locked="0" layoutInCell="1" allowOverlap="1" wp14:anchorId="2A7A35DF" wp14:editId="535FCBD9">
            <wp:simplePos x="0" y="0"/>
            <wp:positionH relativeFrom="margin">
              <wp:align>right</wp:align>
            </wp:positionH>
            <wp:positionV relativeFrom="paragraph">
              <wp:posOffset>15875</wp:posOffset>
            </wp:positionV>
            <wp:extent cx="2463800" cy="1259840"/>
            <wp:effectExtent l="19050" t="19050" r="12700" b="16510"/>
            <wp:wrapTight wrapText="bothSides">
              <wp:wrapPolygon edited="0">
                <wp:start x="-167" y="-327"/>
                <wp:lineTo x="-167" y="21556"/>
                <wp:lineTo x="21544" y="21556"/>
                <wp:lineTo x="21544" y="-327"/>
                <wp:lineTo x="-167" y="-327"/>
              </wp:wrapPolygon>
            </wp:wrapTight>
            <wp:docPr id="1134754025" name="Image 1" descr="Une image contenant texte, capture d’écran, Polic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54025" name="Image 1" descr="Une image contenant texte, capture d’écran, Police, Graphique&#10;&#10;Description générée automatiquement"/>
                    <pic:cNvPicPr/>
                  </pic:nvPicPr>
                  <pic:blipFill>
                    <a:blip r:embed="rId66"/>
                    <a:stretch>
                      <a:fillRect/>
                    </a:stretch>
                  </pic:blipFill>
                  <pic:spPr>
                    <a:xfrm>
                      <a:off x="0" y="0"/>
                      <a:ext cx="2463800" cy="12598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700224" behindDoc="1" locked="0" layoutInCell="1" allowOverlap="1" wp14:anchorId="5CAA615A" wp14:editId="0B8123B7">
                <wp:simplePos x="0" y="0"/>
                <wp:positionH relativeFrom="column">
                  <wp:posOffset>0</wp:posOffset>
                </wp:positionH>
                <wp:positionV relativeFrom="paragraph">
                  <wp:posOffset>1329690</wp:posOffset>
                </wp:positionV>
                <wp:extent cx="2663825" cy="635"/>
                <wp:effectExtent l="0" t="0" r="0" b="0"/>
                <wp:wrapTight wrapText="bothSides">
                  <wp:wrapPolygon edited="0">
                    <wp:start x="0" y="0"/>
                    <wp:lineTo x="0" y="21600"/>
                    <wp:lineTo x="21600" y="21600"/>
                    <wp:lineTo x="21600" y="0"/>
                  </wp:wrapPolygon>
                </wp:wrapTight>
                <wp:docPr id="582478179" name="Zone de texte 1"/>
                <wp:cNvGraphicFramePr/>
                <a:graphic xmlns:a="http://schemas.openxmlformats.org/drawingml/2006/main">
                  <a:graphicData uri="http://schemas.microsoft.com/office/word/2010/wordprocessingShape">
                    <wps:wsp>
                      <wps:cNvSpPr txBox="1"/>
                      <wps:spPr>
                        <a:xfrm>
                          <a:off x="0" y="0"/>
                          <a:ext cx="2663825" cy="635"/>
                        </a:xfrm>
                        <a:prstGeom prst="rect">
                          <a:avLst/>
                        </a:prstGeom>
                        <a:solidFill>
                          <a:prstClr val="white"/>
                        </a:solidFill>
                        <a:ln>
                          <a:noFill/>
                        </a:ln>
                      </wps:spPr>
                      <wps:txbx>
                        <w:txbxContent>
                          <w:p w14:paraId="4FC4A75D" w14:textId="214524D9" w:rsidR="000770A6" w:rsidRPr="00613402" w:rsidRDefault="000770A6" w:rsidP="00153AB9">
                            <w:pPr>
                              <w:pStyle w:val="Lgende"/>
                            </w:pPr>
                            <w:r>
                              <w:t xml:space="preserve">Figure </w:t>
                            </w:r>
                            <w:r>
                              <w:fldChar w:fldCharType="begin"/>
                            </w:r>
                            <w:r>
                              <w:instrText xml:space="preserve"> SEQ Figure \* ARABIC </w:instrText>
                            </w:r>
                            <w:r>
                              <w:fldChar w:fldCharType="separate"/>
                            </w:r>
                            <w:r>
                              <w:rPr>
                                <w:noProof/>
                              </w:rPr>
                              <w:t>28</w:t>
                            </w:r>
                            <w:r>
                              <w:fldChar w:fldCharType="end"/>
                            </w:r>
                            <w:r>
                              <w:t xml:space="preserve"> : Vue de l'oscillateur du PIC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A615A" id="_x0000_s1041" type="#_x0000_t202" style="position:absolute;left:0;text-align:left;margin-left:0;margin-top:104.7pt;width:209.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" stroked="f">
                <v:textbox style="mso-fit-shape-to-text:t" inset="0,0,0,0">
                  <w:txbxContent>
                    <w:p w14:paraId="4FC4A75D" w14:textId="214524D9" w:rsidR="000770A6" w:rsidRPr="00613402" w:rsidRDefault="000770A6" w:rsidP="00153AB9">
                      <w:pPr>
                        <w:pStyle w:val="Lgende"/>
                      </w:pPr>
                      <w:r>
                        <w:t xml:space="preserve">Figure </w:t>
                      </w:r>
                      <w:r>
                        <w:fldChar w:fldCharType="begin"/>
                      </w:r>
                      <w:r>
                        <w:instrText xml:space="preserve"> SEQ Figure \* ARABIC </w:instrText>
                      </w:r>
                      <w:r>
                        <w:fldChar w:fldCharType="separate"/>
                      </w:r>
                      <w:r>
                        <w:rPr>
                          <w:noProof/>
                        </w:rPr>
                        <w:t>28</w:t>
                      </w:r>
                      <w:r>
                        <w:fldChar w:fldCharType="end"/>
                      </w:r>
                      <w:r>
                        <w:t xml:space="preserve"> : Vue de l'oscillateur du PIC32</w:t>
                      </w:r>
                    </w:p>
                  </w:txbxContent>
                </v:textbox>
                <w10:wrap type="tight"/>
              </v:shape>
            </w:pict>
          </mc:Fallback>
        </mc:AlternateContent>
      </w:r>
      <w:r w:rsidRPr="00514318">
        <w:rPr>
          <w:noProof/>
          <w:lang w:eastAsia="fr-CH"/>
        </w:rPr>
        <w:drawing>
          <wp:anchor distT="0" distB="0" distL="114300" distR="114300" simplePos="0" relativeHeight="251697152" behindDoc="1" locked="0" layoutInCell="1" allowOverlap="1" wp14:anchorId="08910357" wp14:editId="6034A717">
            <wp:simplePos x="0" y="0"/>
            <wp:positionH relativeFrom="margin">
              <wp:align>left</wp:align>
            </wp:positionH>
            <wp:positionV relativeFrom="paragraph">
              <wp:posOffset>12700</wp:posOffset>
            </wp:positionV>
            <wp:extent cx="2663884" cy="1260000"/>
            <wp:effectExtent l="19050" t="19050" r="22225" b="16510"/>
            <wp:wrapTight wrapText="bothSides">
              <wp:wrapPolygon edited="0">
                <wp:start x="-154" y="-327"/>
                <wp:lineTo x="-154" y="21556"/>
                <wp:lineTo x="21626" y="21556"/>
                <wp:lineTo x="21626" y="-327"/>
                <wp:lineTo x="-154" y="-327"/>
              </wp:wrapPolygon>
            </wp:wrapTight>
            <wp:docPr id="1724980967" name="Image 1" descr="Une image contenant capture d’écran, ligne, text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80967" name="Image 1" descr="Une image contenant capture d’écran, ligne, texte, Caractère coloré&#10;&#10;Description générée automatiquement"/>
                    <pic:cNvPicPr/>
                  </pic:nvPicPr>
                  <pic:blipFill>
                    <a:blip r:embed="rId67"/>
                    <a:stretch>
                      <a:fillRect/>
                    </a:stretch>
                  </pic:blipFill>
                  <pic:spPr>
                    <a:xfrm>
                      <a:off x="0" y="0"/>
                      <a:ext cx="2663884" cy="12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0E3F2CC" w14:textId="74EA539E" w:rsidR="00CB3C9F" w:rsidRDefault="00324F7F" w:rsidP="00160E7D">
      <w:pPr>
        <w:pStyle w:val="Titre2"/>
      </w:pPr>
      <w:bookmarkStart w:id="108" w:name="_Toc146463605"/>
      <w:r>
        <w:lastRenderedPageBreak/>
        <w:t>Ethernet</w:t>
      </w:r>
      <w:bookmarkEnd w:id="108"/>
    </w:p>
    <w:p w14:paraId="6DC01B09" w14:textId="6E7204DD" w:rsidR="00082ACD" w:rsidRDefault="008F266D" w:rsidP="00082ACD">
      <w:r>
        <w:rPr>
          <w:noProof/>
          <w:lang w:eastAsia="fr-CH"/>
        </w:rPr>
        <w:drawing>
          <wp:anchor distT="0" distB="0" distL="114300" distR="114300" simplePos="0" relativeHeight="251706368" behindDoc="1" locked="0" layoutInCell="1" allowOverlap="1" wp14:anchorId="713CF0E0" wp14:editId="7BDBC9B0">
            <wp:simplePos x="0" y="0"/>
            <wp:positionH relativeFrom="margin">
              <wp:align>right</wp:align>
            </wp:positionH>
            <wp:positionV relativeFrom="paragraph">
              <wp:posOffset>29210</wp:posOffset>
            </wp:positionV>
            <wp:extent cx="2880000" cy="2119547"/>
            <wp:effectExtent l="19050" t="19050" r="15875" b="14605"/>
            <wp:wrapTight wrapText="bothSides">
              <wp:wrapPolygon edited="0">
                <wp:start x="-143" y="-194"/>
                <wp:lineTo x="-143" y="21555"/>
                <wp:lineTo x="21576" y="21555"/>
                <wp:lineTo x="21576" y="-194"/>
                <wp:lineTo x="-143" y="-194"/>
              </wp:wrapPolygon>
            </wp:wrapTight>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57" t="15119" r="29322" b="566"/>
                    <a:stretch/>
                  </pic:blipFill>
                  <pic:spPr bwMode="auto">
                    <a:xfrm>
                      <a:off x="0" y="0"/>
                      <a:ext cx="2880000" cy="2119547"/>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ACD">
        <w:t>Plusieurs signaux de la partie concernant l’Ethernet nécessitent l’utilisation de paires différentielles.</w:t>
      </w:r>
    </w:p>
    <w:p w14:paraId="10B00ECC" w14:textId="6423A610" w:rsidR="008F266D" w:rsidRPr="00082ACD" w:rsidRDefault="008F266D" w:rsidP="00082ACD">
      <w:r>
        <w:t>Il est recommandé d’éviter de croiser les paires différentielles, malheureusement cette situation n’a pas pu être évité. Les résistances d’adaptation d’impédance doivent être placé au plus proche du contrôleur PHY.</w:t>
      </w:r>
    </w:p>
    <w:p w14:paraId="6CB0E0C8" w14:textId="23C0D99F" w:rsidR="008F266D" w:rsidRDefault="008F266D" w:rsidP="00173DB3">
      <w:r>
        <w:rPr>
          <w:noProof/>
          <w:lang w:eastAsia="fr-CH"/>
        </w:rPr>
        <mc:AlternateContent>
          <mc:Choice Requires="wps">
            <w:drawing>
              <wp:anchor distT="0" distB="0" distL="114300" distR="114300" simplePos="0" relativeHeight="251709440" behindDoc="1" locked="0" layoutInCell="1" allowOverlap="1" wp14:anchorId="1420C6AB" wp14:editId="416A6284">
                <wp:simplePos x="0" y="0"/>
                <wp:positionH relativeFrom="margin">
                  <wp:align>right</wp:align>
                </wp:positionH>
                <wp:positionV relativeFrom="paragraph">
                  <wp:posOffset>639694</wp:posOffset>
                </wp:positionV>
                <wp:extent cx="2880000" cy="635"/>
                <wp:effectExtent l="0" t="0" r="0" b="7620"/>
                <wp:wrapTight wrapText="bothSides">
                  <wp:wrapPolygon edited="0">
                    <wp:start x="0" y="0"/>
                    <wp:lineTo x="0" y="20864"/>
                    <wp:lineTo x="21433" y="20864"/>
                    <wp:lineTo x="21433" y="0"/>
                    <wp:lineTo x="0" y="0"/>
                  </wp:wrapPolygon>
                </wp:wrapTight>
                <wp:docPr id="1577413266" name="Zone de texte 1"/>
                <wp:cNvGraphicFramePr/>
                <a:graphic xmlns:a="http://schemas.openxmlformats.org/drawingml/2006/main">
                  <a:graphicData uri="http://schemas.microsoft.com/office/word/2010/wordprocessingShape">
                    <wps:wsp>
                      <wps:cNvSpPr txBox="1"/>
                      <wps:spPr>
                        <a:xfrm>
                          <a:off x="0" y="0"/>
                          <a:ext cx="2880000" cy="635"/>
                        </a:xfrm>
                        <a:prstGeom prst="rect">
                          <a:avLst/>
                        </a:prstGeom>
                        <a:solidFill>
                          <a:prstClr val="white"/>
                        </a:solidFill>
                        <a:ln>
                          <a:noFill/>
                        </a:ln>
                      </wps:spPr>
                      <wps:txbx>
                        <w:txbxContent>
                          <w:p w14:paraId="5BF0B452" w14:textId="057614CC" w:rsidR="000770A6" w:rsidRPr="00D4455A" w:rsidRDefault="000770A6" w:rsidP="008F266D">
                            <w:pPr>
                              <w:pStyle w:val="Lgende"/>
                              <w:rPr>
                                <w:noProof/>
                              </w:rPr>
                            </w:pPr>
                            <w:r>
                              <w:t xml:space="preserve">Figure </w:t>
                            </w:r>
                            <w:r>
                              <w:fldChar w:fldCharType="begin"/>
                            </w:r>
                            <w:r>
                              <w:instrText xml:space="preserve"> SEQ Figure \* ARABIC </w:instrText>
                            </w:r>
                            <w:r>
                              <w:fldChar w:fldCharType="separate"/>
                            </w:r>
                            <w:r>
                              <w:rPr>
                                <w:noProof/>
                              </w:rPr>
                              <w:t>29</w:t>
                            </w:r>
                            <w:r>
                              <w:fldChar w:fldCharType="end"/>
                            </w:r>
                            <w:r>
                              <w:t xml:space="preserve"> : Paires différentielles de la partie Ether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0C6AB" id="_x0000_s1042" type="#_x0000_t202" style="position:absolute;left:0;text-align:left;margin-left:175.55pt;margin-top:50.35pt;width:226.75pt;height:.05pt;z-index:-251607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" stroked="f">
                <v:textbox style="mso-fit-shape-to-text:t" inset="0,0,0,0">
                  <w:txbxContent>
                    <w:p w14:paraId="5BF0B452" w14:textId="057614CC" w:rsidR="000770A6" w:rsidRPr="00D4455A" w:rsidRDefault="000770A6" w:rsidP="008F266D">
                      <w:pPr>
                        <w:pStyle w:val="Lgende"/>
                        <w:rPr>
                          <w:noProof/>
                        </w:rPr>
                      </w:pPr>
                      <w:r>
                        <w:t xml:space="preserve">Figure </w:t>
                      </w:r>
                      <w:r>
                        <w:fldChar w:fldCharType="begin"/>
                      </w:r>
                      <w:r>
                        <w:instrText xml:space="preserve"> SEQ Figure \* ARABIC </w:instrText>
                      </w:r>
                      <w:r>
                        <w:fldChar w:fldCharType="separate"/>
                      </w:r>
                      <w:r>
                        <w:rPr>
                          <w:noProof/>
                        </w:rPr>
                        <w:t>29</w:t>
                      </w:r>
                      <w:r>
                        <w:fldChar w:fldCharType="end"/>
                      </w:r>
                      <w:r>
                        <w:t xml:space="preserve"> : Paires différentielles de la partie Ethernet</w:t>
                      </w:r>
                    </w:p>
                  </w:txbxContent>
                </v:textbox>
                <w10:wrap type="tight" anchorx="margin"/>
              </v:shape>
            </w:pict>
          </mc:Fallback>
        </mc:AlternateContent>
      </w:r>
      <w:r w:rsidR="005C0C22" w:rsidRPr="005C0C22">
        <w:t xml:space="preserve">Le </w:t>
      </w:r>
      <w:proofErr w:type="spellStart"/>
      <w:r w:rsidR="005C0C22" w:rsidRPr="005C0C22">
        <w:t>stack</w:t>
      </w:r>
      <w:proofErr w:type="spellEnd"/>
      <w:r w:rsidR="005C0C22" w:rsidRPr="005C0C22">
        <w:t xml:space="preserve"> manager d'Altium est utilisé pour garantir l'impédance des paires différentielles sur </w:t>
      </w:r>
      <w:r>
        <w:t>le</w:t>
      </w:r>
      <w:r w:rsidR="005C0C22" w:rsidRPr="005C0C22">
        <w:t xml:space="preserve"> PCB. Il permet de créer des profils d'impédances en fixant l'espacement des pistes, et Altium calcule automatiquement l'autre valeur nécessaire</w:t>
      </w:r>
      <w:r>
        <w:t xml:space="preserve"> en fonction de l’impédance qui a été fixée</w:t>
      </w:r>
      <w:r w:rsidR="005C0C22">
        <w:t>.</w:t>
      </w:r>
    </w:p>
    <w:p w14:paraId="5A666DF5" w14:textId="4175CB12" w:rsidR="00173DB3" w:rsidRDefault="00533006" w:rsidP="00173DB3">
      <w:r>
        <w:t>L’écartement minimal fixé par les règles de fabrication a été choisi. La</w:t>
      </w:r>
      <w:r w:rsidRPr="00533006">
        <w:t xml:space="preserve"> valeur de diélectrique</w:t>
      </w:r>
      <w:r>
        <w:t xml:space="preserve"> a peu d’importance dans notre cas</w:t>
      </w:r>
      <w:r w:rsidRPr="00533006">
        <w:t>, car le PCB d'</w:t>
      </w:r>
      <w:proofErr w:type="spellStart"/>
      <w:r w:rsidRPr="00533006">
        <w:t>Eurocircuit</w:t>
      </w:r>
      <w:proofErr w:type="spellEnd"/>
      <w:r w:rsidRPr="00533006">
        <w:t xml:space="preserve"> n'assure pas de v</w:t>
      </w:r>
      <w:r>
        <w:t>aleur précise et celle-ci a finalement peu d’impact sur le calcul.</w:t>
      </w:r>
    </w:p>
    <w:p w14:paraId="68284E40" w14:textId="11D6A5F3" w:rsidR="005C0C22" w:rsidRDefault="001E4178" w:rsidP="00173DB3">
      <w:r>
        <w:t>L</w:t>
      </w:r>
      <w:r w:rsidR="006936B6">
        <w:t>es normes des protocoles RMII et MDI nécessitent une impédance caractéristique de 100Ω, avec une tolérance de +/- 10%, ce qui est respecté :</w:t>
      </w:r>
      <w:r w:rsidR="005C0C22">
        <w:t>.</w:t>
      </w:r>
    </w:p>
    <w:p w14:paraId="054747BB" w14:textId="1053F0C3" w:rsidR="00082ACD" w:rsidRDefault="005C0C22" w:rsidP="00082ACD">
      <w:pPr>
        <w:pStyle w:val="Image-centree"/>
        <w:keepNext/>
      </w:pPr>
      <w:r>
        <w:rPr>
          <w:lang w:val="fr-CH" w:eastAsia="fr-CH"/>
        </w:rPr>
        <w:drawing>
          <wp:inline distT="0" distB="0" distL="0" distR="0" wp14:anchorId="2925D7B9" wp14:editId="12CF36FD">
            <wp:extent cx="4695788" cy="1440000"/>
            <wp:effectExtent l="19050" t="19050" r="10160" b="27305"/>
            <wp:docPr id="291024716" name="Image 291024716"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4716" name="Image 291024716" descr="Une image contenant texte, capture d’écran&#10;&#10;Description générée automatiquement"/>
                    <pic:cNvPicPr/>
                  </pic:nvPicPr>
                  <pic:blipFill>
                    <a:blip r:embed="rId69"/>
                    <a:stretch>
                      <a:fillRect/>
                    </a:stretch>
                  </pic:blipFill>
                  <pic:spPr>
                    <a:xfrm>
                      <a:off x="0" y="0"/>
                      <a:ext cx="4695788" cy="1440000"/>
                    </a:xfrm>
                    <a:prstGeom prst="rect">
                      <a:avLst/>
                    </a:prstGeom>
                    <a:ln w="12700">
                      <a:solidFill>
                        <a:schemeClr val="tx1"/>
                      </a:solidFill>
                    </a:ln>
                  </pic:spPr>
                </pic:pic>
              </a:graphicData>
            </a:graphic>
          </wp:inline>
        </w:drawing>
      </w:r>
    </w:p>
    <w:p w14:paraId="2DD8CCEE" w14:textId="657BF980" w:rsidR="005C0C22" w:rsidRDefault="00082ACD" w:rsidP="00082ACD">
      <w:pPr>
        <w:pStyle w:val="Lgende"/>
      </w:pPr>
      <w:r>
        <w:t xml:space="preserve">Figure </w:t>
      </w:r>
      <w:r>
        <w:fldChar w:fldCharType="begin"/>
      </w:r>
      <w:r>
        <w:instrText xml:space="preserve"> SEQ Figure \* ARABIC </w:instrText>
      </w:r>
      <w:r>
        <w:fldChar w:fldCharType="separate"/>
      </w:r>
      <w:r w:rsidR="00D2735B">
        <w:rPr>
          <w:noProof/>
        </w:rPr>
        <w:t>30</w:t>
      </w:r>
      <w:r>
        <w:fldChar w:fldCharType="end"/>
      </w:r>
      <w:r>
        <w:t xml:space="preserve"> : Impédance des paires différentielles de l'Ethernet</w:t>
      </w:r>
    </w:p>
    <w:p w14:paraId="2CACF615" w14:textId="017F0D00" w:rsidR="008E40AF" w:rsidRDefault="008F266D" w:rsidP="00173DB3">
      <w:r>
        <w:rPr>
          <w:noProof/>
          <w:lang w:eastAsia="fr-CH"/>
        </w:rPr>
        <mc:AlternateContent>
          <mc:Choice Requires="wps">
            <w:drawing>
              <wp:anchor distT="0" distB="0" distL="114300" distR="114300" simplePos="0" relativeHeight="251711488" behindDoc="1" locked="0" layoutInCell="1" allowOverlap="1" wp14:anchorId="08A7898D" wp14:editId="14FD77EC">
                <wp:simplePos x="0" y="0"/>
                <wp:positionH relativeFrom="column">
                  <wp:posOffset>3760470</wp:posOffset>
                </wp:positionH>
                <wp:positionV relativeFrom="paragraph">
                  <wp:posOffset>1731010</wp:posOffset>
                </wp:positionV>
                <wp:extent cx="1979930" cy="635"/>
                <wp:effectExtent l="0" t="0" r="0" b="0"/>
                <wp:wrapTight wrapText="bothSides">
                  <wp:wrapPolygon edited="0">
                    <wp:start x="0" y="0"/>
                    <wp:lineTo x="0" y="21600"/>
                    <wp:lineTo x="21600" y="21600"/>
                    <wp:lineTo x="21600" y="0"/>
                  </wp:wrapPolygon>
                </wp:wrapTight>
                <wp:docPr id="123000042" name="Zone de texte 1"/>
                <wp:cNvGraphicFramePr/>
                <a:graphic xmlns:a="http://schemas.openxmlformats.org/drawingml/2006/main">
                  <a:graphicData uri="http://schemas.microsoft.com/office/word/2010/wordprocessingShape">
                    <wps:wsp>
                      <wps:cNvSpPr txBox="1"/>
                      <wps:spPr>
                        <a:xfrm>
                          <a:off x="0" y="0"/>
                          <a:ext cx="1979930" cy="635"/>
                        </a:xfrm>
                        <a:prstGeom prst="rect">
                          <a:avLst/>
                        </a:prstGeom>
                        <a:solidFill>
                          <a:prstClr val="white"/>
                        </a:solidFill>
                        <a:ln>
                          <a:noFill/>
                        </a:ln>
                      </wps:spPr>
                      <wps:txbx>
                        <w:txbxContent>
                          <w:p w14:paraId="05266A58" w14:textId="5C149FE2" w:rsidR="000770A6" w:rsidRPr="00B6367F" w:rsidRDefault="000770A6" w:rsidP="008F266D">
                            <w:pPr>
                              <w:pStyle w:val="Lgende"/>
                            </w:pPr>
                            <w:bookmarkStart w:id="109" w:name="_Ref146483327"/>
                            <w:r>
                              <w:t xml:space="preserve">Figure </w:t>
                            </w:r>
                            <w:r>
                              <w:fldChar w:fldCharType="begin"/>
                            </w:r>
                            <w:r>
                              <w:instrText xml:space="preserve"> SEQ Figure \* ARABIC </w:instrText>
                            </w:r>
                            <w:r>
                              <w:fldChar w:fldCharType="separate"/>
                            </w:r>
                            <w:r>
                              <w:rPr>
                                <w:noProof/>
                              </w:rPr>
                              <w:t>31</w:t>
                            </w:r>
                            <w:r>
                              <w:fldChar w:fldCharType="end"/>
                            </w:r>
                            <w:bookmarkEnd w:id="109"/>
                            <w:r>
                              <w:t xml:space="preserve"> : Plan de masse isolé</w:t>
                            </w:r>
                            <w:r>
                              <w:br/>
                              <w:t>du connecteur RJ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7898D" id="_x0000_s1043" type="#_x0000_t202" style="position:absolute;left:0;text-align:left;margin-left:296.1pt;margin-top:136.3pt;width:155.9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" stroked="f">
                <v:textbox style="mso-fit-shape-to-text:t" inset="0,0,0,0">
                  <w:txbxContent>
                    <w:p w14:paraId="05266A58" w14:textId="5C149FE2" w:rsidR="000770A6" w:rsidRPr="00B6367F" w:rsidRDefault="000770A6" w:rsidP="008F266D">
                      <w:pPr>
                        <w:pStyle w:val="Lgende"/>
                      </w:pPr>
                      <w:bookmarkStart w:id="110" w:name="_Ref146483327"/>
                      <w:r>
                        <w:t xml:space="preserve">Figure </w:t>
                      </w:r>
                      <w:r>
                        <w:fldChar w:fldCharType="begin"/>
                      </w:r>
                      <w:r>
                        <w:instrText xml:space="preserve"> SEQ Figure \* ARABIC </w:instrText>
                      </w:r>
                      <w:r>
                        <w:fldChar w:fldCharType="separate"/>
                      </w:r>
                      <w:r>
                        <w:rPr>
                          <w:noProof/>
                        </w:rPr>
                        <w:t>31</w:t>
                      </w:r>
                      <w:r>
                        <w:fldChar w:fldCharType="end"/>
                      </w:r>
                      <w:bookmarkEnd w:id="110"/>
                      <w:r>
                        <w:t xml:space="preserve"> : Plan de masse isolé</w:t>
                      </w:r>
                      <w:r>
                        <w:br/>
                        <w:t>du connecteur RJ45</w:t>
                      </w:r>
                    </w:p>
                  </w:txbxContent>
                </v:textbox>
                <w10:wrap type="tight"/>
              </v:shape>
            </w:pict>
          </mc:Fallback>
        </mc:AlternateContent>
      </w:r>
      <w:r w:rsidR="000E744C" w:rsidRPr="007B055B">
        <w:rPr>
          <w:noProof/>
          <w:lang w:eastAsia="fr-CH"/>
        </w:rPr>
        <w:drawing>
          <wp:anchor distT="0" distB="0" distL="114300" distR="114300" simplePos="0" relativeHeight="251707392" behindDoc="1" locked="0" layoutInCell="1" allowOverlap="1" wp14:anchorId="179E4494" wp14:editId="4F240480">
            <wp:simplePos x="0" y="0"/>
            <wp:positionH relativeFrom="margin">
              <wp:align>right</wp:align>
            </wp:positionH>
            <wp:positionV relativeFrom="paragraph">
              <wp:posOffset>25400</wp:posOffset>
            </wp:positionV>
            <wp:extent cx="1980000" cy="1649021"/>
            <wp:effectExtent l="19050" t="19050" r="20320" b="27940"/>
            <wp:wrapTight wrapText="bothSides">
              <wp:wrapPolygon edited="0">
                <wp:start x="-208" y="-250"/>
                <wp:lineTo x="-208" y="21716"/>
                <wp:lineTo x="21614" y="21716"/>
                <wp:lineTo x="21614" y="-250"/>
                <wp:lineTo x="-208" y="-250"/>
              </wp:wrapPolygon>
            </wp:wrapTight>
            <wp:docPr id="615476594" name="Image 1" descr="Une image contenant texte, capture d’écran, Caractère coloré,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6594" name="Image 1" descr="Une image contenant texte, capture d’écran, Caractère coloré, Graphique&#10;&#10;Description générée automatiquement"/>
                    <pic:cNvPicPr/>
                  </pic:nvPicPr>
                  <pic:blipFill rotWithShape="1">
                    <a:blip r:embed="rId70"/>
                    <a:srcRect r="15532" b="4016"/>
                    <a:stretch/>
                  </pic:blipFill>
                  <pic:spPr bwMode="auto">
                    <a:xfrm>
                      <a:off x="0" y="0"/>
                      <a:ext cx="1980000" cy="1649021"/>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DC0">
        <w:t xml:space="preserve">Conformément à ce qui est indiqué sur la </w:t>
      </w:r>
      <w:proofErr w:type="spellStart"/>
      <w:r w:rsidR="00AF3DC0">
        <w:t>datasheet</w:t>
      </w:r>
      <w:proofErr w:type="spellEnd"/>
      <w:r w:rsidR="00AF3DC0">
        <w:t>, un plan de masse isolée a été réalisé autour du connecteur RJ45</w:t>
      </w:r>
      <w:r>
        <w:t xml:space="preserve"> (</w:t>
      </w:r>
      <w:r>
        <w:fldChar w:fldCharType="begin"/>
      </w:r>
      <w:r>
        <w:instrText xml:space="preserve"> REF _Ref146483327 \h </w:instrText>
      </w:r>
      <w:r>
        <w:fldChar w:fldCharType="separate"/>
      </w:r>
      <w:r>
        <w:t xml:space="preserve">Figure </w:t>
      </w:r>
      <w:r>
        <w:rPr>
          <w:noProof/>
        </w:rPr>
        <w:t>31</w:t>
      </w:r>
      <w:r>
        <w:fldChar w:fldCharType="end"/>
      </w:r>
      <w:r>
        <w:t>)</w:t>
      </w:r>
      <w:r w:rsidR="00AF3DC0">
        <w:t>. Celui-ci a pour but de réduire le bruit des interférences. Il est relié au plan de masse GND par le biais d’une résistance de 0Ω. La valeur est à adapter de manière empirique</w:t>
      </w:r>
      <w:r>
        <w:t xml:space="preserve"> en fonction des interférences rencontrées</w:t>
      </w:r>
      <w:r w:rsidR="00AF3DC0">
        <w:t>.</w:t>
      </w:r>
    </w:p>
    <w:p w14:paraId="5131B5EA" w14:textId="78429EB7" w:rsidR="008F266D" w:rsidRDefault="008F266D" w:rsidP="00173DB3">
      <w:r>
        <w:t>Pour permettre le positionnement des composants au plus proche du contrôleur PHY, les condensateurs de découplage ont été placé sur la couche BOTTOM.</w:t>
      </w:r>
    </w:p>
    <w:p w14:paraId="49128497" w14:textId="41BF9307" w:rsidR="008F266D" w:rsidRDefault="008F266D" w:rsidP="00173DB3"/>
    <w:p w14:paraId="2A268CEE" w14:textId="62DC4D1A" w:rsidR="00DF59CC" w:rsidRDefault="00DF59CC">
      <w:pPr>
        <w:spacing w:before="0" w:after="160"/>
        <w:jc w:val="left"/>
      </w:pPr>
      <w:r>
        <w:br w:type="page"/>
      </w:r>
    </w:p>
    <w:p w14:paraId="64B08276" w14:textId="4309C5B4" w:rsidR="00AD29D0" w:rsidRDefault="00AD29D0" w:rsidP="00AD29D0">
      <w:pPr>
        <w:pStyle w:val="Titre2"/>
      </w:pPr>
      <w:bookmarkStart w:id="111" w:name="_Toc146463606"/>
      <w:bookmarkStart w:id="112" w:name="_Ref146471782"/>
      <w:r>
        <w:lastRenderedPageBreak/>
        <w:t>ESP32</w:t>
      </w:r>
      <w:bookmarkEnd w:id="111"/>
      <w:bookmarkEnd w:id="112"/>
    </w:p>
    <w:p w14:paraId="666F37F7" w14:textId="7805F250" w:rsidR="00AD29D0" w:rsidRDefault="00AD29D0" w:rsidP="00AD29D0">
      <w:r w:rsidRPr="00AD29D0">
        <w:t xml:space="preserve">Le fabricant du module ESP32 </w:t>
      </w:r>
      <w:r>
        <w:t xml:space="preserve">fournit un document détaillant les </w:t>
      </w:r>
      <w:r w:rsidRPr="00AD29D0">
        <w:t>directives de conception précises</w:t>
      </w:r>
      <w:r w:rsidR="00AF3DC0">
        <w:t xml:space="preserve"> </w:t>
      </w:r>
      <w:r w:rsidR="00AF3DC0">
        <w:fldChar w:fldCharType="begin"/>
      </w:r>
      <w:r w:rsidR="00AF3DC0">
        <w:instrText xml:space="preserve"> ADDIN ZOTERO_ITEM CSL_CITATION {"citationID":"cNC5z2aa","properties":{"formattedCitation":"[22]","plainCitation":"[22]","noteIndex":0},"citationItems":[{"id":75,"uris":["http://zotero.org/users/10756185/items/G5UDZFR9"],"itemData":{"id":75,"type":"document","title":"esp32_hardware_design_guidelines_en.pdf","URL":"https://www.espressif.com/sites/default/files/documentation/esp32_hardware_design_guidelines_en.pdf","accessed":{"date-parts":[["2023",9,24]]},"citation-key":""}}],"schema":"https://github.com/citation-style-language/schema/raw/master/csl-citation.json"} </w:instrText>
      </w:r>
      <w:r w:rsidR="00AF3DC0">
        <w:fldChar w:fldCharType="separate"/>
      </w:r>
      <w:r w:rsidR="00AF3DC0" w:rsidRPr="00AF3DC0">
        <w:t>[22]</w:t>
      </w:r>
      <w:r w:rsidR="00AF3DC0">
        <w:fldChar w:fldCharType="end"/>
      </w:r>
      <w:r w:rsidRPr="00AD29D0">
        <w:t>.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E744C">
        <w:t xml:space="preserve">Figure </w:t>
      </w:r>
      <w:r w:rsidR="000E744C">
        <w:rPr>
          <w:noProof/>
        </w:rPr>
        <w:t>19</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7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541724B4" w:rsidR="00AD29D0" w:rsidRDefault="00040F67" w:rsidP="00040F67">
      <w:pPr>
        <w:pStyle w:val="Lgende"/>
      </w:pPr>
      <w:bookmarkStart w:id="113" w:name="_Ref146055106"/>
      <w:bookmarkStart w:id="114" w:name="_Toc146463654"/>
      <w:r>
        <w:t xml:space="preserve">Figure </w:t>
      </w:r>
      <w:r>
        <w:fldChar w:fldCharType="begin"/>
      </w:r>
      <w:r>
        <w:instrText xml:space="preserve"> SEQ Figure \* ARABIC </w:instrText>
      </w:r>
      <w:r>
        <w:fldChar w:fldCharType="separate"/>
      </w:r>
      <w:r w:rsidR="00D2735B">
        <w:rPr>
          <w:noProof/>
        </w:rPr>
        <w:t>32</w:t>
      </w:r>
      <w:r>
        <w:rPr>
          <w:noProof/>
        </w:rPr>
        <w:fldChar w:fldCharType="end"/>
      </w:r>
      <w:bookmarkEnd w:id="113"/>
      <w:r>
        <w:t xml:space="preserve"> : Recommandations de placement de l'ESP32</w:t>
      </w:r>
      <w:bookmarkEnd w:id="114"/>
    </w:p>
    <w:p w14:paraId="350B8B1A" w14:textId="135C8B3D" w:rsidR="00F4512A" w:rsidRDefault="00F4512A" w:rsidP="00F4512A">
      <w:r w:rsidRPr="00F4512A">
        <w:t xml:space="preserve">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w:t>
      </w:r>
      <w:r w:rsidR="00040F67">
        <w:t xml:space="preserve">selon </w:t>
      </w:r>
      <w:r w:rsidR="00AF3DC0">
        <w:t>les dimensions spécifiées</w:t>
      </w:r>
      <w:r w:rsidR="00040F67">
        <w:t xml:space="preserve"> par le fabricant (</w:t>
      </w:r>
      <w:r w:rsidR="00040F67">
        <w:fldChar w:fldCharType="begin"/>
      </w:r>
      <w:r w:rsidR="00040F67">
        <w:instrText xml:space="preserve"> REF _Ref146055093 \h </w:instrText>
      </w:r>
      <w:r w:rsidR="00040F67">
        <w:fldChar w:fldCharType="separate"/>
      </w:r>
      <w:r w:rsidR="000E744C">
        <w:t xml:space="preserve">Figure </w:t>
      </w:r>
      <w:r w:rsidR="000E744C">
        <w:rPr>
          <w:noProof/>
        </w:rPr>
        <w:t>20</w:t>
      </w:r>
      <w:r w:rsidR="00040F67">
        <w:fldChar w:fldCharType="end"/>
      </w:r>
      <w:r w:rsidR="00040F67">
        <w:t>)</w:t>
      </w:r>
      <w:r w:rsidRPr="00F4512A">
        <w:t>.</w:t>
      </w:r>
      <w:r w:rsidR="00AF3DC0">
        <w:t xml:space="preserve"> Cela a permis de réduire légèrement la taille maximale du PCB et de rapprocher l’ESP32 du PIC32.</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18CB2C08" w:rsidR="00D05249" w:rsidRPr="00F4512A" w:rsidRDefault="00040F67" w:rsidP="00040F67">
      <w:pPr>
        <w:pStyle w:val="Lgende"/>
      </w:pPr>
      <w:bookmarkStart w:id="115" w:name="_Ref146055093"/>
      <w:bookmarkStart w:id="116" w:name="_Ref146055088"/>
      <w:bookmarkStart w:id="117" w:name="_Toc146463655"/>
      <w:r>
        <w:t xml:space="preserve">Figure </w:t>
      </w:r>
      <w:r>
        <w:fldChar w:fldCharType="begin"/>
      </w:r>
      <w:r>
        <w:instrText xml:space="preserve"> SEQ Figure \* ARABIC </w:instrText>
      </w:r>
      <w:r>
        <w:fldChar w:fldCharType="separate"/>
      </w:r>
      <w:r w:rsidR="00D2735B">
        <w:rPr>
          <w:noProof/>
        </w:rPr>
        <w:t>33</w:t>
      </w:r>
      <w:r>
        <w:rPr>
          <w:noProof/>
        </w:rPr>
        <w:fldChar w:fldCharType="end"/>
      </w:r>
      <w:bookmarkEnd w:id="115"/>
      <w:r>
        <w:t xml:space="preserve"> : Recommandation de dégagement pour l'antenne de l'ESP32</w:t>
      </w:r>
      <w:bookmarkEnd w:id="116"/>
      <w:bookmarkEnd w:id="117"/>
    </w:p>
    <w:p w14:paraId="06E7E078" w14:textId="0D888CC7" w:rsidR="00DF59CC" w:rsidRDefault="00DF59CC">
      <w:pPr>
        <w:spacing w:before="0" w:after="160"/>
        <w:jc w:val="left"/>
      </w:pPr>
      <w:r>
        <w:br w:type="page"/>
      </w:r>
    </w:p>
    <w:p w14:paraId="1AACA98A" w14:textId="77777777" w:rsidR="00160E7D" w:rsidRDefault="00160E7D" w:rsidP="00160E7D">
      <w:pPr>
        <w:pStyle w:val="Titre2"/>
      </w:pPr>
      <w:bookmarkStart w:id="118" w:name="_Toc146463607"/>
      <w:r w:rsidRPr="00160E7D">
        <w:lastRenderedPageBreak/>
        <w:t>Caractéristiques</w:t>
      </w:r>
      <w:r>
        <w:t xml:space="preserve"> mécaniques</w:t>
      </w:r>
      <w:bookmarkEnd w:id="118"/>
    </w:p>
    <w:p w14:paraId="6CF0C2EF" w14:textId="5514F0CB" w:rsidR="00160E7D" w:rsidRDefault="00160E7D" w:rsidP="00160E7D">
      <w:r>
        <w:t xml:space="preserve">Le </w:t>
      </w:r>
      <w:r w:rsidR="0076325D">
        <w:t xml:space="preserve">PCB </w:t>
      </w:r>
      <w:r>
        <w:t>va devoir aller dans un boitier, le cahier des charge</w:t>
      </w:r>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228A7C77" w14:textId="7191DF3E" w:rsidR="00055E28" w:rsidRPr="00055E28" w:rsidRDefault="00055E28" w:rsidP="00055E28">
      <w:pPr>
        <w:pStyle w:val="Titre2"/>
      </w:pPr>
      <w:bookmarkStart w:id="119" w:name="_Toc146463609"/>
      <w:r>
        <w:t>Boitier</w:t>
      </w:r>
      <w:bookmarkEnd w:id="119"/>
    </w:p>
    <w:p w14:paraId="5651E0B4" w14:textId="3BBBC245" w:rsidR="0010580E" w:rsidRDefault="0010580E" w:rsidP="00036971">
      <w:r>
        <w:t>Dimensions</w:t>
      </w:r>
    </w:p>
    <w:p w14:paraId="7E0E5A0F" w14:textId="69DD4F8E" w:rsidR="0010580E" w:rsidRDefault="0010580E" w:rsidP="00036971">
      <w:r>
        <w:t>Découpe</w:t>
      </w:r>
    </w:p>
    <w:p w14:paraId="6A492922" w14:textId="54A74493" w:rsidR="00FD6220" w:rsidRDefault="00FD6220" w:rsidP="00FD6220">
      <w:pPr>
        <w:pStyle w:val="Titre2"/>
      </w:pPr>
      <w:r>
        <w:t>Modifications</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604FFD26" w:rsidR="008760E4" w:rsidRDefault="00FD6220" w:rsidP="00D97689">
      <w:pPr>
        <w:pStyle w:val="Titre1"/>
      </w:pPr>
      <w:proofErr w:type="spellStart"/>
      <w:r>
        <w:lastRenderedPageBreak/>
        <w:t>Firmware</w:t>
      </w:r>
      <w:proofErr w:type="spellEnd"/>
    </w:p>
    <w:p w14:paraId="342FC482" w14:textId="2165C8FD" w:rsidR="00055E28" w:rsidRDefault="00055E28" w:rsidP="00055E28">
      <w:pPr>
        <w:pStyle w:val="Titre2"/>
      </w:pPr>
      <w:bookmarkStart w:id="120" w:name="_Toc146463611"/>
      <w:r>
        <w:t>Machine d’état global</w:t>
      </w:r>
      <w:bookmarkEnd w:id="120"/>
    </w:p>
    <w:p w14:paraId="7FA0108E" w14:textId="79B155A0" w:rsidR="00663E5E" w:rsidRDefault="005432E9" w:rsidP="00663E5E">
      <w:pPr>
        <w:pStyle w:val="Image-centree"/>
        <w:keepNext/>
      </w:pPr>
      <w:r w:rsidRPr="005432E9">
        <w:rPr>
          <w:lang w:val="fr-CH" w:eastAsia="fr-CH"/>
        </w:rPr>
        <w:drawing>
          <wp:inline distT="0" distB="0" distL="0" distR="0" wp14:anchorId="2F6EF218" wp14:editId="58F2AB3D">
            <wp:extent cx="5040000" cy="6312228"/>
            <wp:effectExtent l="19050" t="19050" r="27305" b="12700"/>
            <wp:docPr id="25" name="Image 25" descr="C:\microchip\harmony\v2_06\apps\2312_BadgePlace\doc\firmware\2312_StateMach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crochip\harmony\v2_06\apps\2312_BadgePlace\doc\firmware\2312_StateMachin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0000" cy="6312228"/>
                    </a:xfrm>
                    <a:prstGeom prst="rect">
                      <a:avLst/>
                    </a:prstGeom>
                    <a:noFill/>
                    <a:ln w="12700">
                      <a:solidFill>
                        <a:schemeClr val="tx1"/>
                      </a:solidFill>
                    </a:ln>
                  </pic:spPr>
                </pic:pic>
              </a:graphicData>
            </a:graphic>
          </wp:inline>
        </w:drawing>
      </w:r>
    </w:p>
    <w:p w14:paraId="360D18A5" w14:textId="2DF0E68F" w:rsidR="003B3FA1" w:rsidRDefault="00663E5E" w:rsidP="00663E5E">
      <w:pPr>
        <w:pStyle w:val="Lgende"/>
      </w:pPr>
      <w:r>
        <w:t xml:space="preserve">Figure </w:t>
      </w:r>
      <w:r>
        <w:fldChar w:fldCharType="begin"/>
      </w:r>
      <w:r>
        <w:instrText xml:space="preserve"> SEQ Figure \* ARABIC </w:instrText>
      </w:r>
      <w:r>
        <w:fldChar w:fldCharType="separate"/>
      </w:r>
      <w:r w:rsidR="00D2735B">
        <w:rPr>
          <w:noProof/>
        </w:rPr>
        <w:t>34</w:t>
      </w:r>
      <w:r>
        <w:fldChar w:fldCharType="end"/>
      </w:r>
      <w:r>
        <w:t xml:space="preserve"> : Machine d'état global du </w:t>
      </w:r>
      <w:proofErr w:type="spellStart"/>
      <w:r>
        <w:t>firmware</w:t>
      </w:r>
      <w:proofErr w:type="spellEnd"/>
    </w:p>
    <w:p w14:paraId="2E5014DB" w14:textId="6A20FDCB" w:rsidR="005432E9" w:rsidRDefault="005432E9">
      <w:pPr>
        <w:spacing w:before="0" w:after="160"/>
        <w:jc w:val="left"/>
      </w:pPr>
      <w:r>
        <w:br w:type="page"/>
      </w:r>
    </w:p>
    <w:p w14:paraId="5AE0728A" w14:textId="4CC7FA81" w:rsidR="00055E28" w:rsidRDefault="00055E28" w:rsidP="00055E28">
      <w:pPr>
        <w:pStyle w:val="Titre2"/>
      </w:pPr>
      <w:bookmarkStart w:id="121" w:name="_Toc146463612"/>
      <w:r>
        <w:lastRenderedPageBreak/>
        <w:t>Librairies utilisées</w:t>
      </w:r>
      <w:bookmarkEnd w:id="121"/>
    </w:p>
    <w:tbl>
      <w:tblPr>
        <w:tblStyle w:val="Grilledutableau"/>
        <w:tblW w:w="0" w:type="auto"/>
        <w:jc w:val="center"/>
        <w:tblLook w:val="04A0" w:firstRow="1" w:lastRow="0" w:firstColumn="1" w:lastColumn="0" w:noHBand="0" w:noVBand="1"/>
      </w:tblPr>
      <w:tblGrid>
        <w:gridCol w:w="2268"/>
        <w:gridCol w:w="5102"/>
      </w:tblGrid>
      <w:tr w:rsidR="003B3FA1" w14:paraId="66E9603B" w14:textId="77777777" w:rsidTr="00B25B7F">
        <w:trPr>
          <w:trHeight w:val="397"/>
          <w:jc w:val="center"/>
        </w:trPr>
        <w:tc>
          <w:tcPr>
            <w:tcW w:w="7370" w:type="dxa"/>
            <w:gridSpan w:val="2"/>
            <w:shd w:val="clear" w:color="auto" w:fill="BDD6EE" w:themeFill="accent1" w:themeFillTint="66"/>
            <w:vAlign w:val="center"/>
          </w:tcPr>
          <w:p w14:paraId="447F68EF" w14:textId="538100FE" w:rsidR="003B3FA1" w:rsidRDefault="003B3FA1" w:rsidP="00B93B6A">
            <w:pPr>
              <w:pStyle w:val="texte-Tableaux"/>
            </w:pPr>
            <w:r>
              <w:t xml:space="preserve">Librairies </w:t>
            </w:r>
            <w:proofErr w:type="spellStart"/>
            <w:r>
              <w:t>firmware</w:t>
            </w:r>
            <w:proofErr w:type="spellEnd"/>
          </w:p>
        </w:tc>
      </w:tr>
      <w:tr w:rsidR="00B93B6A" w14:paraId="0879A005" w14:textId="77777777" w:rsidTr="003B3FA1">
        <w:trPr>
          <w:trHeight w:val="340"/>
          <w:jc w:val="center"/>
        </w:trPr>
        <w:tc>
          <w:tcPr>
            <w:tcW w:w="2268" w:type="dxa"/>
            <w:shd w:val="clear" w:color="auto" w:fill="D9D9D9" w:themeFill="background1" w:themeFillShade="D9"/>
            <w:vAlign w:val="center"/>
          </w:tcPr>
          <w:p w14:paraId="75B14462" w14:textId="30C56BEA" w:rsidR="00B93B6A" w:rsidRDefault="00B93B6A" w:rsidP="00B93B6A">
            <w:pPr>
              <w:pStyle w:val="texte-Tableaux"/>
            </w:pPr>
            <w:r>
              <w:t xml:space="preserve">Nom </w:t>
            </w:r>
          </w:p>
        </w:tc>
        <w:tc>
          <w:tcPr>
            <w:tcW w:w="5102" w:type="dxa"/>
            <w:shd w:val="clear" w:color="auto" w:fill="D9D9D9" w:themeFill="background1" w:themeFillShade="D9"/>
            <w:vAlign w:val="center"/>
          </w:tcPr>
          <w:p w14:paraId="2C994C0E" w14:textId="3C456AA2" w:rsidR="00B93B6A" w:rsidRDefault="00B93B6A" w:rsidP="00B93B6A">
            <w:pPr>
              <w:pStyle w:val="texte-Tableaux"/>
            </w:pPr>
            <w:r>
              <w:t>Description</w:t>
            </w:r>
          </w:p>
        </w:tc>
      </w:tr>
      <w:tr w:rsidR="00B93B6A" w14:paraId="5205BC36" w14:textId="77777777" w:rsidTr="003B3FA1">
        <w:trPr>
          <w:trHeight w:val="340"/>
          <w:jc w:val="center"/>
        </w:trPr>
        <w:tc>
          <w:tcPr>
            <w:tcW w:w="2268" w:type="dxa"/>
            <w:vAlign w:val="center"/>
          </w:tcPr>
          <w:p w14:paraId="3CFCA221" w14:textId="789EF802" w:rsidR="00B93B6A" w:rsidRDefault="00B93B6A" w:rsidP="00B93B6A">
            <w:pPr>
              <w:pStyle w:val="texte-Tableaux"/>
            </w:pPr>
            <w:proofErr w:type="spellStart"/>
            <w:r>
              <w:t>app</w:t>
            </w:r>
            <w:proofErr w:type="spellEnd"/>
          </w:p>
        </w:tc>
        <w:tc>
          <w:tcPr>
            <w:tcW w:w="5102" w:type="dxa"/>
            <w:vAlign w:val="center"/>
          </w:tcPr>
          <w:p w14:paraId="42E49C50" w14:textId="6E382AB2" w:rsidR="00B93B6A" w:rsidRDefault="00B93B6A" w:rsidP="00B93B6A">
            <w:pPr>
              <w:pStyle w:val="texte-Tableaux"/>
            </w:pPr>
            <w:r>
              <w:t>Gestion de la machine d’état global</w:t>
            </w:r>
          </w:p>
        </w:tc>
      </w:tr>
      <w:tr w:rsidR="00B93B6A" w14:paraId="02BC2669" w14:textId="77777777" w:rsidTr="003B3FA1">
        <w:trPr>
          <w:trHeight w:val="567"/>
          <w:jc w:val="center"/>
        </w:trPr>
        <w:tc>
          <w:tcPr>
            <w:tcW w:w="2268" w:type="dxa"/>
            <w:vAlign w:val="center"/>
          </w:tcPr>
          <w:p w14:paraId="41124EFD" w14:textId="02B72A51" w:rsidR="00B93B6A" w:rsidRDefault="00B93B6A" w:rsidP="00B93B6A">
            <w:pPr>
              <w:pStyle w:val="texte-Tableaux"/>
            </w:pPr>
            <w:r>
              <w:t>esp</w:t>
            </w:r>
          </w:p>
        </w:tc>
        <w:tc>
          <w:tcPr>
            <w:tcW w:w="5102" w:type="dxa"/>
            <w:vAlign w:val="center"/>
          </w:tcPr>
          <w:p w14:paraId="766D24E9" w14:textId="782F6971" w:rsidR="00B93B6A" w:rsidRDefault="00B93B6A" w:rsidP="00B93B6A">
            <w:pPr>
              <w:pStyle w:val="texte-Tableaux"/>
            </w:pPr>
            <w:r>
              <w:t>Interfaçage par machine d’état de la communication avec l’ESP32</w:t>
            </w:r>
          </w:p>
        </w:tc>
      </w:tr>
      <w:tr w:rsidR="00B93B6A" w14:paraId="6F4D56B3" w14:textId="77777777" w:rsidTr="003B3FA1">
        <w:trPr>
          <w:trHeight w:val="567"/>
          <w:jc w:val="center"/>
        </w:trPr>
        <w:tc>
          <w:tcPr>
            <w:tcW w:w="2268" w:type="dxa"/>
            <w:vAlign w:val="center"/>
          </w:tcPr>
          <w:p w14:paraId="071A4A70" w14:textId="55AE3D60" w:rsidR="00B93B6A" w:rsidRDefault="00B93B6A" w:rsidP="00B93B6A">
            <w:pPr>
              <w:pStyle w:val="texte-Tableaux"/>
            </w:pPr>
            <w:r>
              <w:t>chu</w:t>
            </w:r>
          </w:p>
        </w:tc>
        <w:tc>
          <w:tcPr>
            <w:tcW w:w="5102" w:type="dxa"/>
            <w:vAlign w:val="center"/>
          </w:tcPr>
          <w:p w14:paraId="16A65853" w14:textId="63D5B495" w:rsidR="00B93B6A" w:rsidRDefault="003B3FA1" w:rsidP="00B93B6A">
            <w:pPr>
              <w:pStyle w:val="texte-Tableaux"/>
            </w:pPr>
            <w:r>
              <w:t>Interfaçage</w:t>
            </w:r>
            <w:r w:rsidR="00B93B6A">
              <w:t xml:space="preserve"> par machine d’état de la communication avec le </w:t>
            </w:r>
            <w:proofErr w:type="spellStart"/>
            <w:r w:rsidR="00B93B6A">
              <w:t>Chilli</w:t>
            </w:r>
            <w:proofErr w:type="spellEnd"/>
            <w:r w:rsidR="00B93B6A">
              <w:t xml:space="preserve"> UART B1</w:t>
            </w:r>
          </w:p>
        </w:tc>
      </w:tr>
      <w:tr w:rsidR="00B93B6A" w14:paraId="310CCDC9" w14:textId="77777777" w:rsidTr="003B3FA1">
        <w:trPr>
          <w:trHeight w:val="340"/>
          <w:jc w:val="center"/>
        </w:trPr>
        <w:tc>
          <w:tcPr>
            <w:tcW w:w="2268" w:type="dxa"/>
            <w:vAlign w:val="center"/>
          </w:tcPr>
          <w:p w14:paraId="3210F4B7" w14:textId="1D447ACC" w:rsidR="00B93B6A" w:rsidRDefault="00B93B6A" w:rsidP="00B93B6A">
            <w:pPr>
              <w:pStyle w:val="texte-Tableaux"/>
            </w:pPr>
            <w:proofErr w:type="spellStart"/>
            <w:r>
              <w:t>bzr</w:t>
            </w:r>
            <w:proofErr w:type="spellEnd"/>
          </w:p>
        </w:tc>
        <w:tc>
          <w:tcPr>
            <w:tcW w:w="5102" w:type="dxa"/>
            <w:vAlign w:val="center"/>
          </w:tcPr>
          <w:p w14:paraId="4F88E479" w14:textId="298D6E67" w:rsidR="00B93B6A" w:rsidRDefault="00B93B6A" w:rsidP="00B93B6A">
            <w:pPr>
              <w:pStyle w:val="texte-Tableaux"/>
            </w:pPr>
            <w:r>
              <w:t xml:space="preserve">Gestion par machine d’état des séquences du </w:t>
            </w:r>
            <w:proofErr w:type="spellStart"/>
            <w:r>
              <w:t>buzzer</w:t>
            </w:r>
            <w:proofErr w:type="spellEnd"/>
          </w:p>
        </w:tc>
      </w:tr>
      <w:tr w:rsidR="00B93B6A" w14:paraId="42DBFE35" w14:textId="77777777" w:rsidTr="003B3FA1">
        <w:trPr>
          <w:trHeight w:val="340"/>
          <w:jc w:val="center"/>
        </w:trPr>
        <w:tc>
          <w:tcPr>
            <w:tcW w:w="2268" w:type="dxa"/>
            <w:vAlign w:val="center"/>
          </w:tcPr>
          <w:p w14:paraId="533F6F63" w14:textId="49298056" w:rsidR="00B93B6A" w:rsidRDefault="00B93B6A" w:rsidP="00B93B6A">
            <w:pPr>
              <w:pStyle w:val="texte-Tableaux"/>
            </w:pPr>
            <w:proofErr w:type="spellStart"/>
            <w:r>
              <w:t>fifo</w:t>
            </w:r>
            <w:proofErr w:type="spellEnd"/>
          </w:p>
        </w:tc>
        <w:tc>
          <w:tcPr>
            <w:tcW w:w="5102" w:type="dxa"/>
            <w:vAlign w:val="center"/>
          </w:tcPr>
          <w:p w14:paraId="43A0FADD" w14:textId="272CE80C" w:rsidR="00B93B6A" w:rsidRDefault="00B93B6A" w:rsidP="00B93B6A">
            <w:pPr>
              <w:pStyle w:val="texte-Tableaux"/>
            </w:pPr>
            <w:r>
              <w:t xml:space="preserve">Gestion de la </w:t>
            </w:r>
            <w:proofErr w:type="spellStart"/>
            <w:r>
              <w:t>fifo</w:t>
            </w:r>
            <w:proofErr w:type="spellEnd"/>
            <w:r>
              <w:t xml:space="preserve"> software utilisé par les UART</w:t>
            </w:r>
          </w:p>
        </w:tc>
      </w:tr>
      <w:tr w:rsidR="00B93B6A" w14:paraId="3F421DFE" w14:textId="77777777" w:rsidTr="003B3FA1">
        <w:trPr>
          <w:trHeight w:val="340"/>
          <w:jc w:val="center"/>
        </w:trPr>
        <w:tc>
          <w:tcPr>
            <w:tcW w:w="2268" w:type="dxa"/>
            <w:vAlign w:val="center"/>
          </w:tcPr>
          <w:p w14:paraId="0CB40422" w14:textId="59622DC0" w:rsidR="00B93B6A" w:rsidRDefault="00B93B6A" w:rsidP="00B93B6A">
            <w:pPr>
              <w:pStyle w:val="texte-Tableaux"/>
            </w:pPr>
            <w:proofErr w:type="spellStart"/>
            <w:r>
              <w:t>counter</w:t>
            </w:r>
            <w:proofErr w:type="spellEnd"/>
          </w:p>
        </w:tc>
        <w:tc>
          <w:tcPr>
            <w:tcW w:w="5102" w:type="dxa"/>
            <w:vAlign w:val="center"/>
          </w:tcPr>
          <w:p w14:paraId="710F4DC3" w14:textId="16FB31EF" w:rsidR="00B93B6A" w:rsidRDefault="00B93B6A" w:rsidP="00B93B6A">
            <w:pPr>
              <w:pStyle w:val="texte-Tableaux"/>
            </w:pPr>
            <w:r>
              <w:t>Gestion des compteurs de délais non bloquant</w:t>
            </w:r>
          </w:p>
        </w:tc>
      </w:tr>
      <w:tr w:rsidR="00B93B6A" w14:paraId="6F978BA8" w14:textId="77777777" w:rsidTr="003B3FA1">
        <w:trPr>
          <w:trHeight w:val="567"/>
          <w:jc w:val="center"/>
        </w:trPr>
        <w:tc>
          <w:tcPr>
            <w:tcW w:w="2268" w:type="dxa"/>
            <w:vAlign w:val="center"/>
          </w:tcPr>
          <w:p w14:paraId="27D3BF2E" w14:textId="20703885" w:rsidR="00B93B6A" w:rsidRDefault="00B93B6A" w:rsidP="00B93B6A">
            <w:pPr>
              <w:pStyle w:val="texte-Tableaux"/>
            </w:pPr>
            <w:proofErr w:type="spellStart"/>
            <w:r>
              <w:t>SerialTimer</w:t>
            </w:r>
            <w:proofErr w:type="spellEnd"/>
          </w:p>
        </w:tc>
        <w:tc>
          <w:tcPr>
            <w:tcW w:w="5102" w:type="dxa"/>
            <w:vAlign w:val="center"/>
          </w:tcPr>
          <w:p w14:paraId="0159FF3D" w14:textId="470A5ED9" w:rsidR="00B93B6A" w:rsidRDefault="00B93B6A" w:rsidP="00B93B6A">
            <w:pPr>
              <w:pStyle w:val="texte-Tableaux"/>
            </w:pPr>
            <w:r>
              <w:t xml:space="preserve">Emulation d’une communication série sur une sortie GPIO avec interruption de </w:t>
            </w:r>
            <w:proofErr w:type="spellStart"/>
            <w:r>
              <w:t>timer</w:t>
            </w:r>
            <w:proofErr w:type="spellEnd"/>
          </w:p>
        </w:tc>
      </w:tr>
      <w:tr w:rsidR="00B93B6A" w14:paraId="59EC6E87" w14:textId="77777777" w:rsidTr="003B3FA1">
        <w:trPr>
          <w:trHeight w:val="340"/>
          <w:jc w:val="center"/>
        </w:trPr>
        <w:tc>
          <w:tcPr>
            <w:tcW w:w="2268" w:type="dxa"/>
            <w:vAlign w:val="center"/>
          </w:tcPr>
          <w:p w14:paraId="4C79EA35" w14:textId="5AD4F6BF" w:rsidR="00B93B6A" w:rsidRDefault="00B93B6A" w:rsidP="00B93B6A">
            <w:pPr>
              <w:pStyle w:val="texte-Tableaux"/>
            </w:pPr>
            <w:r>
              <w:t>TLC5973</w:t>
            </w:r>
          </w:p>
        </w:tc>
        <w:tc>
          <w:tcPr>
            <w:tcW w:w="5102" w:type="dxa"/>
            <w:vAlign w:val="center"/>
          </w:tcPr>
          <w:p w14:paraId="7C1AD003" w14:textId="6952DEDF" w:rsidR="00B93B6A" w:rsidRDefault="00B93B6A" w:rsidP="00B93B6A">
            <w:pPr>
              <w:pStyle w:val="texte-Tableaux"/>
            </w:pPr>
            <w:r>
              <w:t xml:space="preserve">Fonctions de contrôle des drivers de </w:t>
            </w:r>
            <w:proofErr w:type="spellStart"/>
            <w:r>
              <w:t>LEDs</w:t>
            </w:r>
            <w:proofErr w:type="spellEnd"/>
          </w:p>
        </w:tc>
      </w:tr>
      <w:tr w:rsidR="00B93B6A" w14:paraId="3E444E45" w14:textId="77777777" w:rsidTr="003B3FA1">
        <w:trPr>
          <w:trHeight w:val="567"/>
          <w:jc w:val="center"/>
        </w:trPr>
        <w:tc>
          <w:tcPr>
            <w:tcW w:w="2268" w:type="dxa"/>
            <w:vAlign w:val="center"/>
          </w:tcPr>
          <w:p w14:paraId="74BB95B4" w14:textId="1BE40C65" w:rsidR="00B93B6A" w:rsidRDefault="00B93B6A" w:rsidP="00B93B6A">
            <w:pPr>
              <w:pStyle w:val="texte-Tableaux"/>
            </w:pPr>
            <w:r>
              <w:t>RFIDB1ClientInterface</w:t>
            </w:r>
          </w:p>
        </w:tc>
        <w:tc>
          <w:tcPr>
            <w:tcW w:w="5102" w:type="dxa"/>
            <w:vAlign w:val="center"/>
          </w:tcPr>
          <w:p w14:paraId="5B6B0F81" w14:textId="2753AC1F" w:rsidR="00B93B6A" w:rsidRDefault="00B93B6A" w:rsidP="00B93B6A">
            <w:pPr>
              <w:pStyle w:val="texte-Tableaux"/>
            </w:pPr>
            <w:r>
              <w:t xml:space="preserve">Interface d’envoi de commandes pour communiquer avec le </w:t>
            </w:r>
            <w:proofErr w:type="spellStart"/>
            <w:r>
              <w:t>Chilli</w:t>
            </w:r>
            <w:proofErr w:type="spellEnd"/>
            <w:r>
              <w:t xml:space="preserve"> UART B1 (fourni par le fabricant)</w:t>
            </w:r>
          </w:p>
        </w:tc>
      </w:tr>
      <w:tr w:rsidR="00B93B6A" w14:paraId="7244AC29" w14:textId="77777777" w:rsidTr="003B3FA1">
        <w:trPr>
          <w:trHeight w:val="567"/>
          <w:jc w:val="center"/>
        </w:trPr>
        <w:tc>
          <w:tcPr>
            <w:tcW w:w="2268" w:type="dxa"/>
            <w:vAlign w:val="center"/>
          </w:tcPr>
          <w:p w14:paraId="2478858F" w14:textId="311A238D" w:rsidR="00B93B6A" w:rsidRDefault="00B93B6A" w:rsidP="00B93B6A">
            <w:pPr>
              <w:pStyle w:val="texte-Tableaux"/>
            </w:pPr>
            <w:r>
              <w:t>RFIDB1ClientProtocol</w:t>
            </w:r>
          </w:p>
        </w:tc>
        <w:tc>
          <w:tcPr>
            <w:tcW w:w="5102" w:type="dxa"/>
            <w:vAlign w:val="center"/>
          </w:tcPr>
          <w:p w14:paraId="3EA878DF" w14:textId="5186A1C1" w:rsidR="00B93B6A" w:rsidRDefault="00B93B6A" w:rsidP="00B93B6A">
            <w:pPr>
              <w:pStyle w:val="texte-Tableaux"/>
            </w:pPr>
            <w:r>
              <w:t>Gestion des trames UART utilisé par les fonctions de RFIDB1ClientInterface (fourni par le fabricant)</w:t>
            </w:r>
          </w:p>
        </w:tc>
      </w:tr>
      <w:tr w:rsidR="00B93B6A" w14:paraId="564EBF19" w14:textId="77777777" w:rsidTr="003B3FA1">
        <w:trPr>
          <w:trHeight w:val="567"/>
          <w:jc w:val="center"/>
        </w:trPr>
        <w:tc>
          <w:tcPr>
            <w:tcW w:w="2268" w:type="dxa"/>
            <w:vAlign w:val="center"/>
          </w:tcPr>
          <w:p w14:paraId="548D7A0B" w14:textId="35C90464" w:rsidR="00B93B6A" w:rsidRDefault="00B93B6A" w:rsidP="00B93B6A">
            <w:pPr>
              <w:pStyle w:val="texte-Tableaux"/>
            </w:pPr>
            <w:proofErr w:type="spellStart"/>
            <w:r>
              <w:t>ccittcrc</w:t>
            </w:r>
            <w:proofErr w:type="spellEnd"/>
          </w:p>
        </w:tc>
        <w:tc>
          <w:tcPr>
            <w:tcW w:w="5102" w:type="dxa"/>
            <w:vAlign w:val="center"/>
          </w:tcPr>
          <w:p w14:paraId="528FD103" w14:textId="1DFF128D" w:rsidR="00B93B6A" w:rsidRDefault="00B93B6A" w:rsidP="008526A6">
            <w:pPr>
              <w:pStyle w:val="texte-Tableaux"/>
              <w:keepNext/>
            </w:pPr>
            <w:r>
              <w:t>Calculs du CRC nécessaire au</w:t>
            </w:r>
            <w:r w:rsidR="003B3FA1">
              <w:t xml:space="preserve"> RFIDB1ClientProtocol</w:t>
            </w:r>
            <w:r>
              <w:t xml:space="preserve"> (fourni par le fabricant)</w:t>
            </w:r>
          </w:p>
        </w:tc>
      </w:tr>
    </w:tbl>
    <w:p w14:paraId="522A830F" w14:textId="730C3240" w:rsidR="008526A6" w:rsidRDefault="008526A6">
      <w:pPr>
        <w:pStyle w:val="Lgende"/>
      </w:pPr>
      <w:r>
        <w:t xml:space="preserve">Tableau </w:t>
      </w:r>
      <w:r>
        <w:fldChar w:fldCharType="begin"/>
      </w:r>
      <w:r>
        <w:instrText xml:space="preserve"> SEQ Tableau \* ARABIC </w:instrText>
      </w:r>
      <w:r>
        <w:fldChar w:fldCharType="separate"/>
      </w:r>
      <w:r w:rsidR="00285DAE">
        <w:rPr>
          <w:noProof/>
        </w:rPr>
        <w:t>20</w:t>
      </w:r>
      <w:r>
        <w:fldChar w:fldCharType="end"/>
      </w:r>
      <w:r>
        <w:t xml:space="preserve"> : Description des librairies </w:t>
      </w:r>
      <w:proofErr w:type="spellStart"/>
      <w:r>
        <w:t>firmware</w:t>
      </w:r>
      <w:proofErr w:type="spellEnd"/>
    </w:p>
    <w:p w14:paraId="64454646" w14:textId="337B9710" w:rsidR="00E51E5C" w:rsidRDefault="002C61B1" w:rsidP="002C61B1">
      <w:r>
        <w:t>Les librairies à trois lettres concernent les machines d’état du système. Chacune d’elle possède au minimum les caractéristiques suivantes</w:t>
      </w:r>
      <w:r w:rsidR="00A179B0">
        <w:t xml:space="preserve"> (non répété dans les tableaux suivants)</w:t>
      </w:r>
      <w:r>
        <w:t> :</w:t>
      </w:r>
    </w:p>
    <w:tbl>
      <w:tblPr>
        <w:tblStyle w:val="Grilledutableau"/>
        <w:tblW w:w="7370" w:type="dxa"/>
        <w:jc w:val="center"/>
        <w:tblLook w:val="04A0" w:firstRow="1" w:lastRow="0" w:firstColumn="1" w:lastColumn="0" w:noHBand="0" w:noVBand="1"/>
      </w:tblPr>
      <w:tblGrid>
        <w:gridCol w:w="1701"/>
        <w:gridCol w:w="5669"/>
      </w:tblGrid>
      <w:tr w:rsidR="00A179B0" w14:paraId="15928B4E" w14:textId="77777777" w:rsidTr="002C61B1">
        <w:trPr>
          <w:trHeight w:val="397"/>
          <w:jc w:val="center"/>
        </w:trPr>
        <w:tc>
          <w:tcPr>
            <w:tcW w:w="7370" w:type="dxa"/>
            <w:gridSpan w:val="2"/>
            <w:shd w:val="clear" w:color="auto" w:fill="BDD6EE" w:themeFill="accent1" w:themeFillTint="66"/>
            <w:vAlign w:val="center"/>
          </w:tcPr>
          <w:p w14:paraId="69A90E32" w14:textId="1281C690" w:rsidR="00B25B7F" w:rsidRDefault="002C61B1" w:rsidP="002C61B1">
            <w:pPr>
              <w:pStyle w:val="texte-Tableaux"/>
            </w:pPr>
            <w:r>
              <w:t>***</w:t>
            </w:r>
            <w:r w:rsidR="00B25B7F">
              <w:t xml:space="preserve">.c / </w:t>
            </w:r>
            <w:r>
              <w:t>***</w:t>
            </w:r>
            <w:r w:rsidR="00B25B7F">
              <w:t>.h</w:t>
            </w:r>
          </w:p>
        </w:tc>
      </w:tr>
      <w:tr w:rsidR="002C61B1" w14:paraId="40E14534" w14:textId="77777777" w:rsidTr="002C61B1">
        <w:trPr>
          <w:trHeight w:val="340"/>
          <w:jc w:val="center"/>
        </w:trPr>
        <w:tc>
          <w:tcPr>
            <w:tcW w:w="1701" w:type="dxa"/>
            <w:shd w:val="clear" w:color="auto" w:fill="D9D9D9" w:themeFill="background1" w:themeFillShade="D9"/>
            <w:vAlign w:val="center"/>
          </w:tcPr>
          <w:p w14:paraId="79BF803F" w14:textId="6BBE4B5D" w:rsidR="002C61B1" w:rsidRDefault="002C61B1" w:rsidP="002C61B1">
            <w:pPr>
              <w:pStyle w:val="texte-Tableaux"/>
            </w:pPr>
            <w:r>
              <w:t>Types</w:t>
            </w:r>
          </w:p>
        </w:tc>
        <w:tc>
          <w:tcPr>
            <w:tcW w:w="5669" w:type="dxa"/>
            <w:shd w:val="clear" w:color="auto" w:fill="D9D9D9" w:themeFill="background1" w:themeFillShade="D9"/>
            <w:vAlign w:val="center"/>
          </w:tcPr>
          <w:p w14:paraId="42A7F7FC" w14:textId="7E5E0D57" w:rsidR="002C61B1" w:rsidRDefault="002C61B1" w:rsidP="002C61B1">
            <w:pPr>
              <w:pStyle w:val="texte-Tableaux"/>
            </w:pPr>
            <w:r>
              <w:t>Description</w:t>
            </w:r>
          </w:p>
        </w:tc>
      </w:tr>
      <w:tr w:rsidR="002C61B1" w14:paraId="238B5AB7" w14:textId="77777777" w:rsidTr="002C61B1">
        <w:trPr>
          <w:trHeight w:val="283"/>
          <w:jc w:val="center"/>
        </w:trPr>
        <w:tc>
          <w:tcPr>
            <w:tcW w:w="1701" w:type="dxa"/>
            <w:shd w:val="clear" w:color="auto" w:fill="auto"/>
            <w:vAlign w:val="center"/>
          </w:tcPr>
          <w:p w14:paraId="49AA4939" w14:textId="7932CBCC" w:rsidR="002C61B1" w:rsidRDefault="002C61B1" w:rsidP="002C61B1">
            <w:pPr>
              <w:pStyle w:val="texte-Tableaux"/>
            </w:pPr>
            <w:r>
              <w:t>***</w:t>
            </w:r>
            <w:r w:rsidRPr="007B477C">
              <w:t>_DATA</w:t>
            </w:r>
          </w:p>
        </w:tc>
        <w:tc>
          <w:tcPr>
            <w:tcW w:w="5669" w:type="dxa"/>
            <w:shd w:val="clear" w:color="auto" w:fill="auto"/>
            <w:vAlign w:val="center"/>
          </w:tcPr>
          <w:p w14:paraId="24C7E43A" w14:textId="2CC1416E" w:rsidR="002C61B1" w:rsidRDefault="002C61B1" w:rsidP="002C61B1">
            <w:pPr>
              <w:pStyle w:val="texte-Tableaux"/>
            </w:pPr>
            <w:r>
              <w:t>Structure des données associées à la librairie</w:t>
            </w:r>
          </w:p>
        </w:tc>
      </w:tr>
      <w:tr w:rsidR="002C61B1" w14:paraId="04C04347" w14:textId="77777777" w:rsidTr="002C61B1">
        <w:trPr>
          <w:trHeight w:val="283"/>
          <w:jc w:val="center"/>
        </w:trPr>
        <w:tc>
          <w:tcPr>
            <w:tcW w:w="1701" w:type="dxa"/>
            <w:shd w:val="clear" w:color="auto" w:fill="auto"/>
            <w:vAlign w:val="center"/>
          </w:tcPr>
          <w:p w14:paraId="38C02855" w14:textId="0CF7D73B" w:rsidR="002C61B1" w:rsidRDefault="002C61B1" w:rsidP="002C61B1">
            <w:pPr>
              <w:pStyle w:val="texte-Tableaux"/>
            </w:pPr>
            <w:r>
              <w:t>***</w:t>
            </w:r>
            <w:r w:rsidRPr="007B477C">
              <w:t>_STATES</w:t>
            </w:r>
          </w:p>
        </w:tc>
        <w:tc>
          <w:tcPr>
            <w:tcW w:w="5669" w:type="dxa"/>
            <w:shd w:val="clear" w:color="auto" w:fill="auto"/>
            <w:vAlign w:val="center"/>
          </w:tcPr>
          <w:p w14:paraId="3ED822EA" w14:textId="1B08A3BD" w:rsidR="002C61B1" w:rsidRDefault="002C61B1" w:rsidP="002C61B1">
            <w:pPr>
              <w:pStyle w:val="texte-Tableaux"/>
            </w:pPr>
            <w:r>
              <w:t>Enumération de la machine d’état</w:t>
            </w:r>
          </w:p>
        </w:tc>
      </w:tr>
      <w:tr w:rsidR="002C61B1" w14:paraId="6B2F0816" w14:textId="77777777" w:rsidTr="002C61B1">
        <w:trPr>
          <w:trHeight w:val="340"/>
          <w:jc w:val="center"/>
        </w:trPr>
        <w:tc>
          <w:tcPr>
            <w:tcW w:w="1701" w:type="dxa"/>
            <w:shd w:val="clear" w:color="auto" w:fill="D9D9D9" w:themeFill="background1" w:themeFillShade="D9"/>
            <w:vAlign w:val="center"/>
          </w:tcPr>
          <w:p w14:paraId="72FF8554" w14:textId="0C698AC1" w:rsidR="002C61B1" w:rsidRDefault="002C61B1" w:rsidP="002C61B1">
            <w:pPr>
              <w:pStyle w:val="texte-Tableaux"/>
            </w:pPr>
            <w:r>
              <w:t>Variables</w:t>
            </w:r>
          </w:p>
        </w:tc>
        <w:tc>
          <w:tcPr>
            <w:tcW w:w="5669" w:type="dxa"/>
            <w:shd w:val="clear" w:color="auto" w:fill="D9D9D9" w:themeFill="background1" w:themeFillShade="D9"/>
            <w:vAlign w:val="center"/>
          </w:tcPr>
          <w:p w14:paraId="4FAAEC10" w14:textId="5290614A" w:rsidR="002C61B1" w:rsidRDefault="002C61B1" w:rsidP="002C61B1">
            <w:pPr>
              <w:pStyle w:val="texte-Tableaux"/>
            </w:pPr>
            <w:r>
              <w:t>Description</w:t>
            </w:r>
          </w:p>
        </w:tc>
      </w:tr>
      <w:tr w:rsidR="002C61B1" w14:paraId="085FC095" w14:textId="77777777" w:rsidTr="002C61B1">
        <w:trPr>
          <w:trHeight w:val="283"/>
          <w:jc w:val="center"/>
        </w:trPr>
        <w:tc>
          <w:tcPr>
            <w:tcW w:w="1701" w:type="dxa"/>
            <w:shd w:val="clear" w:color="auto" w:fill="auto"/>
            <w:vAlign w:val="center"/>
          </w:tcPr>
          <w:p w14:paraId="7385A578" w14:textId="351592FE" w:rsidR="002C61B1" w:rsidRDefault="002C61B1" w:rsidP="002C61B1">
            <w:pPr>
              <w:pStyle w:val="texte-Tableaux"/>
            </w:pPr>
            <w:r>
              <w:t>***Data</w:t>
            </w:r>
          </w:p>
        </w:tc>
        <w:tc>
          <w:tcPr>
            <w:tcW w:w="5669" w:type="dxa"/>
            <w:shd w:val="clear" w:color="auto" w:fill="auto"/>
            <w:vAlign w:val="center"/>
          </w:tcPr>
          <w:p w14:paraId="6929EC6B" w14:textId="179F21AF" w:rsidR="002C61B1" w:rsidRDefault="002C61B1" w:rsidP="002C61B1">
            <w:pPr>
              <w:pStyle w:val="texte-Tableaux"/>
            </w:pPr>
            <w:r>
              <w:t>Variable stockant les données associées à la librairie</w:t>
            </w:r>
          </w:p>
        </w:tc>
      </w:tr>
      <w:tr w:rsidR="002C61B1" w14:paraId="33A6EDDF" w14:textId="77777777" w:rsidTr="002C61B1">
        <w:trPr>
          <w:trHeight w:val="340"/>
          <w:jc w:val="center"/>
        </w:trPr>
        <w:tc>
          <w:tcPr>
            <w:tcW w:w="1701" w:type="dxa"/>
            <w:shd w:val="clear" w:color="auto" w:fill="D9D9D9" w:themeFill="background1" w:themeFillShade="D9"/>
            <w:vAlign w:val="center"/>
          </w:tcPr>
          <w:p w14:paraId="36EC1017" w14:textId="70D8A96F" w:rsidR="002C61B1" w:rsidRDefault="002C61B1" w:rsidP="002C61B1">
            <w:pPr>
              <w:pStyle w:val="texte-Tableaux"/>
            </w:pPr>
            <w:r>
              <w:t>Fonction</w:t>
            </w:r>
            <w:r w:rsidR="00D2735B">
              <w:t>s</w:t>
            </w:r>
          </w:p>
        </w:tc>
        <w:tc>
          <w:tcPr>
            <w:tcW w:w="5669" w:type="dxa"/>
            <w:shd w:val="clear" w:color="auto" w:fill="D9D9D9" w:themeFill="background1" w:themeFillShade="D9"/>
            <w:vAlign w:val="center"/>
          </w:tcPr>
          <w:p w14:paraId="1932244A" w14:textId="282507B2" w:rsidR="002C61B1" w:rsidRDefault="002C61B1" w:rsidP="002C61B1">
            <w:pPr>
              <w:pStyle w:val="texte-Tableaux"/>
            </w:pPr>
            <w:r>
              <w:t>Description</w:t>
            </w:r>
          </w:p>
        </w:tc>
      </w:tr>
      <w:tr w:rsidR="002C61B1" w14:paraId="27E2641A" w14:textId="77777777" w:rsidTr="002C61B1">
        <w:trPr>
          <w:trHeight w:val="510"/>
          <w:jc w:val="center"/>
        </w:trPr>
        <w:tc>
          <w:tcPr>
            <w:tcW w:w="1701" w:type="dxa"/>
            <w:vAlign w:val="center"/>
          </w:tcPr>
          <w:p w14:paraId="774C4673" w14:textId="3E204D30" w:rsidR="002C61B1" w:rsidRDefault="002C61B1" w:rsidP="002C61B1">
            <w:pPr>
              <w:pStyle w:val="texte-Tableaux"/>
            </w:pPr>
            <w:r>
              <w:t>***</w:t>
            </w:r>
            <w:r w:rsidRPr="00E51E5C">
              <w:t>_</w:t>
            </w:r>
            <w:proofErr w:type="spellStart"/>
            <w:r w:rsidRPr="00E51E5C">
              <w:t>Initialize</w:t>
            </w:r>
            <w:proofErr w:type="spellEnd"/>
          </w:p>
        </w:tc>
        <w:tc>
          <w:tcPr>
            <w:tcW w:w="5669" w:type="dxa"/>
            <w:vAlign w:val="center"/>
          </w:tcPr>
          <w:p w14:paraId="52A49E9C" w14:textId="706D3455" w:rsidR="002C61B1" w:rsidRDefault="002C61B1" w:rsidP="002C61B1">
            <w:pPr>
              <w:pStyle w:val="texte-Tableaux"/>
            </w:pPr>
            <w:r>
              <w:t>Initialisation de la machine d’état et des variables du fichier,</w:t>
            </w:r>
          </w:p>
          <w:p w14:paraId="4437B332" w14:textId="3FE2EC8F" w:rsidR="002C61B1" w:rsidRDefault="002C61B1" w:rsidP="002C61B1">
            <w:pPr>
              <w:pStyle w:val="texte-Tableaux"/>
            </w:pPr>
            <w:r>
              <w:t>appelée au démarrage du système</w:t>
            </w:r>
          </w:p>
        </w:tc>
      </w:tr>
      <w:tr w:rsidR="002C61B1" w14:paraId="76B04D5E" w14:textId="77777777" w:rsidTr="002C61B1">
        <w:trPr>
          <w:trHeight w:val="510"/>
          <w:jc w:val="center"/>
        </w:trPr>
        <w:tc>
          <w:tcPr>
            <w:tcW w:w="1701" w:type="dxa"/>
            <w:vAlign w:val="center"/>
          </w:tcPr>
          <w:p w14:paraId="26004653" w14:textId="38FA21E2" w:rsidR="002C61B1" w:rsidRDefault="002C61B1" w:rsidP="002C61B1">
            <w:pPr>
              <w:pStyle w:val="texte-Tableaux"/>
            </w:pPr>
            <w:r>
              <w:t>***_</w:t>
            </w:r>
            <w:proofErr w:type="spellStart"/>
            <w:r>
              <w:t>Tasks</w:t>
            </w:r>
            <w:proofErr w:type="spellEnd"/>
          </w:p>
        </w:tc>
        <w:tc>
          <w:tcPr>
            <w:tcW w:w="5669" w:type="dxa"/>
            <w:vAlign w:val="center"/>
          </w:tcPr>
          <w:p w14:paraId="55B9AB63" w14:textId="77777777" w:rsidR="002C61B1" w:rsidRDefault="002C61B1" w:rsidP="002C61B1">
            <w:pPr>
              <w:pStyle w:val="texte-Tableaux"/>
            </w:pPr>
            <w:r>
              <w:t>Exécution de la machine d’état,</w:t>
            </w:r>
          </w:p>
          <w:p w14:paraId="7396AE79" w14:textId="7729A882" w:rsidR="002C61B1" w:rsidRDefault="002C61B1" w:rsidP="002C61B1">
            <w:pPr>
              <w:pStyle w:val="texte-Tableaux"/>
            </w:pPr>
            <w:r>
              <w:t>appelée de manière cyclique</w:t>
            </w:r>
          </w:p>
        </w:tc>
      </w:tr>
    </w:tbl>
    <w:p w14:paraId="2758EC1E" w14:textId="5B77ED89" w:rsidR="002C61B1" w:rsidRDefault="002C61B1">
      <w:pPr>
        <w:spacing w:before="0" w:after="160"/>
        <w:jc w:val="left"/>
      </w:pPr>
      <w:r>
        <w:br w:type="page"/>
      </w:r>
    </w:p>
    <w:p w14:paraId="776012D8" w14:textId="72C83CCF" w:rsidR="00380D2A" w:rsidRDefault="00380D2A" w:rsidP="00285DAE">
      <w:pPr>
        <w:pStyle w:val="Titre2"/>
      </w:pPr>
      <w:r>
        <w:lastRenderedPageBreak/>
        <w:t>Librairie : ESP</w:t>
      </w:r>
    </w:p>
    <w:p w14:paraId="6FC667D5" w14:textId="77777777" w:rsidR="00E61812" w:rsidRDefault="00C43509" w:rsidP="00E61812">
      <w:pPr>
        <w:pStyle w:val="Image-centree"/>
        <w:keepNext/>
      </w:pPr>
      <w:r w:rsidRPr="00C43509">
        <w:rPr>
          <w:lang w:eastAsia="fr-CH"/>
        </w:rPr>
        <w:drawing>
          <wp:inline distT="0" distB="0" distL="0" distR="0" wp14:anchorId="21F01010" wp14:editId="669F9291">
            <wp:extent cx="5040000" cy="2500055"/>
            <wp:effectExtent l="19050" t="19050" r="27305" b="14605"/>
            <wp:docPr id="26" name="Image 26" descr="C:\microchip\harmony\v2_06\apps\2312_BadgePlace\doc\firmware\ESP_StateMach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crochip\harmony\v2_06\apps\2312_BadgePlace\doc\firmware\ESP_StateMachin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000" cy="2500055"/>
                    </a:xfrm>
                    <a:prstGeom prst="rect">
                      <a:avLst/>
                    </a:prstGeom>
                    <a:noFill/>
                    <a:ln w="12700">
                      <a:solidFill>
                        <a:schemeClr val="tx1"/>
                      </a:solidFill>
                    </a:ln>
                  </pic:spPr>
                </pic:pic>
              </a:graphicData>
            </a:graphic>
          </wp:inline>
        </w:drawing>
      </w:r>
    </w:p>
    <w:p w14:paraId="4B391038" w14:textId="1374B136" w:rsidR="00380D2A" w:rsidRDefault="00E61812" w:rsidP="00D2735B">
      <w:pPr>
        <w:pStyle w:val="Lgende"/>
      </w:pPr>
      <w:r>
        <w:t xml:space="preserve">Figure </w:t>
      </w:r>
      <w:r>
        <w:fldChar w:fldCharType="begin"/>
      </w:r>
      <w:r>
        <w:instrText xml:space="preserve"> SEQ Figure \* ARABIC </w:instrText>
      </w:r>
      <w:r>
        <w:fldChar w:fldCharType="separate"/>
      </w:r>
      <w:r w:rsidR="00D2735B">
        <w:rPr>
          <w:noProof/>
        </w:rPr>
        <w:t>36</w:t>
      </w:r>
      <w:r>
        <w:fldChar w:fldCharType="end"/>
      </w:r>
      <w:r>
        <w:t xml:space="preserve"> : Machine d'état - ESP</w:t>
      </w:r>
    </w:p>
    <w:tbl>
      <w:tblPr>
        <w:tblStyle w:val="Grilledutableau"/>
        <w:tblW w:w="7937" w:type="dxa"/>
        <w:jc w:val="center"/>
        <w:tblLook w:val="04A0" w:firstRow="1" w:lastRow="0" w:firstColumn="1" w:lastColumn="0" w:noHBand="0" w:noVBand="1"/>
      </w:tblPr>
      <w:tblGrid>
        <w:gridCol w:w="2268"/>
        <w:gridCol w:w="5669"/>
      </w:tblGrid>
      <w:tr w:rsidR="00380D2A" w14:paraId="45FDCA54" w14:textId="77777777" w:rsidTr="000770A6">
        <w:trPr>
          <w:trHeight w:val="397"/>
          <w:jc w:val="center"/>
        </w:trPr>
        <w:tc>
          <w:tcPr>
            <w:tcW w:w="7937" w:type="dxa"/>
            <w:gridSpan w:val="2"/>
            <w:shd w:val="clear" w:color="auto" w:fill="BDD6EE" w:themeFill="accent1" w:themeFillTint="66"/>
            <w:vAlign w:val="center"/>
          </w:tcPr>
          <w:p w14:paraId="48FDA708" w14:textId="35E9DE9C" w:rsidR="00380D2A" w:rsidRDefault="00380D2A" w:rsidP="000770A6">
            <w:pPr>
              <w:pStyle w:val="texte-Tableaux"/>
            </w:pPr>
            <w:proofErr w:type="spellStart"/>
            <w:r>
              <w:t>esp.c</w:t>
            </w:r>
            <w:proofErr w:type="spellEnd"/>
            <w:r>
              <w:t xml:space="preserve"> / </w:t>
            </w:r>
            <w:proofErr w:type="spellStart"/>
            <w:r>
              <w:t>esp.h</w:t>
            </w:r>
            <w:proofErr w:type="spellEnd"/>
          </w:p>
        </w:tc>
      </w:tr>
      <w:tr w:rsidR="00380D2A" w14:paraId="0409BC9F" w14:textId="77777777" w:rsidTr="000770A6">
        <w:trPr>
          <w:trHeight w:val="340"/>
          <w:jc w:val="center"/>
        </w:trPr>
        <w:tc>
          <w:tcPr>
            <w:tcW w:w="2268" w:type="dxa"/>
            <w:shd w:val="clear" w:color="auto" w:fill="D9D9D9" w:themeFill="background1" w:themeFillShade="D9"/>
            <w:vAlign w:val="center"/>
          </w:tcPr>
          <w:p w14:paraId="3447CBFD" w14:textId="77777777" w:rsidR="00380D2A" w:rsidRDefault="00380D2A" w:rsidP="000770A6">
            <w:pPr>
              <w:pStyle w:val="texte-Tableaux"/>
            </w:pPr>
            <w:r>
              <w:t>Définitions</w:t>
            </w:r>
          </w:p>
        </w:tc>
        <w:tc>
          <w:tcPr>
            <w:tcW w:w="5669" w:type="dxa"/>
            <w:shd w:val="clear" w:color="auto" w:fill="D9D9D9" w:themeFill="background1" w:themeFillShade="D9"/>
            <w:vAlign w:val="center"/>
          </w:tcPr>
          <w:p w14:paraId="416969B9" w14:textId="77777777" w:rsidR="00380D2A" w:rsidRDefault="00380D2A" w:rsidP="000770A6">
            <w:pPr>
              <w:pStyle w:val="texte-Tableaux"/>
            </w:pPr>
            <w:r>
              <w:t>Description</w:t>
            </w:r>
          </w:p>
        </w:tc>
      </w:tr>
      <w:tr w:rsidR="00380D2A" w14:paraId="0D3A5035" w14:textId="77777777" w:rsidTr="000770A6">
        <w:trPr>
          <w:trHeight w:val="283"/>
          <w:jc w:val="center"/>
        </w:trPr>
        <w:tc>
          <w:tcPr>
            <w:tcW w:w="2268" w:type="dxa"/>
            <w:shd w:val="clear" w:color="auto" w:fill="auto"/>
            <w:vAlign w:val="center"/>
          </w:tcPr>
          <w:p w14:paraId="0495CE25" w14:textId="5EA0D480" w:rsidR="00380D2A" w:rsidRDefault="00380D2A" w:rsidP="000770A6">
            <w:pPr>
              <w:pStyle w:val="texte-Tableaux"/>
            </w:pPr>
            <w:r>
              <w:t>ESP_USART_ID</w:t>
            </w:r>
          </w:p>
        </w:tc>
        <w:tc>
          <w:tcPr>
            <w:tcW w:w="5669" w:type="dxa"/>
            <w:shd w:val="clear" w:color="auto" w:fill="auto"/>
            <w:vAlign w:val="center"/>
          </w:tcPr>
          <w:p w14:paraId="021225A1" w14:textId="49BEBFF8" w:rsidR="00380D2A" w:rsidRDefault="00380D2A" w:rsidP="00380D2A">
            <w:pPr>
              <w:pStyle w:val="texte-Tableaux"/>
            </w:pPr>
            <w:r>
              <w:t>ID de l’USART utilisé par l’ESP32</w:t>
            </w:r>
          </w:p>
        </w:tc>
      </w:tr>
      <w:tr w:rsidR="00380D2A" w14:paraId="57692E27" w14:textId="77777777" w:rsidTr="000770A6">
        <w:trPr>
          <w:trHeight w:val="283"/>
          <w:jc w:val="center"/>
        </w:trPr>
        <w:tc>
          <w:tcPr>
            <w:tcW w:w="2268" w:type="dxa"/>
            <w:shd w:val="clear" w:color="auto" w:fill="auto"/>
            <w:vAlign w:val="center"/>
          </w:tcPr>
          <w:p w14:paraId="07EA69AE" w14:textId="78286864" w:rsidR="00380D2A" w:rsidRDefault="00380D2A" w:rsidP="000770A6">
            <w:pPr>
              <w:pStyle w:val="texte-Tableaux"/>
            </w:pPr>
            <w:r>
              <w:t>ESP_INT_SOURCE_*</w:t>
            </w:r>
          </w:p>
        </w:tc>
        <w:tc>
          <w:tcPr>
            <w:tcW w:w="5669" w:type="dxa"/>
            <w:shd w:val="clear" w:color="auto" w:fill="auto"/>
            <w:vAlign w:val="center"/>
          </w:tcPr>
          <w:p w14:paraId="46E4ED1C" w14:textId="7AAFE2E4" w:rsidR="00380D2A" w:rsidRDefault="00380D2A" w:rsidP="00380D2A">
            <w:pPr>
              <w:pStyle w:val="texte-Tableaux"/>
            </w:pPr>
            <w:r>
              <w:t>Sources d’interruptions de l’USART utilisé par l’ESP32</w:t>
            </w:r>
          </w:p>
        </w:tc>
      </w:tr>
      <w:tr w:rsidR="00380D2A" w14:paraId="7BEFA729" w14:textId="77777777" w:rsidTr="00380D2A">
        <w:trPr>
          <w:trHeight w:val="510"/>
          <w:jc w:val="center"/>
        </w:trPr>
        <w:tc>
          <w:tcPr>
            <w:tcW w:w="2268" w:type="dxa"/>
            <w:shd w:val="clear" w:color="auto" w:fill="auto"/>
            <w:vAlign w:val="center"/>
          </w:tcPr>
          <w:p w14:paraId="1123B602" w14:textId="359BB348" w:rsidR="00380D2A" w:rsidRDefault="00380D2A" w:rsidP="000770A6">
            <w:pPr>
              <w:pStyle w:val="texte-Tableaux"/>
            </w:pPr>
            <w:r>
              <w:t>AT_CMD_*</w:t>
            </w:r>
          </w:p>
        </w:tc>
        <w:tc>
          <w:tcPr>
            <w:tcW w:w="5669" w:type="dxa"/>
            <w:shd w:val="clear" w:color="auto" w:fill="auto"/>
            <w:vAlign w:val="center"/>
          </w:tcPr>
          <w:p w14:paraId="51828508" w14:textId="77777777" w:rsidR="00380D2A" w:rsidRDefault="00380D2A" w:rsidP="000770A6">
            <w:pPr>
              <w:pStyle w:val="texte-Tableaux"/>
            </w:pPr>
            <w:r>
              <w:t>Les commandes AT utilisées sont définis sous forme</w:t>
            </w:r>
          </w:p>
          <w:p w14:paraId="220A3067" w14:textId="419D7AF3" w:rsidR="00380D2A" w:rsidRDefault="00380D2A" w:rsidP="000770A6">
            <w:pPr>
              <w:pStyle w:val="texte-Tableaux"/>
            </w:pPr>
            <w:r>
              <w:t>de chaine de caractères</w:t>
            </w:r>
          </w:p>
        </w:tc>
      </w:tr>
      <w:tr w:rsidR="00380D2A" w14:paraId="44DFEFD8" w14:textId="77777777" w:rsidTr="000770A6">
        <w:trPr>
          <w:trHeight w:val="340"/>
          <w:jc w:val="center"/>
        </w:trPr>
        <w:tc>
          <w:tcPr>
            <w:tcW w:w="2268" w:type="dxa"/>
            <w:shd w:val="clear" w:color="auto" w:fill="D9D9D9" w:themeFill="background1" w:themeFillShade="D9"/>
            <w:vAlign w:val="center"/>
          </w:tcPr>
          <w:p w14:paraId="7D5BEB23" w14:textId="77777777" w:rsidR="00380D2A" w:rsidRDefault="00380D2A" w:rsidP="000770A6">
            <w:pPr>
              <w:pStyle w:val="texte-Tableaux"/>
            </w:pPr>
            <w:r>
              <w:t>Types</w:t>
            </w:r>
          </w:p>
        </w:tc>
        <w:tc>
          <w:tcPr>
            <w:tcW w:w="5669" w:type="dxa"/>
            <w:shd w:val="clear" w:color="auto" w:fill="D9D9D9" w:themeFill="background1" w:themeFillShade="D9"/>
            <w:vAlign w:val="center"/>
          </w:tcPr>
          <w:p w14:paraId="4A589F31" w14:textId="77777777" w:rsidR="00380D2A" w:rsidRDefault="00380D2A" w:rsidP="000770A6">
            <w:pPr>
              <w:pStyle w:val="texte-Tableaux"/>
            </w:pPr>
            <w:r>
              <w:t>Description</w:t>
            </w:r>
          </w:p>
        </w:tc>
      </w:tr>
      <w:tr w:rsidR="00380D2A" w14:paraId="14E32CFA" w14:textId="77777777" w:rsidTr="00380D2A">
        <w:trPr>
          <w:trHeight w:val="283"/>
          <w:jc w:val="center"/>
        </w:trPr>
        <w:tc>
          <w:tcPr>
            <w:tcW w:w="2268" w:type="dxa"/>
            <w:shd w:val="clear" w:color="auto" w:fill="auto"/>
            <w:vAlign w:val="center"/>
          </w:tcPr>
          <w:p w14:paraId="5E011186" w14:textId="04BF15FB" w:rsidR="00380D2A" w:rsidRDefault="00380D2A" w:rsidP="000770A6">
            <w:pPr>
              <w:pStyle w:val="texte-Tableaux"/>
            </w:pPr>
            <w:r>
              <w:t>S_AT_PACKET</w:t>
            </w:r>
          </w:p>
        </w:tc>
        <w:tc>
          <w:tcPr>
            <w:tcW w:w="5669" w:type="dxa"/>
            <w:shd w:val="clear" w:color="auto" w:fill="auto"/>
            <w:vAlign w:val="center"/>
          </w:tcPr>
          <w:p w14:paraId="25C515D4" w14:textId="257C9336" w:rsidR="00380D2A" w:rsidRDefault="00380D2A" w:rsidP="000770A6">
            <w:pPr>
              <w:pStyle w:val="texte-Tableaux"/>
            </w:pPr>
            <w:r>
              <w:t>Structure décrivant les différentes parties d’une commande AT</w:t>
            </w:r>
          </w:p>
        </w:tc>
      </w:tr>
      <w:tr w:rsidR="00380D2A" w14:paraId="08AFD562" w14:textId="77777777" w:rsidTr="000770A6">
        <w:trPr>
          <w:trHeight w:val="340"/>
          <w:jc w:val="center"/>
        </w:trPr>
        <w:tc>
          <w:tcPr>
            <w:tcW w:w="2268" w:type="dxa"/>
            <w:shd w:val="clear" w:color="auto" w:fill="D9D9D9" w:themeFill="background1" w:themeFillShade="D9"/>
            <w:vAlign w:val="center"/>
          </w:tcPr>
          <w:p w14:paraId="36799C38" w14:textId="7189E52B" w:rsidR="00380D2A" w:rsidRDefault="00380D2A" w:rsidP="000770A6">
            <w:pPr>
              <w:pStyle w:val="texte-Tableaux"/>
            </w:pPr>
            <w:r>
              <w:t>Fonction</w:t>
            </w:r>
            <w:r w:rsidR="00D2735B">
              <w:t>s</w:t>
            </w:r>
          </w:p>
        </w:tc>
        <w:tc>
          <w:tcPr>
            <w:tcW w:w="5669" w:type="dxa"/>
            <w:shd w:val="clear" w:color="auto" w:fill="D9D9D9" w:themeFill="background1" w:themeFillShade="D9"/>
            <w:vAlign w:val="center"/>
          </w:tcPr>
          <w:p w14:paraId="726ADD11" w14:textId="77777777" w:rsidR="00380D2A" w:rsidRDefault="00380D2A" w:rsidP="000770A6">
            <w:pPr>
              <w:pStyle w:val="texte-Tableaux"/>
            </w:pPr>
            <w:r>
              <w:t>Description</w:t>
            </w:r>
          </w:p>
        </w:tc>
      </w:tr>
      <w:tr w:rsidR="00380D2A" w14:paraId="6EA7DA17" w14:textId="77777777" w:rsidTr="000770A6">
        <w:trPr>
          <w:trHeight w:val="510"/>
          <w:jc w:val="center"/>
        </w:trPr>
        <w:tc>
          <w:tcPr>
            <w:tcW w:w="2268" w:type="dxa"/>
            <w:vAlign w:val="center"/>
          </w:tcPr>
          <w:p w14:paraId="5C99BBFC" w14:textId="4CE74F21" w:rsidR="00380D2A" w:rsidRDefault="00380D2A" w:rsidP="000770A6">
            <w:pPr>
              <w:pStyle w:val="texte-Tableaux"/>
            </w:pPr>
            <w:proofErr w:type="spellStart"/>
            <w:r>
              <w:t>ESP_SendCommand</w:t>
            </w:r>
            <w:proofErr w:type="spellEnd"/>
          </w:p>
        </w:tc>
        <w:tc>
          <w:tcPr>
            <w:tcW w:w="5669" w:type="dxa"/>
            <w:vAlign w:val="center"/>
          </w:tcPr>
          <w:p w14:paraId="39899863" w14:textId="7C265AF9" w:rsidR="00380D2A" w:rsidRDefault="00380D2A" w:rsidP="00380D2A">
            <w:pPr>
              <w:pStyle w:val="texte-Tableaux"/>
            </w:pPr>
            <w:r>
              <w:t>Permet à l’application principale d’envoyer une comme AT en utilisant les définitions, géré par la machine d’état</w:t>
            </w:r>
          </w:p>
        </w:tc>
      </w:tr>
      <w:tr w:rsidR="00380D2A" w14:paraId="67B8E53D" w14:textId="77777777" w:rsidTr="000770A6">
        <w:trPr>
          <w:trHeight w:val="510"/>
          <w:jc w:val="center"/>
        </w:trPr>
        <w:tc>
          <w:tcPr>
            <w:tcW w:w="2268" w:type="dxa"/>
            <w:vAlign w:val="center"/>
          </w:tcPr>
          <w:p w14:paraId="3866932D" w14:textId="12CDC2D3" w:rsidR="00380D2A" w:rsidRDefault="00380D2A" w:rsidP="000770A6">
            <w:pPr>
              <w:pStyle w:val="texte-Tableaux"/>
            </w:pPr>
            <w:bookmarkStart w:id="122" w:name="_GoBack"/>
            <w:bookmarkEnd w:id="122"/>
          </w:p>
        </w:tc>
        <w:tc>
          <w:tcPr>
            <w:tcW w:w="5669" w:type="dxa"/>
            <w:vAlign w:val="center"/>
          </w:tcPr>
          <w:p w14:paraId="07CD3D64" w14:textId="717E3BEC" w:rsidR="00380D2A" w:rsidRDefault="00380D2A" w:rsidP="000770A6">
            <w:pPr>
              <w:pStyle w:val="texte-Tableaux"/>
            </w:pPr>
          </w:p>
        </w:tc>
      </w:tr>
    </w:tbl>
    <w:p w14:paraId="578FE292" w14:textId="3251C35A" w:rsidR="00380D2A" w:rsidRDefault="000770A6" w:rsidP="00E51E5C">
      <w:r w:rsidRPr="000770A6">
        <w:rPr>
          <w:noProof/>
          <w:lang w:eastAsia="fr-CH"/>
        </w:rPr>
        <w:drawing>
          <wp:inline distT="0" distB="0" distL="0" distR="0" wp14:anchorId="29F92830" wp14:editId="60A6580B">
            <wp:extent cx="2160000" cy="1537776"/>
            <wp:effectExtent l="19050" t="19050" r="12065" b="24765"/>
            <wp:docPr id="28" name="Image 28"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5911" t="22700" r="3386" b="39506"/>
                    <a:stretch/>
                  </pic:blipFill>
                  <pic:spPr bwMode="auto">
                    <a:xfrm>
                      <a:off x="0" y="0"/>
                      <a:ext cx="2160000" cy="1537776"/>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C9EF655" w14:textId="77777777" w:rsidR="00B25B7F" w:rsidRDefault="00B25B7F">
      <w:pPr>
        <w:spacing w:before="0" w:after="160"/>
        <w:jc w:val="left"/>
      </w:pPr>
      <w:r>
        <w:br w:type="page"/>
      </w:r>
    </w:p>
    <w:p w14:paraId="6AAF958B" w14:textId="64560D45" w:rsidR="0073113A" w:rsidRDefault="0073113A" w:rsidP="00D2735B">
      <w:pPr>
        <w:pStyle w:val="Titre2"/>
      </w:pPr>
      <w:r>
        <w:lastRenderedPageBreak/>
        <w:t>Librairie : CHU</w:t>
      </w:r>
    </w:p>
    <w:p w14:paraId="4ECA6719" w14:textId="77777777" w:rsidR="00D2735B" w:rsidRDefault="00E61812" w:rsidP="00D2735B">
      <w:pPr>
        <w:pStyle w:val="Image-centree"/>
      </w:pPr>
      <w:r>
        <w:rPr>
          <w:lang w:eastAsia="fr-CH"/>
        </w:rPr>
        <w:drawing>
          <wp:inline distT="0" distB="0" distL="0" distR="0" wp14:anchorId="0B1782CF" wp14:editId="43228275">
            <wp:extent cx="5040000" cy="2506188"/>
            <wp:effectExtent l="19050" t="19050" r="27305" b="27940"/>
            <wp:docPr id="27" name="Image 27" descr="C:\Users\migsantos\AppData\Local\Microsoft\Windows\INetCache\Content.MSO\5A79C6F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santos\AppData\Local\Microsoft\Windows\INetCache\Content.MSO\5A79C6FC.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2506188"/>
                    </a:xfrm>
                    <a:prstGeom prst="rect">
                      <a:avLst/>
                    </a:prstGeom>
                    <a:noFill/>
                    <a:ln w="12700">
                      <a:solidFill>
                        <a:schemeClr val="tx1"/>
                      </a:solidFill>
                    </a:ln>
                  </pic:spPr>
                </pic:pic>
              </a:graphicData>
            </a:graphic>
          </wp:inline>
        </w:drawing>
      </w:r>
    </w:p>
    <w:p w14:paraId="5310F497" w14:textId="7843AF39" w:rsidR="0073113A" w:rsidRDefault="00D2735B" w:rsidP="00D2735B">
      <w:pPr>
        <w:pStyle w:val="Lgende"/>
      </w:pPr>
      <w:r>
        <w:t xml:space="preserve">Figure </w:t>
      </w:r>
      <w:r>
        <w:fldChar w:fldCharType="begin"/>
      </w:r>
      <w:r>
        <w:instrText xml:space="preserve"> SEQ Figure \* ARABIC </w:instrText>
      </w:r>
      <w:r>
        <w:fldChar w:fldCharType="separate"/>
      </w:r>
      <w:r>
        <w:rPr>
          <w:noProof/>
        </w:rPr>
        <w:t>37</w:t>
      </w:r>
      <w:r>
        <w:fldChar w:fldCharType="end"/>
      </w:r>
      <w:r>
        <w:t xml:space="preserve"> : Machine d'état - CHU</w:t>
      </w:r>
    </w:p>
    <w:tbl>
      <w:tblPr>
        <w:tblStyle w:val="Grilledutableau"/>
        <w:tblW w:w="7937" w:type="dxa"/>
        <w:jc w:val="center"/>
        <w:tblLook w:val="04A0" w:firstRow="1" w:lastRow="0" w:firstColumn="1" w:lastColumn="0" w:noHBand="0" w:noVBand="1"/>
      </w:tblPr>
      <w:tblGrid>
        <w:gridCol w:w="2268"/>
        <w:gridCol w:w="5669"/>
      </w:tblGrid>
      <w:tr w:rsidR="00E61812" w14:paraId="3B6CDEEB" w14:textId="77777777" w:rsidTr="000770A6">
        <w:trPr>
          <w:trHeight w:val="397"/>
          <w:jc w:val="center"/>
        </w:trPr>
        <w:tc>
          <w:tcPr>
            <w:tcW w:w="7937" w:type="dxa"/>
            <w:gridSpan w:val="2"/>
            <w:shd w:val="clear" w:color="auto" w:fill="BDD6EE" w:themeFill="accent1" w:themeFillTint="66"/>
            <w:vAlign w:val="center"/>
          </w:tcPr>
          <w:p w14:paraId="54361FC0" w14:textId="77777777" w:rsidR="00E61812" w:rsidRDefault="00E61812" w:rsidP="000770A6">
            <w:pPr>
              <w:pStyle w:val="texte-Tableaux"/>
            </w:pPr>
            <w:proofErr w:type="spellStart"/>
            <w:r>
              <w:t>esp.c</w:t>
            </w:r>
            <w:proofErr w:type="spellEnd"/>
            <w:r>
              <w:t xml:space="preserve"> / </w:t>
            </w:r>
            <w:proofErr w:type="spellStart"/>
            <w:r>
              <w:t>esp.h</w:t>
            </w:r>
            <w:proofErr w:type="spellEnd"/>
          </w:p>
        </w:tc>
      </w:tr>
      <w:tr w:rsidR="00E61812" w14:paraId="452D469D" w14:textId="77777777" w:rsidTr="000770A6">
        <w:trPr>
          <w:trHeight w:val="340"/>
          <w:jc w:val="center"/>
        </w:trPr>
        <w:tc>
          <w:tcPr>
            <w:tcW w:w="2268" w:type="dxa"/>
            <w:shd w:val="clear" w:color="auto" w:fill="D9D9D9" w:themeFill="background1" w:themeFillShade="D9"/>
            <w:vAlign w:val="center"/>
          </w:tcPr>
          <w:p w14:paraId="5AB0B2DD" w14:textId="77777777" w:rsidR="00E61812" w:rsidRDefault="00E61812" w:rsidP="000770A6">
            <w:pPr>
              <w:pStyle w:val="texte-Tableaux"/>
            </w:pPr>
            <w:r>
              <w:t>Définitions</w:t>
            </w:r>
          </w:p>
        </w:tc>
        <w:tc>
          <w:tcPr>
            <w:tcW w:w="5669" w:type="dxa"/>
            <w:shd w:val="clear" w:color="auto" w:fill="D9D9D9" w:themeFill="background1" w:themeFillShade="D9"/>
            <w:vAlign w:val="center"/>
          </w:tcPr>
          <w:p w14:paraId="47CAABCA" w14:textId="77777777" w:rsidR="00E61812" w:rsidRDefault="00E61812" w:rsidP="000770A6">
            <w:pPr>
              <w:pStyle w:val="texte-Tableaux"/>
            </w:pPr>
            <w:r>
              <w:t>Description</w:t>
            </w:r>
          </w:p>
        </w:tc>
      </w:tr>
      <w:tr w:rsidR="00E61812" w14:paraId="6F0A117F" w14:textId="77777777" w:rsidTr="000770A6">
        <w:trPr>
          <w:trHeight w:val="283"/>
          <w:jc w:val="center"/>
        </w:trPr>
        <w:tc>
          <w:tcPr>
            <w:tcW w:w="2268" w:type="dxa"/>
            <w:shd w:val="clear" w:color="auto" w:fill="auto"/>
            <w:vAlign w:val="center"/>
          </w:tcPr>
          <w:p w14:paraId="74FAD3E4" w14:textId="0C9440B3" w:rsidR="00E61812" w:rsidRDefault="00E61812" w:rsidP="000770A6">
            <w:pPr>
              <w:pStyle w:val="texte-Tableaux"/>
            </w:pPr>
            <w:r>
              <w:t>CHU_USART_ID</w:t>
            </w:r>
          </w:p>
        </w:tc>
        <w:tc>
          <w:tcPr>
            <w:tcW w:w="5669" w:type="dxa"/>
            <w:shd w:val="clear" w:color="auto" w:fill="auto"/>
            <w:vAlign w:val="center"/>
          </w:tcPr>
          <w:p w14:paraId="559FD062" w14:textId="0E056397" w:rsidR="00E61812" w:rsidRDefault="00E61812" w:rsidP="0073113A">
            <w:pPr>
              <w:pStyle w:val="texte-Tableaux"/>
            </w:pPr>
            <w:r>
              <w:t>ID de l’USART utilisé par l</w:t>
            </w:r>
            <w:r w:rsidR="0073113A">
              <w:t>e module RFID</w:t>
            </w:r>
          </w:p>
        </w:tc>
      </w:tr>
      <w:tr w:rsidR="00E61812" w14:paraId="4BC9CD63" w14:textId="77777777" w:rsidTr="000770A6">
        <w:trPr>
          <w:trHeight w:val="283"/>
          <w:jc w:val="center"/>
        </w:trPr>
        <w:tc>
          <w:tcPr>
            <w:tcW w:w="2268" w:type="dxa"/>
            <w:shd w:val="clear" w:color="auto" w:fill="auto"/>
            <w:vAlign w:val="center"/>
          </w:tcPr>
          <w:p w14:paraId="704E236E" w14:textId="767C1576" w:rsidR="00E61812" w:rsidRDefault="00E61812" w:rsidP="000770A6">
            <w:pPr>
              <w:pStyle w:val="texte-Tableaux"/>
            </w:pPr>
            <w:r>
              <w:t>CHU_INT_SOURCE_*</w:t>
            </w:r>
          </w:p>
        </w:tc>
        <w:tc>
          <w:tcPr>
            <w:tcW w:w="5669" w:type="dxa"/>
            <w:shd w:val="clear" w:color="auto" w:fill="auto"/>
            <w:vAlign w:val="center"/>
          </w:tcPr>
          <w:p w14:paraId="00B21B31" w14:textId="3914BC9B" w:rsidR="00E61812" w:rsidRDefault="00E61812" w:rsidP="0073113A">
            <w:pPr>
              <w:pStyle w:val="texte-Tableaux"/>
            </w:pPr>
            <w:r>
              <w:t xml:space="preserve">Sources d’interruptions de l’USART utilisé par </w:t>
            </w:r>
            <w:r w:rsidR="0073113A">
              <w:t>le module RFID</w:t>
            </w:r>
          </w:p>
        </w:tc>
      </w:tr>
      <w:tr w:rsidR="00E61812" w14:paraId="34F0CC4B" w14:textId="77777777" w:rsidTr="000770A6">
        <w:trPr>
          <w:trHeight w:val="340"/>
          <w:jc w:val="center"/>
        </w:trPr>
        <w:tc>
          <w:tcPr>
            <w:tcW w:w="2268" w:type="dxa"/>
            <w:shd w:val="clear" w:color="auto" w:fill="D9D9D9" w:themeFill="background1" w:themeFillShade="D9"/>
            <w:vAlign w:val="center"/>
          </w:tcPr>
          <w:p w14:paraId="7AB027D9" w14:textId="74C54FC8" w:rsidR="00E61812" w:rsidRDefault="00E61812" w:rsidP="000770A6">
            <w:pPr>
              <w:pStyle w:val="texte-Tableaux"/>
            </w:pPr>
            <w:r>
              <w:t>Variables</w:t>
            </w:r>
          </w:p>
        </w:tc>
        <w:tc>
          <w:tcPr>
            <w:tcW w:w="5669" w:type="dxa"/>
            <w:shd w:val="clear" w:color="auto" w:fill="D9D9D9" w:themeFill="background1" w:themeFillShade="D9"/>
            <w:vAlign w:val="center"/>
          </w:tcPr>
          <w:p w14:paraId="52F5A611" w14:textId="77777777" w:rsidR="00E61812" w:rsidRDefault="00E61812" w:rsidP="000770A6">
            <w:pPr>
              <w:pStyle w:val="texte-Tableaux"/>
            </w:pPr>
            <w:r>
              <w:t>Description</w:t>
            </w:r>
          </w:p>
        </w:tc>
      </w:tr>
      <w:tr w:rsidR="00E61812" w14:paraId="27656160" w14:textId="77777777" w:rsidTr="000770A6">
        <w:trPr>
          <w:trHeight w:val="283"/>
          <w:jc w:val="center"/>
        </w:trPr>
        <w:tc>
          <w:tcPr>
            <w:tcW w:w="2268" w:type="dxa"/>
            <w:shd w:val="clear" w:color="auto" w:fill="auto"/>
            <w:vAlign w:val="center"/>
          </w:tcPr>
          <w:p w14:paraId="14DA253A" w14:textId="07EADEEB" w:rsidR="00E61812" w:rsidRDefault="00E61812" w:rsidP="000770A6">
            <w:pPr>
              <w:pStyle w:val="texte-Tableaux"/>
            </w:pPr>
            <w:proofErr w:type="spellStart"/>
            <w:r w:rsidRPr="00E61812">
              <w:t>chuRfid_config</w:t>
            </w:r>
            <w:proofErr w:type="spellEnd"/>
          </w:p>
        </w:tc>
        <w:tc>
          <w:tcPr>
            <w:tcW w:w="5669" w:type="dxa"/>
            <w:shd w:val="clear" w:color="auto" w:fill="auto"/>
            <w:vAlign w:val="center"/>
          </w:tcPr>
          <w:p w14:paraId="0FD2DC98" w14:textId="43A97839" w:rsidR="00E61812" w:rsidRDefault="00E61812" w:rsidP="00E61812">
            <w:pPr>
              <w:pStyle w:val="texte-Tableaux"/>
            </w:pPr>
            <w:r>
              <w:t>Variable du type de s</w:t>
            </w:r>
            <w:r w:rsidRPr="00E61812">
              <w:t>tructure décrivant les paramètres de configuration, notamment les buffers d'entrée et de sortie</w:t>
            </w:r>
          </w:p>
        </w:tc>
      </w:tr>
      <w:tr w:rsidR="00E61812" w14:paraId="1C2141C8" w14:textId="77777777" w:rsidTr="000770A6">
        <w:trPr>
          <w:trHeight w:val="283"/>
          <w:jc w:val="center"/>
        </w:trPr>
        <w:tc>
          <w:tcPr>
            <w:tcW w:w="2268" w:type="dxa"/>
            <w:shd w:val="clear" w:color="auto" w:fill="auto"/>
            <w:vAlign w:val="center"/>
          </w:tcPr>
          <w:p w14:paraId="21344F60" w14:textId="64242593" w:rsidR="00E61812" w:rsidRDefault="00E61812" w:rsidP="000770A6">
            <w:pPr>
              <w:pStyle w:val="texte-Tableaux"/>
            </w:pPr>
            <w:proofErr w:type="spellStart"/>
            <w:r w:rsidRPr="00E61812">
              <w:t>chuRfid_interface</w:t>
            </w:r>
            <w:proofErr w:type="spellEnd"/>
          </w:p>
        </w:tc>
        <w:tc>
          <w:tcPr>
            <w:tcW w:w="5669" w:type="dxa"/>
            <w:shd w:val="clear" w:color="auto" w:fill="auto"/>
            <w:vAlign w:val="center"/>
          </w:tcPr>
          <w:p w14:paraId="77F2B79D" w14:textId="3D755C53" w:rsidR="0073113A" w:rsidRDefault="00E61812" w:rsidP="0073113A">
            <w:pPr>
              <w:pStyle w:val="texte-Tableaux"/>
            </w:pPr>
            <w:r w:rsidRPr="00E61812">
              <w:t>Contient</w:t>
            </w:r>
            <w:r w:rsidR="0073113A">
              <w:t xml:space="preserve"> des pointeurs de fonctions pour</w:t>
            </w:r>
          </w:p>
          <w:p w14:paraId="6ED5D38A" w14:textId="2CC2C83A" w:rsidR="00E61812" w:rsidRDefault="00E61812" w:rsidP="0073113A">
            <w:pPr>
              <w:pStyle w:val="texte-Tableaux"/>
            </w:pPr>
            <w:r w:rsidRPr="00E61812">
              <w:t>l'</w:t>
            </w:r>
            <w:r w:rsidR="0073113A" w:rsidRPr="00E61812">
              <w:t>interfaçage</w:t>
            </w:r>
            <w:r w:rsidRPr="00E61812">
              <w:t xml:space="preserve"> avec le module RFID</w:t>
            </w:r>
          </w:p>
        </w:tc>
      </w:tr>
      <w:tr w:rsidR="00E61812" w14:paraId="254CAD1E" w14:textId="77777777" w:rsidTr="000770A6">
        <w:trPr>
          <w:trHeight w:val="283"/>
          <w:jc w:val="center"/>
        </w:trPr>
        <w:tc>
          <w:tcPr>
            <w:tcW w:w="2268" w:type="dxa"/>
            <w:shd w:val="clear" w:color="auto" w:fill="auto"/>
            <w:vAlign w:val="center"/>
          </w:tcPr>
          <w:p w14:paraId="5D5AED45" w14:textId="2DD62F39" w:rsidR="00E61812" w:rsidRDefault="00E61812" w:rsidP="000770A6">
            <w:pPr>
              <w:pStyle w:val="texte-Tableaux"/>
            </w:pPr>
            <w:proofErr w:type="spellStart"/>
            <w:r w:rsidRPr="00E61812">
              <w:t>chuRfid_object</w:t>
            </w:r>
            <w:proofErr w:type="spellEnd"/>
          </w:p>
        </w:tc>
        <w:tc>
          <w:tcPr>
            <w:tcW w:w="5669" w:type="dxa"/>
            <w:shd w:val="clear" w:color="auto" w:fill="auto"/>
            <w:vAlign w:val="center"/>
          </w:tcPr>
          <w:p w14:paraId="044D51ED" w14:textId="4E7A6049" w:rsidR="00E61812" w:rsidRDefault="0073113A" w:rsidP="000770A6">
            <w:pPr>
              <w:pStyle w:val="texte-Tableaux"/>
            </w:pPr>
            <w:r>
              <w:t>Contient les informations liés au module RFID, notamment les fonctions de callback utiliser par la librairie RFIDB1</w:t>
            </w:r>
          </w:p>
        </w:tc>
      </w:tr>
      <w:tr w:rsidR="00E61812" w14:paraId="65EF0ED4" w14:textId="77777777" w:rsidTr="000770A6">
        <w:trPr>
          <w:trHeight w:val="340"/>
          <w:jc w:val="center"/>
        </w:trPr>
        <w:tc>
          <w:tcPr>
            <w:tcW w:w="2268" w:type="dxa"/>
            <w:shd w:val="clear" w:color="auto" w:fill="D9D9D9" w:themeFill="background1" w:themeFillShade="D9"/>
            <w:vAlign w:val="center"/>
          </w:tcPr>
          <w:p w14:paraId="77557584" w14:textId="0578F100" w:rsidR="00E61812" w:rsidRDefault="00E61812" w:rsidP="000770A6">
            <w:pPr>
              <w:pStyle w:val="texte-Tableaux"/>
            </w:pPr>
            <w:r>
              <w:t>Fonction</w:t>
            </w:r>
            <w:r w:rsidR="00D2735B">
              <w:t>s</w:t>
            </w:r>
          </w:p>
        </w:tc>
        <w:tc>
          <w:tcPr>
            <w:tcW w:w="5669" w:type="dxa"/>
            <w:shd w:val="clear" w:color="auto" w:fill="D9D9D9" w:themeFill="background1" w:themeFillShade="D9"/>
            <w:vAlign w:val="center"/>
          </w:tcPr>
          <w:p w14:paraId="248A3A66" w14:textId="77777777" w:rsidR="00E61812" w:rsidRDefault="00E61812" w:rsidP="000770A6">
            <w:pPr>
              <w:pStyle w:val="texte-Tableaux"/>
            </w:pPr>
            <w:r>
              <w:t>Description</w:t>
            </w:r>
          </w:p>
        </w:tc>
      </w:tr>
      <w:tr w:rsidR="00E61812" w14:paraId="7E7C0510" w14:textId="77777777" w:rsidTr="00D2735B">
        <w:trPr>
          <w:trHeight w:val="283"/>
          <w:jc w:val="center"/>
        </w:trPr>
        <w:tc>
          <w:tcPr>
            <w:tcW w:w="2268" w:type="dxa"/>
            <w:vAlign w:val="center"/>
          </w:tcPr>
          <w:p w14:paraId="1F18C890" w14:textId="1A6BEB29" w:rsidR="00E61812" w:rsidRDefault="00E61812" w:rsidP="000770A6">
            <w:pPr>
              <w:pStyle w:val="texte-Tableaux"/>
            </w:pPr>
            <w:proofErr w:type="spellStart"/>
            <w:r>
              <w:t>CHU_RFID_</w:t>
            </w:r>
            <w:r w:rsidRPr="00E61812">
              <w:t>Polling</w:t>
            </w:r>
            <w:proofErr w:type="spellEnd"/>
          </w:p>
        </w:tc>
        <w:tc>
          <w:tcPr>
            <w:tcW w:w="5669" w:type="dxa"/>
            <w:vAlign w:val="center"/>
          </w:tcPr>
          <w:p w14:paraId="14D30538" w14:textId="62143660" w:rsidR="00E61812" w:rsidRDefault="00D2735B" w:rsidP="00D2735B">
            <w:pPr>
              <w:pStyle w:val="texte-Tableaux"/>
            </w:pPr>
            <w:r>
              <w:t>Activation du mode « polling » sur le module RFID.</w:t>
            </w:r>
          </w:p>
        </w:tc>
      </w:tr>
    </w:tbl>
    <w:p w14:paraId="48EBD0A2" w14:textId="28F33CFF" w:rsidR="00E61812" w:rsidRDefault="0044422D">
      <w:pPr>
        <w:spacing w:before="0" w:after="160"/>
        <w:jc w:val="left"/>
      </w:pPr>
      <w:r w:rsidRPr="0044422D">
        <w:rPr>
          <w:noProof/>
          <w:lang w:eastAsia="fr-CH"/>
        </w:rPr>
        <w:drawing>
          <wp:inline distT="0" distB="0" distL="0" distR="0" wp14:anchorId="0567CB47" wp14:editId="3E4D713C">
            <wp:extent cx="2160000" cy="1555417"/>
            <wp:effectExtent l="19050" t="19050" r="12065" b="26035"/>
            <wp:docPr id="29" name="Image 29"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6116" t="60919" r="3327" b="948"/>
                    <a:stretch/>
                  </pic:blipFill>
                  <pic:spPr bwMode="auto">
                    <a:xfrm>
                      <a:off x="0" y="0"/>
                      <a:ext cx="2160000" cy="1555417"/>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1059D97" w14:textId="28972178" w:rsidR="00E61812" w:rsidRDefault="00E61812">
      <w:pPr>
        <w:spacing w:before="0" w:after="160"/>
        <w:jc w:val="left"/>
      </w:pPr>
      <w:r>
        <w:br w:type="page"/>
      </w:r>
    </w:p>
    <w:p w14:paraId="6D8E2D3F" w14:textId="77777777" w:rsidR="00360D35" w:rsidRDefault="00360D35" w:rsidP="00360D35">
      <w:pPr>
        <w:pStyle w:val="Titre2"/>
      </w:pPr>
      <w:r>
        <w:lastRenderedPageBreak/>
        <w:t xml:space="preserve">Librairie : </w:t>
      </w:r>
      <w:r w:rsidRPr="00360D35">
        <w:t>BZR</w:t>
      </w:r>
    </w:p>
    <w:p w14:paraId="026ABBB5" w14:textId="77777777" w:rsidR="00360D35" w:rsidRDefault="00360D35" w:rsidP="00360D35">
      <w:pPr>
        <w:pStyle w:val="Image-centree"/>
        <w:keepNext/>
      </w:pPr>
      <w:r>
        <w:rPr>
          <w:lang w:val="fr-CH" w:eastAsia="fr-CH"/>
        </w:rPr>
        <w:drawing>
          <wp:inline distT="0" distB="0" distL="0" distR="0" wp14:anchorId="71B094A0" wp14:editId="6A540739">
            <wp:extent cx="2615685" cy="2027348"/>
            <wp:effectExtent l="19050" t="19050" r="13335" b="11430"/>
            <wp:docPr id="17" name="Image 17" descr="C:\Users\migsantos\AppData\Local\Microsoft\Windows\INetCache\Content.MSO\F30C66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AppData\Local\Microsoft\Windows\INetCache\Content.MSO\F30C66B0.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627475" cy="2036486"/>
                    </a:xfrm>
                    <a:prstGeom prst="rect">
                      <a:avLst/>
                    </a:prstGeom>
                    <a:noFill/>
                    <a:ln w="12700">
                      <a:solidFill>
                        <a:schemeClr val="tx1"/>
                      </a:solidFill>
                    </a:ln>
                  </pic:spPr>
                </pic:pic>
              </a:graphicData>
            </a:graphic>
          </wp:inline>
        </w:drawing>
      </w:r>
    </w:p>
    <w:p w14:paraId="183CA8CD" w14:textId="5791F0CF" w:rsidR="00360D35" w:rsidRDefault="00360D35" w:rsidP="00360D35">
      <w:pPr>
        <w:pStyle w:val="Lgende"/>
      </w:pPr>
      <w:r>
        <w:t xml:space="preserve">Figure </w:t>
      </w:r>
      <w:r>
        <w:fldChar w:fldCharType="begin"/>
      </w:r>
      <w:r>
        <w:instrText xml:space="preserve"> SEQ Figure \* ARABIC </w:instrText>
      </w:r>
      <w:r>
        <w:fldChar w:fldCharType="separate"/>
      </w:r>
      <w:r>
        <w:rPr>
          <w:noProof/>
        </w:rPr>
        <w:t>35</w:t>
      </w:r>
      <w:r>
        <w:fldChar w:fldCharType="end"/>
      </w:r>
      <w:r>
        <w:t xml:space="preserve"> : Machine d'état - BZR</w:t>
      </w:r>
    </w:p>
    <w:tbl>
      <w:tblPr>
        <w:tblStyle w:val="Grilledutableau"/>
        <w:tblW w:w="7937" w:type="dxa"/>
        <w:jc w:val="center"/>
        <w:tblLook w:val="04A0" w:firstRow="1" w:lastRow="0" w:firstColumn="1" w:lastColumn="0" w:noHBand="0" w:noVBand="1"/>
      </w:tblPr>
      <w:tblGrid>
        <w:gridCol w:w="2268"/>
        <w:gridCol w:w="5669"/>
      </w:tblGrid>
      <w:tr w:rsidR="00360D35" w14:paraId="154FCE21" w14:textId="77777777" w:rsidTr="000770A6">
        <w:trPr>
          <w:trHeight w:val="397"/>
          <w:jc w:val="center"/>
        </w:trPr>
        <w:tc>
          <w:tcPr>
            <w:tcW w:w="7937" w:type="dxa"/>
            <w:gridSpan w:val="2"/>
            <w:shd w:val="clear" w:color="auto" w:fill="BDD6EE" w:themeFill="accent1" w:themeFillTint="66"/>
            <w:vAlign w:val="center"/>
          </w:tcPr>
          <w:p w14:paraId="6A248002" w14:textId="77777777" w:rsidR="00360D35" w:rsidRDefault="00360D35" w:rsidP="000770A6">
            <w:pPr>
              <w:pStyle w:val="texte-Tableaux"/>
            </w:pPr>
            <w:proofErr w:type="spellStart"/>
            <w:r>
              <w:t>bzr.c</w:t>
            </w:r>
            <w:proofErr w:type="spellEnd"/>
            <w:r>
              <w:t xml:space="preserve"> / </w:t>
            </w:r>
            <w:proofErr w:type="spellStart"/>
            <w:r>
              <w:t>bzr.h</w:t>
            </w:r>
            <w:proofErr w:type="spellEnd"/>
          </w:p>
        </w:tc>
      </w:tr>
      <w:tr w:rsidR="00360D35" w14:paraId="5DC52F7E" w14:textId="77777777" w:rsidTr="000770A6">
        <w:trPr>
          <w:trHeight w:val="340"/>
          <w:jc w:val="center"/>
        </w:trPr>
        <w:tc>
          <w:tcPr>
            <w:tcW w:w="2268" w:type="dxa"/>
            <w:shd w:val="clear" w:color="auto" w:fill="D9D9D9" w:themeFill="background1" w:themeFillShade="D9"/>
            <w:vAlign w:val="center"/>
          </w:tcPr>
          <w:p w14:paraId="31A39611" w14:textId="77777777" w:rsidR="00360D35" w:rsidRDefault="00360D35" w:rsidP="000770A6">
            <w:pPr>
              <w:pStyle w:val="texte-Tableaux"/>
            </w:pPr>
            <w:r>
              <w:t>Définitions</w:t>
            </w:r>
          </w:p>
        </w:tc>
        <w:tc>
          <w:tcPr>
            <w:tcW w:w="5669" w:type="dxa"/>
            <w:shd w:val="clear" w:color="auto" w:fill="D9D9D9" w:themeFill="background1" w:themeFillShade="D9"/>
            <w:vAlign w:val="center"/>
          </w:tcPr>
          <w:p w14:paraId="6BC0C7FD" w14:textId="77777777" w:rsidR="00360D35" w:rsidRDefault="00360D35" w:rsidP="000770A6">
            <w:pPr>
              <w:pStyle w:val="texte-Tableaux"/>
            </w:pPr>
            <w:r>
              <w:t>Description</w:t>
            </w:r>
          </w:p>
        </w:tc>
      </w:tr>
      <w:tr w:rsidR="00360D35" w14:paraId="68116E1B" w14:textId="77777777" w:rsidTr="000770A6">
        <w:trPr>
          <w:trHeight w:val="283"/>
          <w:jc w:val="center"/>
        </w:trPr>
        <w:tc>
          <w:tcPr>
            <w:tcW w:w="2268" w:type="dxa"/>
            <w:shd w:val="clear" w:color="auto" w:fill="auto"/>
            <w:vAlign w:val="center"/>
          </w:tcPr>
          <w:p w14:paraId="70BBD4E7" w14:textId="77777777" w:rsidR="00360D35" w:rsidRDefault="00360D35" w:rsidP="000770A6">
            <w:pPr>
              <w:pStyle w:val="texte-Tableaux"/>
            </w:pPr>
            <w:r>
              <w:t>BZR_TMR_ID</w:t>
            </w:r>
          </w:p>
        </w:tc>
        <w:tc>
          <w:tcPr>
            <w:tcW w:w="5669" w:type="dxa"/>
            <w:shd w:val="clear" w:color="auto" w:fill="auto"/>
            <w:vAlign w:val="center"/>
          </w:tcPr>
          <w:p w14:paraId="70E3A3D7" w14:textId="77777777" w:rsidR="00360D35" w:rsidRDefault="00360D35" w:rsidP="000770A6">
            <w:pPr>
              <w:pStyle w:val="texte-Tableaux"/>
            </w:pPr>
            <w:r>
              <w:t xml:space="preserve">ID du </w:t>
            </w:r>
            <w:proofErr w:type="spellStart"/>
            <w:r>
              <w:t>timer</w:t>
            </w:r>
            <w:proofErr w:type="spellEnd"/>
            <w:r>
              <w:t xml:space="preserve"> utilisé par le </w:t>
            </w:r>
            <w:proofErr w:type="spellStart"/>
            <w:r>
              <w:t>buzzer</w:t>
            </w:r>
            <w:proofErr w:type="spellEnd"/>
          </w:p>
        </w:tc>
      </w:tr>
      <w:tr w:rsidR="00360D35" w14:paraId="291886F1" w14:textId="77777777" w:rsidTr="000770A6">
        <w:trPr>
          <w:trHeight w:val="283"/>
          <w:jc w:val="center"/>
        </w:trPr>
        <w:tc>
          <w:tcPr>
            <w:tcW w:w="2268" w:type="dxa"/>
            <w:shd w:val="clear" w:color="auto" w:fill="auto"/>
            <w:vAlign w:val="center"/>
          </w:tcPr>
          <w:p w14:paraId="7FB9FD83" w14:textId="77777777" w:rsidR="00360D35" w:rsidRDefault="00360D35" w:rsidP="000770A6">
            <w:pPr>
              <w:pStyle w:val="texte-Tableaux"/>
            </w:pPr>
            <w:r>
              <w:t>BZR_OC_ID</w:t>
            </w:r>
          </w:p>
        </w:tc>
        <w:tc>
          <w:tcPr>
            <w:tcW w:w="5669" w:type="dxa"/>
            <w:shd w:val="clear" w:color="auto" w:fill="auto"/>
            <w:vAlign w:val="center"/>
          </w:tcPr>
          <w:p w14:paraId="1D3F8686" w14:textId="77777777" w:rsidR="00360D35" w:rsidRDefault="00360D35" w:rsidP="000770A6">
            <w:pPr>
              <w:pStyle w:val="texte-Tableaux"/>
            </w:pPr>
            <w:r>
              <w:t xml:space="preserve">Sortie PWM utilisé par le </w:t>
            </w:r>
            <w:proofErr w:type="spellStart"/>
            <w:r>
              <w:t>buzzer</w:t>
            </w:r>
            <w:proofErr w:type="spellEnd"/>
          </w:p>
        </w:tc>
      </w:tr>
      <w:tr w:rsidR="00360D35" w14:paraId="65B4F7CD" w14:textId="77777777" w:rsidTr="000770A6">
        <w:trPr>
          <w:trHeight w:val="283"/>
          <w:jc w:val="center"/>
        </w:trPr>
        <w:tc>
          <w:tcPr>
            <w:tcW w:w="2268" w:type="dxa"/>
            <w:shd w:val="clear" w:color="auto" w:fill="auto"/>
            <w:vAlign w:val="center"/>
          </w:tcPr>
          <w:p w14:paraId="2CFD913C" w14:textId="77777777" w:rsidR="00360D35" w:rsidRDefault="00360D35" w:rsidP="000770A6">
            <w:pPr>
              <w:pStyle w:val="texte-Tableaux"/>
            </w:pPr>
            <w:r>
              <w:t>BZR_VOLUME</w:t>
            </w:r>
          </w:p>
        </w:tc>
        <w:tc>
          <w:tcPr>
            <w:tcW w:w="5669" w:type="dxa"/>
            <w:shd w:val="clear" w:color="auto" w:fill="auto"/>
            <w:vAlign w:val="center"/>
          </w:tcPr>
          <w:p w14:paraId="16B981CB" w14:textId="77777777" w:rsidR="00360D35" w:rsidRDefault="00360D35" w:rsidP="000770A6">
            <w:pPr>
              <w:pStyle w:val="texte-Tableaux"/>
            </w:pPr>
            <w:r>
              <w:t xml:space="preserve">Permet de réduire le rapport cyclique et volume du </w:t>
            </w:r>
            <w:proofErr w:type="spellStart"/>
            <w:r>
              <w:t>buzzer</w:t>
            </w:r>
            <w:proofErr w:type="spellEnd"/>
          </w:p>
        </w:tc>
      </w:tr>
      <w:tr w:rsidR="00360D35" w14:paraId="042734C1" w14:textId="77777777" w:rsidTr="000770A6">
        <w:trPr>
          <w:trHeight w:val="283"/>
          <w:jc w:val="center"/>
        </w:trPr>
        <w:tc>
          <w:tcPr>
            <w:tcW w:w="2268" w:type="dxa"/>
            <w:shd w:val="clear" w:color="auto" w:fill="auto"/>
            <w:vAlign w:val="center"/>
          </w:tcPr>
          <w:p w14:paraId="6A935002" w14:textId="77777777" w:rsidR="00360D35" w:rsidRDefault="00360D35" w:rsidP="000770A6">
            <w:pPr>
              <w:pStyle w:val="texte-Tableaux"/>
            </w:pPr>
            <w:r>
              <w:t>NOTE_***</w:t>
            </w:r>
          </w:p>
        </w:tc>
        <w:tc>
          <w:tcPr>
            <w:tcW w:w="5669" w:type="dxa"/>
            <w:shd w:val="clear" w:color="auto" w:fill="auto"/>
            <w:vAlign w:val="center"/>
          </w:tcPr>
          <w:p w14:paraId="30714314" w14:textId="77777777" w:rsidR="00360D35" w:rsidRDefault="00360D35" w:rsidP="000770A6">
            <w:pPr>
              <w:pStyle w:val="texte-Tableaux"/>
            </w:pPr>
            <w:r>
              <w:t>Définitions de la fréquence de chaque note en Hz</w:t>
            </w:r>
          </w:p>
        </w:tc>
      </w:tr>
      <w:tr w:rsidR="00360D35" w14:paraId="3F42B0C6" w14:textId="77777777" w:rsidTr="000770A6">
        <w:trPr>
          <w:trHeight w:val="340"/>
          <w:jc w:val="center"/>
        </w:trPr>
        <w:tc>
          <w:tcPr>
            <w:tcW w:w="2268" w:type="dxa"/>
            <w:shd w:val="clear" w:color="auto" w:fill="D9D9D9" w:themeFill="background1" w:themeFillShade="D9"/>
            <w:vAlign w:val="center"/>
          </w:tcPr>
          <w:p w14:paraId="6F1F8576" w14:textId="77777777" w:rsidR="00360D35" w:rsidRDefault="00360D35" w:rsidP="000770A6">
            <w:pPr>
              <w:pStyle w:val="texte-Tableaux"/>
            </w:pPr>
            <w:r>
              <w:t>Types</w:t>
            </w:r>
          </w:p>
        </w:tc>
        <w:tc>
          <w:tcPr>
            <w:tcW w:w="5669" w:type="dxa"/>
            <w:shd w:val="clear" w:color="auto" w:fill="D9D9D9" w:themeFill="background1" w:themeFillShade="D9"/>
            <w:vAlign w:val="center"/>
          </w:tcPr>
          <w:p w14:paraId="274FE64C" w14:textId="77777777" w:rsidR="00360D35" w:rsidRDefault="00360D35" w:rsidP="000770A6">
            <w:pPr>
              <w:pStyle w:val="texte-Tableaux"/>
            </w:pPr>
            <w:r>
              <w:t>Description</w:t>
            </w:r>
          </w:p>
        </w:tc>
      </w:tr>
      <w:tr w:rsidR="00360D35" w14:paraId="5DEF0D18" w14:textId="77777777" w:rsidTr="000770A6">
        <w:trPr>
          <w:trHeight w:val="510"/>
          <w:jc w:val="center"/>
        </w:trPr>
        <w:tc>
          <w:tcPr>
            <w:tcW w:w="2268" w:type="dxa"/>
            <w:shd w:val="clear" w:color="auto" w:fill="auto"/>
            <w:vAlign w:val="center"/>
          </w:tcPr>
          <w:p w14:paraId="7C847A7C" w14:textId="77777777" w:rsidR="00360D35" w:rsidRDefault="00360D35" w:rsidP="000770A6">
            <w:pPr>
              <w:pStyle w:val="texte-Tableaux"/>
            </w:pPr>
            <w:r w:rsidRPr="007B477C">
              <w:t>E_BZR_SEQ</w:t>
            </w:r>
          </w:p>
        </w:tc>
        <w:tc>
          <w:tcPr>
            <w:tcW w:w="5669" w:type="dxa"/>
            <w:shd w:val="clear" w:color="auto" w:fill="auto"/>
            <w:vAlign w:val="center"/>
          </w:tcPr>
          <w:p w14:paraId="015BF018" w14:textId="77777777" w:rsidR="00360D35" w:rsidRDefault="00360D35" w:rsidP="000770A6">
            <w:pPr>
              <w:pStyle w:val="texte-Tableaux"/>
            </w:pPr>
            <w:r>
              <w:t>Enumération des séquences à jouer.</w:t>
            </w:r>
          </w:p>
          <w:p w14:paraId="3F1684BD" w14:textId="77777777" w:rsidR="00360D35" w:rsidRDefault="00360D35" w:rsidP="000770A6">
            <w:pPr>
              <w:pStyle w:val="texte-Tableaux"/>
            </w:pPr>
            <w:r>
              <w:t>Permet d’appeler les séquences en dehors du fichier.</w:t>
            </w:r>
          </w:p>
        </w:tc>
      </w:tr>
      <w:tr w:rsidR="00360D35" w14:paraId="589D02DB" w14:textId="77777777" w:rsidTr="000770A6">
        <w:trPr>
          <w:trHeight w:val="283"/>
          <w:jc w:val="center"/>
        </w:trPr>
        <w:tc>
          <w:tcPr>
            <w:tcW w:w="2268" w:type="dxa"/>
            <w:shd w:val="clear" w:color="auto" w:fill="auto"/>
            <w:vAlign w:val="center"/>
          </w:tcPr>
          <w:p w14:paraId="36D62D22" w14:textId="77777777" w:rsidR="00360D35" w:rsidRDefault="00360D35" w:rsidP="000770A6">
            <w:pPr>
              <w:pStyle w:val="texte-Tableaux"/>
            </w:pPr>
            <w:r w:rsidRPr="007B477C">
              <w:t>S_BZR_SEQ</w:t>
            </w:r>
          </w:p>
        </w:tc>
        <w:tc>
          <w:tcPr>
            <w:tcW w:w="5669" w:type="dxa"/>
            <w:shd w:val="clear" w:color="auto" w:fill="auto"/>
            <w:vAlign w:val="center"/>
          </w:tcPr>
          <w:p w14:paraId="518E3BE8" w14:textId="77777777" w:rsidR="00360D35" w:rsidRDefault="00360D35" w:rsidP="000770A6">
            <w:pPr>
              <w:pStyle w:val="texte-Tableaux"/>
            </w:pPr>
            <w:r>
              <w:t>Structure décrivant les informations d’une séquence à jouer.</w:t>
            </w:r>
          </w:p>
        </w:tc>
      </w:tr>
      <w:tr w:rsidR="00360D35" w14:paraId="4434C96D" w14:textId="77777777" w:rsidTr="000770A6">
        <w:trPr>
          <w:trHeight w:val="340"/>
          <w:jc w:val="center"/>
        </w:trPr>
        <w:tc>
          <w:tcPr>
            <w:tcW w:w="2268" w:type="dxa"/>
            <w:shd w:val="clear" w:color="auto" w:fill="D9D9D9" w:themeFill="background1" w:themeFillShade="D9"/>
            <w:vAlign w:val="center"/>
          </w:tcPr>
          <w:p w14:paraId="1A8361A7" w14:textId="77777777" w:rsidR="00360D35" w:rsidRDefault="00360D35" w:rsidP="000770A6">
            <w:pPr>
              <w:pStyle w:val="texte-Tableaux"/>
            </w:pPr>
            <w:r>
              <w:t>Variables</w:t>
            </w:r>
          </w:p>
        </w:tc>
        <w:tc>
          <w:tcPr>
            <w:tcW w:w="5669" w:type="dxa"/>
            <w:shd w:val="clear" w:color="auto" w:fill="D9D9D9" w:themeFill="background1" w:themeFillShade="D9"/>
            <w:vAlign w:val="center"/>
          </w:tcPr>
          <w:p w14:paraId="3D461231" w14:textId="77777777" w:rsidR="00360D35" w:rsidRDefault="00360D35" w:rsidP="000770A6">
            <w:pPr>
              <w:pStyle w:val="texte-Tableaux"/>
            </w:pPr>
            <w:r>
              <w:t>Description</w:t>
            </w:r>
          </w:p>
        </w:tc>
      </w:tr>
      <w:tr w:rsidR="00360D35" w14:paraId="14D2AB1E" w14:textId="77777777" w:rsidTr="000770A6">
        <w:trPr>
          <w:trHeight w:val="283"/>
          <w:jc w:val="center"/>
        </w:trPr>
        <w:tc>
          <w:tcPr>
            <w:tcW w:w="2268" w:type="dxa"/>
            <w:shd w:val="clear" w:color="auto" w:fill="auto"/>
            <w:vAlign w:val="center"/>
          </w:tcPr>
          <w:p w14:paraId="38203C74" w14:textId="77777777" w:rsidR="00360D35" w:rsidRDefault="00360D35" w:rsidP="000770A6">
            <w:pPr>
              <w:pStyle w:val="texte-Tableaux"/>
            </w:pPr>
            <w:r>
              <w:t>BZR_SEQUENCE_*</w:t>
            </w:r>
          </w:p>
        </w:tc>
        <w:tc>
          <w:tcPr>
            <w:tcW w:w="5669" w:type="dxa"/>
            <w:shd w:val="clear" w:color="auto" w:fill="auto"/>
            <w:vAlign w:val="center"/>
          </w:tcPr>
          <w:p w14:paraId="47BC1085" w14:textId="77777777" w:rsidR="00360D35" w:rsidRDefault="00360D35" w:rsidP="000770A6">
            <w:pPr>
              <w:pStyle w:val="texte-Tableaux"/>
            </w:pPr>
            <w:r w:rsidRPr="00C43509">
              <w:t>Chaque séquence</w:t>
            </w:r>
            <w:r>
              <w:t xml:space="preserve"> (musique)</w:t>
            </w:r>
            <w:r w:rsidRPr="00C43509">
              <w:t xml:space="preserve"> est représentée dans un tableau où la note et la durée de la note sont indiquées en alternance.</w:t>
            </w:r>
          </w:p>
        </w:tc>
      </w:tr>
      <w:tr w:rsidR="00360D35" w14:paraId="508CB7D5" w14:textId="77777777" w:rsidTr="000770A6">
        <w:trPr>
          <w:trHeight w:val="283"/>
          <w:jc w:val="center"/>
        </w:trPr>
        <w:tc>
          <w:tcPr>
            <w:tcW w:w="2268" w:type="dxa"/>
            <w:shd w:val="clear" w:color="auto" w:fill="auto"/>
            <w:vAlign w:val="center"/>
          </w:tcPr>
          <w:p w14:paraId="70FB477B" w14:textId="77777777" w:rsidR="00360D35" w:rsidRDefault="00360D35" w:rsidP="000770A6">
            <w:pPr>
              <w:pStyle w:val="texte-Tableaux"/>
            </w:pPr>
            <w:r>
              <w:t>BZR_SEQUENCES</w:t>
            </w:r>
          </w:p>
        </w:tc>
        <w:tc>
          <w:tcPr>
            <w:tcW w:w="5669" w:type="dxa"/>
            <w:shd w:val="clear" w:color="auto" w:fill="auto"/>
            <w:vAlign w:val="center"/>
          </w:tcPr>
          <w:p w14:paraId="72F2329D" w14:textId="77777777" w:rsidR="00360D35" w:rsidRPr="00C43509" w:rsidRDefault="00360D35" w:rsidP="000770A6">
            <w:pPr>
              <w:pStyle w:val="texte-Tableaux"/>
            </w:pPr>
            <w:r>
              <w:t>Tableau contenant les structures de chaque séquence, avec sa taille, son tempo et le pointeur de la séquence correspondante.</w:t>
            </w:r>
          </w:p>
        </w:tc>
      </w:tr>
      <w:tr w:rsidR="00360D35" w14:paraId="552D5586" w14:textId="77777777" w:rsidTr="000770A6">
        <w:trPr>
          <w:trHeight w:val="340"/>
          <w:jc w:val="center"/>
        </w:trPr>
        <w:tc>
          <w:tcPr>
            <w:tcW w:w="2268" w:type="dxa"/>
            <w:shd w:val="clear" w:color="auto" w:fill="D9D9D9" w:themeFill="background1" w:themeFillShade="D9"/>
            <w:vAlign w:val="center"/>
          </w:tcPr>
          <w:p w14:paraId="41753787" w14:textId="77777777" w:rsidR="00360D35" w:rsidRDefault="00360D35" w:rsidP="000770A6">
            <w:pPr>
              <w:pStyle w:val="texte-Tableaux"/>
            </w:pPr>
            <w:r>
              <w:t>Fonctions</w:t>
            </w:r>
          </w:p>
        </w:tc>
        <w:tc>
          <w:tcPr>
            <w:tcW w:w="5669" w:type="dxa"/>
            <w:shd w:val="clear" w:color="auto" w:fill="D9D9D9" w:themeFill="background1" w:themeFillShade="D9"/>
            <w:vAlign w:val="center"/>
          </w:tcPr>
          <w:p w14:paraId="48E00504" w14:textId="77777777" w:rsidR="00360D35" w:rsidRDefault="00360D35" w:rsidP="000770A6">
            <w:pPr>
              <w:pStyle w:val="texte-Tableaux"/>
            </w:pPr>
            <w:r>
              <w:t>Description</w:t>
            </w:r>
          </w:p>
        </w:tc>
      </w:tr>
      <w:tr w:rsidR="00360D35" w14:paraId="0C24BBCD" w14:textId="77777777" w:rsidTr="000770A6">
        <w:trPr>
          <w:trHeight w:val="510"/>
          <w:jc w:val="center"/>
        </w:trPr>
        <w:tc>
          <w:tcPr>
            <w:tcW w:w="2268" w:type="dxa"/>
            <w:vAlign w:val="center"/>
          </w:tcPr>
          <w:p w14:paraId="4736E52C" w14:textId="77777777" w:rsidR="00360D35" w:rsidRDefault="00360D35" w:rsidP="000770A6">
            <w:pPr>
              <w:pStyle w:val="texte-Tableaux"/>
            </w:pPr>
            <w:proofErr w:type="spellStart"/>
            <w:r w:rsidRPr="00E51E5C">
              <w:t>BZR_PlaySequence</w:t>
            </w:r>
            <w:proofErr w:type="spellEnd"/>
          </w:p>
        </w:tc>
        <w:tc>
          <w:tcPr>
            <w:tcW w:w="5669" w:type="dxa"/>
            <w:vAlign w:val="center"/>
          </w:tcPr>
          <w:p w14:paraId="2002AD9E" w14:textId="77777777" w:rsidR="00360D35" w:rsidRDefault="00360D35" w:rsidP="000770A6">
            <w:pPr>
              <w:pStyle w:val="texte-Tableaux"/>
            </w:pPr>
            <w:r>
              <w:t>Permet de lancer une séquence musicale,</w:t>
            </w:r>
          </w:p>
          <w:p w14:paraId="21CB37B4" w14:textId="77777777" w:rsidR="00360D35" w:rsidRDefault="00360D35" w:rsidP="000770A6">
            <w:pPr>
              <w:pStyle w:val="texte-Tableaux"/>
            </w:pPr>
            <w:r>
              <w:t>gérée ensuite par la machine d’état</w:t>
            </w:r>
          </w:p>
        </w:tc>
      </w:tr>
    </w:tbl>
    <w:p w14:paraId="2906FE25" w14:textId="77777777" w:rsidR="0044422D" w:rsidRDefault="0044422D" w:rsidP="00360D35">
      <w:pPr>
        <w:spacing w:before="0" w:after="160"/>
        <w:jc w:val="left"/>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44422D">
        <w:rPr>
          <w:noProof/>
          <w:lang w:eastAsia="fr-CH"/>
        </w:rPr>
        <w:drawing>
          <wp:inline distT="0" distB="0" distL="0" distR="0" wp14:anchorId="1680A025" wp14:editId="68DF7110">
            <wp:extent cx="2443066" cy="1440000"/>
            <wp:effectExtent l="0" t="0" r="0" b="8255"/>
            <wp:docPr id="31" name="Image 31"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microchip\harmony\v2_06\apps\2312_BadgePlace\doc\firmware\ConfigHarmony\Harmony_TMR.PNG"/>
                    <pic:cNvPicPr>
                      <a:picLocks noChangeAspect="1" noChangeArrowheads="1"/>
                    </pic:cNvPicPr>
                  </pic:nvPicPr>
                  <pic:blipFill rotWithShape="1">
                    <a:blip r:embed="rId78">
                      <a:extLst>
                        <a:ext uri="{28A0092B-C50C-407E-A947-70E740481C1C}">
                          <a14:useLocalDpi xmlns:a14="http://schemas.microsoft.com/office/drawing/2010/main" val="0"/>
                        </a:ext>
                      </a:extLst>
                    </a:blip>
                    <a:srcRect l="10851" t="72281" r="12290" b="931"/>
                    <a:stretch/>
                  </pic:blipFill>
                  <pic:spPr bwMode="auto">
                    <a:xfrm>
                      <a:off x="0" y="0"/>
                      <a:ext cx="2443066"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44422D">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2524FCE" w14:textId="70DB52DE" w:rsidR="0044422D" w:rsidRDefault="0044422D" w:rsidP="00360D35">
      <w:pPr>
        <w:spacing w:before="0" w:after="160"/>
        <w:jc w:val="left"/>
      </w:pPr>
      <w:r w:rsidRPr="0044422D">
        <w:rPr>
          <w:noProof/>
          <w:lang w:eastAsia="fr-CH"/>
        </w:rPr>
        <w:lastRenderedPageBreak/>
        <w:drawing>
          <wp:inline distT="0" distB="0" distL="0" distR="0" wp14:anchorId="0CB2D155" wp14:editId="7ACC3D34">
            <wp:extent cx="3386621" cy="1440000"/>
            <wp:effectExtent l="0" t="0" r="4445" b="8255"/>
            <wp:docPr id="615476576" name="Image 615476576" descr="C:\microchip\harmony\v2_06\apps\2312_BadgePlace\doc\firmware\ConfigHarmony\Harmony_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microchip\harmony\v2_06\apps\2312_BadgePlace\doc\firmware\ConfigHarmony\Harmony_OC.PNG"/>
                    <pic:cNvPicPr>
                      <a:picLocks noChangeAspect="1" noChangeArrowheads="1"/>
                    </pic:cNvPicPr>
                  </pic:nvPicPr>
                  <pic:blipFill rotWithShape="1">
                    <a:blip r:embed="rId79">
                      <a:extLst>
                        <a:ext uri="{28A0092B-C50C-407E-A947-70E740481C1C}">
                          <a14:useLocalDpi xmlns:a14="http://schemas.microsoft.com/office/drawing/2010/main" val="0"/>
                        </a:ext>
                      </a:extLst>
                    </a:blip>
                    <a:srcRect l="5357" t="33789" r="1417" b="2994"/>
                    <a:stretch/>
                  </pic:blipFill>
                  <pic:spPr bwMode="auto">
                    <a:xfrm>
                      <a:off x="0" y="0"/>
                      <a:ext cx="3386621"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073E0774" w14:textId="73334E5E" w:rsidR="00360D35" w:rsidRDefault="00360D35" w:rsidP="00360D35">
      <w:pPr>
        <w:spacing w:before="0" w:after="160"/>
        <w:jc w:val="left"/>
      </w:pPr>
      <w:r>
        <w:br w:type="page"/>
      </w:r>
    </w:p>
    <w:p w14:paraId="0DB75B6B" w14:textId="77777777" w:rsidR="000770A6" w:rsidRPr="00663E5E" w:rsidRDefault="000770A6" w:rsidP="000770A6">
      <w:pPr>
        <w:pStyle w:val="Titre2"/>
      </w:pPr>
      <w:r>
        <w:lastRenderedPageBreak/>
        <w:t>Librairie : TLC5973</w:t>
      </w:r>
    </w:p>
    <w:p w14:paraId="5C33DE0A" w14:textId="102A3B28" w:rsidR="000770A6" w:rsidRDefault="000770A6">
      <w:pPr>
        <w:spacing w:before="0" w:after="160"/>
        <w:jc w:val="left"/>
      </w:pPr>
      <w:r w:rsidRPr="00B2719D">
        <w:rPr>
          <w:noProof/>
          <w:lang w:eastAsia="fr-CH"/>
        </w:rPr>
        <w:drawing>
          <wp:inline distT="0" distB="0" distL="0" distR="0" wp14:anchorId="3F2C1F0F" wp14:editId="1AB05EC3">
            <wp:extent cx="5760000" cy="634921"/>
            <wp:effectExtent l="19050" t="19050" r="12700" b="13335"/>
            <wp:docPr id="24394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9780" name=""/>
                    <pic:cNvPicPr/>
                  </pic:nvPicPr>
                  <pic:blipFill>
                    <a:blip r:embed="rId80"/>
                    <a:stretch>
                      <a:fillRect/>
                    </a:stretch>
                  </pic:blipFill>
                  <pic:spPr>
                    <a:xfrm>
                      <a:off x="0" y="0"/>
                      <a:ext cx="5760000" cy="634921"/>
                    </a:xfrm>
                    <a:prstGeom prst="rect">
                      <a:avLst/>
                    </a:prstGeom>
                    <a:ln w="12700">
                      <a:solidFill>
                        <a:schemeClr val="tx1"/>
                      </a:solidFill>
                    </a:ln>
                  </pic:spPr>
                </pic:pic>
              </a:graphicData>
            </a:graphic>
          </wp:inline>
        </w:drawing>
      </w:r>
    </w:p>
    <w:p w14:paraId="3AF9F03A" w14:textId="7D4A9A37" w:rsidR="00360D35" w:rsidRDefault="0044422D">
      <w:pPr>
        <w:spacing w:before="0" w:after="160"/>
        <w:jc w:val="left"/>
      </w:pPr>
      <w:r w:rsidRPr="0044422D">
        <w:rPr>
          <w:noProof/>
          <w:lang w:eastAsia="fr-CH"/>
        </w:rPr>
        <w:drawing>
          <wp:inline distT="0" distB="0" distL="0" distR="0" wp14:anchorId="0360E333" wp14:editId="192C6FFF">
            <wp:extent cx="2967592" cy="1794510"/>
            <wp:effectExtent l="0" t="0" r="4445" b="0"/>
            <wp:docPr id="615476578" name="Image 615476578"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microchip\harmony\v2_06\apps\2312_BadgePlace\doc\firmware\ConfigHarmony\Harmony_TMR.PNG"/>
                    <pic:cNvPicPr>
                      <a:picLocks noChangeAspect="1" noChangeArrowheads="1"/>
                    </pic:cNvPicPr>
                  </pic:nvPicPr>
                  <pic:blipFill rotWithShape="1">
                    <a:blip r:embed="rId78">
                      <a:extLst>
                        <a:ext uri="{28A0092B-C50C-407E-A947-70E740481C1C}">
                          <a14:useLocalDpi xmlns:a14="http://schemas.microsoft.com/office/drawing/2010/main" val="0"/>
                        </a:ext>
                      </a:extLst>
                    </a:blip>
                    <a:srcRect l="10813" t="41266" r="3781" b="28182"/>
                    <a:stretch/>
                  </pic:blipFill>
                  <pic:spPr bwMode="auto">
                    <a:xfrm>
                      <a:off x="0" y="0"/>
                      <a:ext cx="2969246" cy="1795510"/>
                    </a:xfrm>
                    <a:prstGeom prst="rect">
                      <a:avLst/>
                    </a:prstGeom>
                    <a:noFill/>
                    <a:ln>
                      <a:noFill/>
                    </a:ln>
                    <a:extLst>
                      <a:ext uri="{53640926-AAD7-44D8-BBD7-CCE9431645EC}">
                        <a14:shadowObscured xmlns:a14="http://schemas.microsoft.com/office/drawing/2010/main"/>
                      </a:ext>
                    </a:extLst>
                  </pic:spPr>
                </pic:pic>
              </a:graphicData>
            </a:graphic>
          </wp:inline>
        </w:drawing>
      </w:r>
    </w:p>
    <w:p w14:paraId="76FC7B32" w14:textId="4239B5A2" w:rsidR="00360D35" w:rsidRDefault="00360D35">
      <w:pPr>
        <w:spacing w:before="0" w:after="160"/>
        <w:jc w:val="left"/>
        <w:rPr>
          <w:rFonts w:ascii="Gentium Basic" w:eastAsiaTheme="majorEastAsia" w:hAnsi="Gentium Basic" w:cstheme="majorBidi"/>
          <w:sz w:val="28"/>
          <w:szCs w:val="26"/>
        </w:rPr>
      </w:pPr>
      <w:r>
        <w:br w:type="page"/>
      </w:r>
    </w:p>
    <w:p w14:paraId="1FC0C919" w14:textId="20BAD860" w:rsidR="00C00549" w:rsidRDefault="00C00549" w:rsidP="00C00549">
      <w:pPr>
        <w:pStyle w:val="Titre2"/>
      </w:pPr>
      <w:r>
        <w:lastRenderedPageBreak/>
        <w:t xml:space="preserve">Configuration </w:t>
      </w:r>
      <w:proofErr w:type="spellStart"/>
      <w:r>
        <w:t>Harmony</w:t>
      </w:r>
      <w:proofErr w:type="spellEnd"/>
    </w:p>
    <w:p w14:paraId="3B0BA5CE" w14:textId="77777777" w:rsidR="000770A6" w:rsidRPr="000770A6" w:rsidRDefault="000770A6" w:rsidP="000770A6"/>
    <w:p w14:paraId="73E31A65" w14:textId="6A7891E5" w:rsidR="00C00549" w:rsidRDefault="00C00549">
      <w:pPr>
        <w:spacing w:before="0" w:after="160"/>
        <w:jc w:val="left"/>
      </w:pPr>
      <w:r>
        <w:br w:type="page"/>
      </w:r>
    </w:p>
    <w:p w14:paraId="230BF93E" w14:textId="0E7C1C6A" w:rsidR="00FD6220" w:rsidRPr="00FD6220" w:rsidRDefault="00FD6220" w:rsidP="00FD6220">
      <w:pPr>
        <w:pStyle w:val="Titre1"/>
      </w:pPr>
      <w:r>
        <w:lastRenderedPageBreak/>
        <w:t>Software</w:t>
      </w:r>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bookmarkStart w:id="123" w:name="_Toc146463615"/>
      <w:r>
        <w:lastRenderedPageBreak/>
        <w:t>Mise en service</w:t>
      </w:r>
      <w:bookmarkEnd w:id="123"/>
    </w:p>
    <w:p w14:paraId="0013DEDC" w14:textId="155956B8" w:rsidR="004C4000" w:rsidRDefault="004C4000">
      <w:pPr>
        <w:spacing w:before="0" w:after="160"/>
        <w:jc w:val="left"/>
      </w:pPr>
      <w:r>
        <w:br w:type="page"/>
      </w:r>
    </w:p>
    <w:p w14:paraId="570E12E3" w14:textId="46391B60" w:rsidR="00F61F5C" w:rsidRDefault="00F61F5C" w:rsidP="00F61F5C">
      <w:pPr>
        <w:pStyle w:val="Titre1"/>
      </w:pPr>
      <w:bookmarkStart w:id="124" w:name="_Toc146463616"/>
      <w:r>
        <w:lastRenderedPageBreak/>
        <w:t>Etat d’avancement</w:t>
      </w:r>
    </w:p>
    <w:p w14:paraId="3A0FDDC6" w14:textId="1ECDC512" w:rsidR="00F61F5C" w:rsidRDefault="00F61F5C">
      <w:pPr>
        <w:spacing w:before="0" w:after="160"/>
        <w:jc w:val="left"/>
        <w:rPr>
          <w:rFonts w:ascii="Gentium Basic" w:eastAsiaTheme="majorEastAsia" w:hAnsi="Gentium Basic" w:cstheme="majorBidi"/>
          <w:b/>
          <w:sz w:val="36"/>
          <w:szCs w:val="32"/>
        </w:rPr>
      </w:pPr>
      <w:r>
        <w:br w:type="page"/>
      </w:r>
    </w:p>
    <w:p w14:paraId="7FFEDA14" w14:textId="1F667E81" w:rsidR="008760E4" w:rsidRDefault="008760E4" w:rsidP="00D97689">
      <w:pPr>
        <w:pStyle w:val="Titre1"/>
      </w:pPr>
      <w:r w:rsidRPr="00537868">
        <w:lastRenderedPageBreak/>
        <w:t>Conclusion</w:t>
      </w:r>
      <w:bookmarkEnd w:id="124"/>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31D2FA32" w:rsidR="004C4000" w:rsidRDefault="004C4000" w:rsidP="004C4000">
      <w:r>
        <w:t xml:space="preserve">Lausanne, le </w:t>
      </w:r>
      <w:r>
        <w:fldChar w:fldCharType="begin"/>
      </w:r>
      <w:r>
        <w:instrText xml:space="preserve"> CREATEDATE  \@ "d MMMM yyyy"  \* MERGEFORMAT </w:instrText>
      </w:r>
      <w:r>
        <w:fldChar w:fldCharType="separate"/>
      </w:r>
      <w:r w:rsidR="000E744C">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125" w:name="_Toc146463617"/>
      <w:r w:rsidRPr="00537868">
        <w:lastRenderedPageBreak/>
        <w:t>Bibliographie</w:t>
      </w:r>
      <w:bookmarkEnd w:id="125"/>
    </w:p>
    <w:p w14:paraId="305C4EFC" w14:textId="77777777" w:rsidR="00AF3DC0" w:rsidRPr="00AF3DC0" w:rsidRDefault="00741082" w:rsidP="00AF3DC0">
      <w:pPr>
        <w:pStyle w:val="Bibliographie"/>
      </w:pPr>
      <w:r w:rsidRPr="00537868">
        <w:fldChar w:fldCharType="begin"/>
      </w:r>
      <w:r w:rsidR="000E744C">
        <w:instrText xml:space="preserve"> ADDIN ZOTERO_BIBL {"uncited":[],"omitted":[],"custom":[]} CSL_BIBLIOGRAPHY </w:instrText>
      </w:r>
      <w:r w:rsidRPr="00537868">
        <w:fldChar w:fldCharType="separate"/>
      </w:r>
      <w:r w:rsidR="00AF3DC0" w:rsidRPr="00AF3DC0">
        <w:t>[1]</w:t>
      </w:r>
      <w:r w:rsidR="00AF3DC0" w:rsidRPr="00AF3DC0">
        <w:tab/>
        <w:t>« DD11-IEC-C14.pdf ». Consulté le: 24 septembre 2023. [En ligne]. Disponible sur: https://www.schurter.com/en/datasheet/typ_DD11.pdf</w:t>
      </w:r>
    </w:p>
    <w:p w14:paraId="604EE2FA" w14:textId="77777777" w:rsidR="00AF3DC0" w:rsidRPr="00AF3DC0" w:rsidRDefault="00AF3DC0" w:rsidP="00AF3DC0">
      <w:pPr>
        <w:pStyle w:val="Bibliographie"/>
      </w:pPr>
      <w:r w:rsidRPr="00AF3DC0">
        <w:t>[2]</w:t>
      </w:r>
      <w:r w:rsidRPr="00AF3DC0">
        <w:tab/>
        <w:t>« WE-6914017000xxB.pdf ». Consulté le: 24 septembre 2023. [En ligne]. Disponible sur: https://www.we-online.com/components/products/datasheet/691401700002B.pdf</w:t>
      </w:r>
    </w:p>
    <w:p w14:paraId="4D666AF5" w14:textId="77777777" w:rsidR="00AF3DC0" w:rsidRPr="00AF3DC0" w:rsidRDefault="00AF3DC0" w:rsidP="00AF3DC0">
      <w:pPr>
        <w:pStyle w:val="Bibliographie"/>
      </w:pPr>
      <w:r w:rsidRPr="00AF3DC0">
        <w:t>[3]</w:t>
      </w:r>
      <w:r w:rsidRPr="00AF3DC0">
        <w:tab/>
        <w:t>« RAC05-K.pdf ». Consulté le: 24 septembre 2023. [En ligne]. Disponible sur: https://g.recomcdn.com/media/Datasheet/pdf/.f7S7vjMX/.t5ca32a5e916099fe1de3/Datasheet-130/RAC05-K.pdf</w:t>
      </w:r>
    </w:p>
    <w:p w14:paraId="6D22268C" w14:textId="77777777" w:rsidR="00AF3DC0" w:rsidRPr="00AF3DC0" w:rsidRDefault="00AF3DC0" w:rsidP="00AF3DC0">
      <w:pPr>
        <w:pStyle w:val="Bibliographie"/>
      </w:pPr>
      <w:r w:rsidRPr="00AF3DC0">
        <w:t>[4]</w:t>
      </w:r>
      <w:r w:rsidRPr="00AF3DC0">
        <w:tab/>
        <w:t>« ADW1203HLW | Panasonic ». https://www3.panasonic.biz/ac/ae/search_num/index.jsp?c=detail&amp;part_no=ADW1203HLW&amp;large_g_cd=1&amp;medium_g_cd=11&amp;small_g_cd=112&amp;series_cd=2154 (consulté le 24 septembre 2023).</w:t>
      </w:r>
    </w:p>
    <w:p w14:paraId="522DB821" w14:textId="77777777" w:rsidR="00AF3DC0" w:rsidRPr="00AF3DC0" w:rsidRDefault="00AF3DC0" w:rsidP="00AF3DC0">
      <w:pPr>
        <w:pStyle w:val="Bibliographie"/>
      </w:pPr>
      <w:r w:rsidRPr="00AF3DC0">
        <w:t>[5]</w:t>
      </w:r>
      <w:r w:rsidRPr="00AF3DC0">
        <w:tab/>
        <w:t>« PIC32MX5XX6XX7XX_Family_Datasheet.pdf ». Consulté le: 24 septembre 2023. [En ligne]. Disponible sur: https://ww1.microchip.com/downloads/aemDocuments/documents/MCU32/ProductDocuments/DataSheets/PIC32MX5XX6XX7XX_Family%29Datasheet_DS60001156K.pdf</w:t>
      </w:r>
    </w:p>
    <w:p w14:paraId="3EFD99CA" w14:textId="77777777" w:rsidR="00AF3DC0" w:rsidRPr="00AF3DC0" w:rsidRDefault="00AF3DC0" w:rsidP="00AF3DC0">
      <w:pPr>
        <w:pStyle w:val="Bibliographie"/>
      </w:pPr>
      <w:r w:rsidRPr="00AF3DC0">
        <w:t>[6]</w:t>
      </w:r>
      <w:r w:rsidRPr="00AF3DC0">
        <w:tab/>
        <w:t>« WE-QUARTZ-830020423.pdf ». Consulté le: 24 septembre 2023. [En ligne]. Disponible sur: https://www.we-online.com/components/products/datasheet/830020423.pdf</w:t>
      </w:r>
    </w:p>
    <w:p w14:paraId="22019F05" w14:textId="77777777" w:rsidR="00AF3DC0" w:rsidRPr="00AF3DC0" w:rsidRDefault="00AF3DC0" w:rsidP="00AF3DC0">
      <w:pPr>
        <w:pStyle w:val="Bibliographie"/>
      </w:pPr>
      <w:r w:rsidRPr="00AF3DC0">
        <w:t>[7]</w:t>
      </w:r>
      <w:r w:rsidRPr="00AF3DC0">
        <w:tab/>
        <w:t>« Ethernet Starter Kit II ». https://www.microchip.com/en-us/development-tool/dm320004-2 (consulté le 22 août 2023).</w:t>
      </w:r>
    </w:p>
    <w:p w14:paraId="333E44FB" w14:textId="77777777" w:rsidR="00AF3DC0" w:rsidRPr="00AF3DC0" w:rsidRDefault="00AF3DC0" w:rsidP="00AF3DC0">
      <w:pPr>
        <w:pStyle w:val="Bibliographie"/>
      </w:pPr>
      <w:r w:rsidRPr="00AF3DC0">
        <w:rPr>
          <w:lang w:val="en-US"/>
        </w:rPr>
        <w:t>[8]</w:t>
      </w:r>
      <w:r w:rsidRPr="00AF3DC0">
        <w:rPr>
          <w:lang w:val="en-US"/>
        </w:rPr>
        <w:tab/>
        <w:t xml:space="preserve">« SMSC-LAN8720-PHY-Daughter-Board.pdf ». </w:t>
      </w:r>
      <w:r w:rsidRPr="00AF3DC0">
        <w:t>Consulté le: 24 septembre 2023. [En ligne]. Disponible sur: https://ww1.microchip.com/downloads/en/DeviceDoc/50002211A.pdf</w:t>
      </w:r>
    </w:p>
    <w:p w14:paraId="76E91391" w14:textId="77777777" w:rsidR="00AF3DC0" w:rsidRPr="00AF3DC0" w:rsidRDefault="00AF3DC0" w:rsidP="00AF3DC0">
      <w:pPr>
        <w:pStyle w:val="Bibliographie"/>
      </w:pPr>
      <w:r w:rsidRPr="00AF3DC0">
        <w:t>[9]</w:t>
      </w:r>
      <w:r w:rsidRPr="00AF3DC0">
        <w:tab/>
        <w:t>« LAN8720A.pdf ». Consulté le: 24 septembre 2023. [En ligne]. Disponible sur: https://ww1.microchip.com/downloads/aemDocuments/documents/OTH/ProductDocuments/DataSheets/00002165B.pdf</w:t>
      </w:r>
    </w:p>
    <w:p w14:paraId="66A09F54" w14:textId="77777777" w:rsidR="00AF3DC0" w:rsidRPr="00AF3DC0" w:rsidRDefault="00AF3DC0" w:rsidP="00AF3DC0">
      <w:pPr>
        <w:pStyle w:val="Bibliographie"/>
      </w:pPr>
      <w:r w:rsidRPr="00AF3DC0">
        <w:t>[10]</w:t>
      </w:r>
      <w:r w:rsidRPr="00AF3DC0">
        <w:tab/>
        <w:t>« CRJ011-ML3-TH.pdf ». Consulté le: 24 septembre 2023. [En ligne]. Disponible sur: https://www.cuidevices.com/product/resource/crj011-ml3-th.pdf</w:t>
      </w:r>
    </w:p>
    <w:p w14:paraId="3B0D4AE2" w14:textId="77777777" w:rsidR="00AF3DC0" w:rsidRPr="00AF3DC0" w:rsidRDefault="00AF3DC0" w:rsidP="00AF3DC0">
      <w:pPr>
        <w:pStyle w:val="Bibliographie"/>
      </w:pPr>
      <w:r w:rsidRPr="00AF3DC0">
        <w:rPr>
          <w:lang w:val="en-US"/>
        </w:rPr>
        <w:t>[11]</w:t>
      </w:r>
      <w:r w:rsidRPr="00AF3DC0">
        <w:rPr>
          <w:lang w:val="en-US"/>
        </w:rPr>
        <w:tab/>
        <w:t xml:space="preserve">« esp-at-user-guide.pdf ». </w:t>
      </w:r>
      <w:r w:rsidRPr="00AF3DC0">
        <w:t>Consulté le: 23 septembre 2023. [En ligne]. Disponible sur: https://docs.espressif.com/_/downloads/esp-at/en/release-v2.1.0.0_esp32/pdf/</w:t>
      </w:r>
    </w:p>
    <w:p w14:paraId="07FE9320" w14:textId="77777777" w:rsidR="00AF3DC0" w:rsidRPr="00AF3DC0" w:rsidRDefault="00AF3DC0" w:rsidP="00AF3DC0">
      <w:pPr>
        <w:pStyle w:val="Bibliographie"/>
      </w:pPr>
      <w:r w:rsidRPr="00AF3DC0">
        <w:rPr>
          <w:lang w:val="en-US"/>
        </w:rPr>
        <w:t>[12]</w:t>
      </w:r>
      <w:r w:rsidRPr="00AF3DC0">
        <w:rPr>
          <w:lang w:val="en-US"/>
        </w:rPr>
        <w:tab/>
        <w:t xml:space="preserve">« esp32-c3-wroom-02_datasheet_en.pdf ». </w:t>
      </w:r>
      <w:r w:rsidRPr="00AF3DC0">
        <w:t>Consulté le: 23 septembre 2023. [En ligne]. Disponible sur: https://www.espressif.com/sites/default/files/documentation/esp32-c3-wroom-02_datasheet_en.pdf</w:t>
      </w:r>
    </w:p>
    <w:p w14:paraId="4C5EEFFE" w14:textId="77777777" w:rsidR="00AF3DC0" w:rsidRPr="00AF3DC0" w:rsidRDefault="00AF3DC0" w:rsidP="00AF3DC0">
      <w:pPr>
        <w:pStyle w:val="Bibliographie"/>
      </w:pPr>
      <w:r w:rsidRPr="00AF3DC0">
        <w:t>[13]</w:t>
      </w:r>
      <w:r w:rsidRPr="00AF3DC0">
        <w:tab/>
        <w:t xml:space="preserve">« MIFARE </w:t>
      </w:r>
      <w:proofErr w:type="spellStart"/>
      <w:r w:rsidRPr="00AF3DC0">
        <w:t>Classic</w:t>
      </w:r>
      <w:proofErr w:type="spellEnd"/>
      <w:r w:rsidRPr="00AF3DC0">
        <w:t xml:space="preserve"> EV1 ». https://www.nxp.com/products/rfid-nfc/mifare-hf/mifare-classic/mifare-classic-ev1-1k-4k:MF1S50YYX_V1 (consulté le 22 août 2023).</w:t>
      </w:r>
    </w:p>
    <w:p w14:paraId="7129B40B" w14:textId="77777777" w:rsidR="00AF3DC0" w:rsidRPr="00AF3DC0" w:rsidRDefault="00AF3DC0" w:rsidP="00AF3DC0">
      <w:pPr>
        <w:pStyle w:val="Bibliographie"/>
      </w:pPr>
      <w:r w:rsidRPr="00AF3DC0">
        <w:t>[14]</w:t>
      </w:r>
      <w:r w:rsidRPr="00AF3DC0">
        <w:tab/>
        <w:t xml:space="preserve">« RFID Click </w:t>
      </w:r>
      <w:proofErr w:type="spellStart"/>
      <w:r w:rsidRPr="00AF3DC0">
        <w:t>Board</w:t>
      </w:r>
      <w:proofErr w:type="spellEnd"/>
      <w:r w:rsidRPr="00AF3DC0">
        <w:t xml:space="preserve"> », </w:t>
      </w:r>
      <w:r w:rsidRPr="00AF3DC0">
        <w:rPr>
          <w:i/>
          <w:iCs/>
        </w:rPr>
        <w:t>MIKROE</w:t>
      </w:r>
      <w:r w:rsidRPr="00AF3DC0">
        <w:t>. http://www.mikroe.com/rfid-click (consulté le 23 septembre 2023).</w:t>
      </w:r>
    </w:p>
    <w:p w14:paraId="67ED02DA" w14:textId="77777777" w:rsidR="00AF3DC0" w:rsidRPr="00AF3DC0" w:rsidRDefault="00AF3DC0" w:rsidP="00AF3DC0">
      <w:pPr>
        <w:pStyle w:val="Bibliographie"/>
      </w:pPr>
      <w:r w:rsidRPr="008E40AF">
        <w:rPr>
          <w:lang w:val="de-CH"/>
        </w:rPr>
        <w:t>[15]</w:t>
      </w:r>
      <w:r w:rsidRPr="008E40AF">
        <w:rPr>
          <w:lang w:val="de-CH"/>
        </w:rPr>
        <w:tab/>
        <w:t xml:space="preserve">« UART-B1-User-manual.pdf ». </w:t>
      </w:r>
      <w:r w:rsidRPr="00AF3DC0">
        <w:t>Consulté le: 24 septembre 2023. [En ligne]. Disponible sur: https://eccel.co.uk/wp-content/downloads/UART-B1-User-manual.pdf</w:t>
      </w:r>
    </w:p>
    <w:p w14:paraId="0A9364F4" w14:textId="77777777" w:rsidR="00AF3DC0" w:rsidRPr="00AF3DC0" w:rsidRDefault="00AF3DC0" w:rsidP="00AF3DC0">
      <w:pPr>
        <w:pStyle w:val="Bibliographie"/>
      </w:pPr>
      <w:r w:rsidRPr="00AF3DC0">
        <w:t>[16]</w:t>
      </w:r>
      <w:r w:rsidRPr="00AF3DC0">
        <w:tab/>
        <w:t>« WE-RGB-150141M173100.pdf ». Consulté le: 24 septembre 2023. [En ligne]. Disponible sur: https://www.we-online.com/components/products/datasheet/150141M173100.pdf</w:t>
      </w:r>
    </w:p>
    <w:p w14:paraId="53948C80" w14:textId="77777777" w:rsidR="00AF3DC0" w:rsidRPr="00AF3DC0" w:rsidRDefault="00AF3DC0" w:rsidP="00AF3DC0">
      <w:pPr>
        <w:pStyle w:val="Bibliographie"/>
      </w:pPr>
      <w:r w:rsidRPr="00AF3DC0">
        <w:t>[17]</w:t>
      </w:r>
      <w:r w:rsidRPr="00AF3DC0">
        <w:tab/>
        <w:t>« TLC5973.pdf ». Consulté le: 24 septembre 2023. [En ligne]. Disponible sur: https://www.ti.com/lit/ds/symlink/tlc5973.pdf?HQS=dis-dk-null-digikeymode-dsf-pf-null-wwe&amp;ts=1695554399423&amp;ref_url=https%253A%252F%252Fwww.ti.com%252Fgeneral%252Fdocs%252Fsuppproductinfo.tsp%253FdistId%253D10%2526gotoUrl%253Dhttps%253A%252F%252Fwww.ti.com%252Flit%252Fgpn%252Ftlc5973</w:t>
      </w:r>
    </w:p>
    <w:p w14:paraId="04DEFC9F" w14:textId="77777777" w:rsidR="00AF3DC0" w:rsidRPr="00AF3DC0" w:rsidRDefault="00AF3DC0" w:rsidP="00AF3DC0">
      <w:pPr>
        <w:pStyle w:val="Bibliographie"/>
      </w:pPr>
      <w:r w:rsidRPr="00AF3DC0">
        <w:lastRenderedPageBreak/>
        <w:t>[18]</w:t>
      </w:r>
      <w:r w:rsidRPr="00AF3DC0">
        <w:tab/>
        <w:t>« CMT-0904-83T.pdf ». Consulté le: 24 septembre 2023. [En ligne]. Disponible sur: https://www.cuidevices.com/product/resource/cmt-0904-83t.pdf</w:t>
      </w:r>
    </w:p>
    <w:p w14:paraId="798E055F" w14:textId="77777777" w:rsidR="00AF3DC0" w:rsidRPr="00AF3DC0" w:rsidRDefault="00AF3DC0" w:rsidP="00AF3DC0">
      <w:pPr>
        <w:pStyle w:val="Bibliographie"/>
      </w:pPr>
      <w:r w:rsidRPr="00AF3DC0">
        <w:t>[19]</w:t>
      </w:r>
      <w:r w:rsidRPr="00AF3DC0">
        <w:tab/>
        <w:t xml:space="preserve">« Classification », </w:t>
      </w:r>
      <w:proofErr w:type="spellStart"/>
      <w:r w:rsidRPr="00AF3DC0">
        <w:rPr>
          <w:i/>
          <w:iCs/>
        </w:rPr>
        <w:t>Eurocircuits</w:t>
      </w:r>
      <w:proofErr w:type="spellEnd"/>
      <w:r w:rsidRPr="00AF3DC0">
        <w:t>. https://www.eurocircuits.com/pcb-design-guidelines/classification/ (consulté le 18 septembre 2023).</w:t>
      </w:r>
    </w:p>
    <w:p w14:paraId="587114C2" w14:textId="77777777" w:rsidR="00AF3DC0" w:rsidRPr="00AF3DC0" w:rsidRDefault="00AF3DC0" w:rsidP="00AF3DC0">
      <w:pPr>
        <w:pStyle w:val="Bibliographie"/>
      </w:pPr>
      <w:r w:rsidRPr="00AF3DC0">
        <w:t>[20]</w:t>
      </w:r>
      <w:r w:rsidRPr="00AF3DC0">
        <w:tab/>
        <w:t xml:space="preserve">« PCB Trace </w:t>
      </w:r>
      <w:proofErr w:type="spellStart"/>
      <w:r w:rsidRPr="00AF3DC0">
        <w:t>Width</w:t>
      </w:r>
      <w:proofErr w:type="spellEnd"/>
      <w:r w:rsidRPr="00AF3DC0">
        <w:t xml:space="preserve"> Conversion </w:t>
      </w:r>
      <w:proofErr w:type="spellStart"/>
      <w:r w:rsidRPr="00AF3DC0">
        <w:t>Calculator</w:t>
      </w:r>
      <w:proofErr w:type="spellEnd"/>
      <w:r w:rsidRPr="00AF3DC0">
        <w:t xml:space="preserve"> | </w:t>
      </w:r>
      <w:proofErr w:type="spellStart"/>
      <w:r w:rsidRPr="00AF3DC0">
        <w:t>DigiKey</w:t>
      </w:r>
      <w:proofErr w:type="spellEnd"/>
      <w:r w:rsidRPr="00AF3DC0">
        <w:t> ». https://www.digikey.hk/en/resources/conversion-calculators/conversion-calculator-pcb-trace-width (consulté le 18 septembre 2023).</w:t>
      </w:r>
    </w:p>
    <w:p w14:paraId="05362B13" w14:textId="77777777" w:rsidR="00AF3DC0" w:rsidRPr="00AF3DC0" w:rsidRDefault="00AF3DC0" w:rsidP="00AF3DC0">
      <w:pPr>
        <w:pStyle w:val="Bibliographie"/>
      </w:pPr>
      <w:r w:rsidRPr="00AF3DC0">
        <w:t>[21]</w:t>
      </w:r>
      <w:r w:rsidRPr="00AF3DC0">
        <w:tab/>
        <w:t xml:space="preserve">« Utilisation d’un calculateur d’espacement IPC-2221 pour la conception haute tension », </w:t>
      </w:r>
      <w:r w:rsidRPr="00AF3DC0">
        <w:rPr>
          <w:i/>
          <w:iCs/>
        </w:rPr>
        <w:t>Altium</w:t>
      </w:r>
      <w:r w:rsidRPr="00AF3DC0">
        <w:t>, 17 janvier 2020. https://resources.altium.com/fr/p/using-an-ipc-2221-calculator-for-high-voltage-design (consulté le 19 septembre 2023).</w:t>
      </w:r>
    </w:p>
    <w:p w14:paraId="0A1F2E27" w14:textId="77777777" w:rsidR="00AF3DC0" w:rsidRPr="00AF3DC0" w:rsidRDefault="00AF3DC0" w:rsidP="00AF3DC0">
      <w:pPr>
        <w:pStyle w:val="Bibliographie"/>
      </w:pPr>
      <w:r w:rsidRPr="00AF3DC0">
        <w:rPr>
          <w:lang w:val="en-US"/>
        </w:rPr>
        <w:t>[22]</w:t>
      </w:r>
      <w:r w:rsidRPr="00AF3DC0">
        <w:rPr>
          <w:lang w:val="en-US"/>
        </w:rPr>
        <w:tab/>
        <w:t xml:space="preserve">« esp32_hardware_design_guidelines_en.pdf ». </w:t>
      </w:r>
      <w:r w:rsidRPr="00AF3DC0">
        <w:t>Consulté le: 24 septembre 2023. [En ligne]. Disponible sur: https://www.espressif.com/sites/default/files/documentation/esp32_hardware_design_guidelines_en.pdf</w:t>
      </w:r>
    </w:p>
    <w:p w14:paraId="0313E713" w14:textId="7DE086F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59C5678E" w:rsidR="007536BF" w:rsidRPr="00537868" w:rsidRDefault="008E40AF" w:rsidP="00F22A9D">
            <w:pPr>
              <w:rPr>
                <w:rStyle w:val="texte-avertissementCar"/>
              </w:rPr>
            </w:pPr>
            <w:hyperlink r:id="rId83"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126" w:name="_Toc146463618"/>
      <w:r w:rsidRPr="00537868">
        <w:lastRenderedPageBreak/>
        <w:t>Logiciels</w:t>
      </w:r>
      <w:bookmarkEnd w:id="126"/>
    </w:p>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1"/>
        <w:gridCol w:w="3402"/>
        <w:gridCol w:w="1138"/>
      </w:tblGrid>
      <w:tr w:rsidR="004C4000" w:rsidRPr="00537868" w14:paraId="241B829F" w14:textId="77777777" w:rsidTr="00082ACD">
        <w:trPr>
          <w:trHeight w:val="1247"/>
          <w:jc w:val="center"/>
        </w:trPr>
        <w:tc>
          <w:tcPr>
            <w:tcW w:w="5000" w:type="pct"/>
            <w:gridSpan w:val="3"/>
            <w:vAlign w:val="center"/>
          </w:tcPr>
          <w:p w14:paraId="7FE58B3C" w14:textId="40268C5F" w:rsidR="004C4000" w:rsidRPr="00537868" w:rsidRDefault="004C4000" w:rsidP="0082049D">
            <w:pPr>
              <w:pStyle w:val="Image-centree"/>
            </w:pPr>
            <w:r w:rsidRPr="00537868">
              <w:rPr>
                <w:lang w:val="fr-CH" w:eastAsia="fr-CH"/>
              </w:rPr>
              <w:drawing>
                <wp:inline distT="0" distB="0" distL="0" distR="0" wp14:anchorId="3F533C40" wp14:editId="07F55358">
                  <wp:extent cx="2921214" cy="540000"/>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21214" cy="540000"/>
                          </a:xfrm>
                          <a:prstGeom prst="rect">
                            <a:avLst/>
                          </a:prstGeom>
                          <a:noFill/>
                          <a:ln>
                            <a:noFill/>
                          </a:ln>
                        </pic:spPr>
                      </pic:pic>
                    </a:graphicData>
                  </a:graphic>
                </wp:inline>
              </w:drawing>
            </w:r>
          </w:p>
        </w:tc>
      </w:tr>
      <w:tr w:rsidR="0082049D" w:rsidRPr="00537868" w14:paraId="5F46FF96" w14:textId="77777777" w:rsidTr="00082ACD">
        <w:trPr>
          <w:jc w:val="center"/>
        </w:trPr>
        <w:tc>
          <w:tcPr>
            <w:tcW w:w="2295" w:type="pct"/>
            <w:shd w:val="clear" w:color="auto" w:fill="D9D9D9" w:themeFill="background1" w:themeFillShade="D9"/>
          </w:tcPr>
          <w:p w14:paraId="78273D0D" w14:textId="304929D6" w:rsidR="00F82222" w:rsidRPr="00537868" w:rsidRDefault="00F82222" w:rsidP="00036971">
            <w:r>
              <w:t>Description</w:t>
            </w:r>
          </w:p>
        </w:tc>
        <w:tc>
          <w:tcPr>
            <w:tcW w:w="2027" w:type="pct"/>
            <w:shd w:val="clear" w:color="auto" w:fill="D9D9D9" w:themeFill="background1" w:themeFillShade="D9"/>
          </w:tcPr>
          <w:p w14:paraId="4E6ED11F" w14:textId="414B1311" w:rsidR="00F82222" w:rsidRPr="00537868" w:rsidRDefault="00F82222" w:rsidP="00036971">
            <w:r w:rsidRPr="00537868">
              <w:t>Nom</w:t>
            </w:r>
          </w:p>
        </w:tc>
        <w:tc>
          <w:tcPr>
            <w:tcW w:w="678" w:type="pct"/>
            <w:shd w:val="clear" w:color="auto" w:fill="D9D9D9" w:themeFill="background1" w:themeFillShade="D9"/>
          </w:tcPr>
          <w:p w14:paraId="0C59776B" w14:textId="77777777" w:rsidR="00F82222" w:rsidRPr="00537868" w:rsidRDefault="00F82222" w:rsidP="00036971">
            <w:r w:rsidRPr="00537868">
              <w:t>Version</w:t>
            </w:r>
          </w:p>
        </w:tc>
      </w:tr>
      <w:tr w:rsidR="0082049D" w:rsidRPr="00537868" w14:paraId="3F3B562B" w14:textId="77777777" w:rsidTr="00082ACD">
        <w:trPr>
          <w:jc w:val="center"/>
        </w:trPr>
        <w:tc>
          <w:tcPr>
            <w:tcW w:w="2295" w:type="pct"/>
          </w:tcPr>
          <w:p w14:paraId="21357E87" w14:textId="6E0BDEC3" w:rsidR="0082049D" w:rsidRDefault="0019714E" w:rsidP="0019714E">
            <w:r>
              <w:t>Conception électronique</w:t>
            </w:r>
          </w:p>
        </w:tc>
        <w:tc>
          <w:tcPr>
            <w:tcW w:w="2027" w:type="pct"/>
          </w:tcPr>
          <w:p w14:paraId="1C43C66E" w14:textId="49EDA677" w:rsidR="0082049D" w:rsidRPr="00537868" w:rsidRDefault="0082049D" w:rsidP="00036971">
            <w:r>
              <w:t>Altium Designer</w:t>
            </w:r>
          </w:p>
        </w:tc>
        <w:tc>
          <w:tcPr>
            <w:tcW w:w="678" w:type="pct"/>
          </w:tcPr>
          <w:p w14:paraId="6F202514" w14:textId="5D71E677" w:rsidR="0082049D" w:rsidRPr="00537868" w:rsidRDefault="0082049D" w:rsidP="00036971">
            <w:r>
              <w:t>22.7.1</w:t>
            </w:r>
          </w:p>
        </w:tc>
      </w:tr>
      <w:tr w:rsidR="009C4F46" w:rsidRPr="00537868" w14:paraId="3004A59C" w14:textId="77777777" w:rsidTr="00082ACD">
        <w:trPr>
          <w:jc w:val="center"/>
        </w:trPr>
        <w:tc>
          <w:tcPr>
            <w:tcW w:w="2295" w:type="pct"/>
          </w:tcPr>
          <w:p w14:paraId="6800ED0B" w14:textId="2B60B583" w:rsidR="009C4F46" w:rsidRDefault="0019714E" w:rsidP="00036971">
            <w:r>
              <w:t>Modélisation 3D</w:t>
            </w:r>
          </w:p>
        </w:tc>
        <w:tc>
          <w:tcPr>
            <w:tcW w:w="2027" w:type="pct"/>
          </w:tcPr>
          <w:p w14:paraId="0692A8CC" w14:textId="597B4789" w:rsidR="009C4F46" w:rsidRPr="00537868" w:rsidRDefault="0019714E" w:rsidP="00036971">
            <w:r>
              <w:t xml:space="preserve">SolidWorks </w:t>
            </w:r>
          </w:p>
        </w:tc>
        <w:tc>
          <w:tcPr>
            <w:tcW w:w="678" w:type="pct"/>
          </w:tcPr>
          <w:p w14:paraId="43625FDE" w14:textId="4AC37710" w:rsidR="009C4F46" w:rsidRPr="00537868" w:rsidRDefault="0019714E" w:rsidP="00036971">
            <w:r>
              <w:t>2023</w:t>
            </w:r>
          </w:p>
        </w:tc>
      </w:tr>
      <w:tr w:rsidR="0082049D" w:rsidRPr="00537868" w14:paraId="18F30EA5" w14:textId="77777777" w:rsidTr="00082ACD">
        <w:trPr>
          <w:jc w:val="center"/>
        </w:trPr>
        <w:tc>
          <w:tcPr>
            <w:tcW w:w="2295" w:type="pct"/>
          </w:tcPr>
          <w:p w14:paraId="79F1DE60" w14:textId="4C689401" w:rsidR="00F82222" w:rsidRPr="00537868" w:rsidRDefault="004C2D40" w:rsidP="00036971">
            <w:r>
              <w:t>IDE de p</w:t>
            </w:r>
            <w:r w:rsidR="00F82222">
              <w:t>rogrammation du PIC32</w:t>
            </w:r>
          </w:p>
        </w:tc>
        <w:tc>
          <w:tcPr>
            <w:tcW w:w="2027" w:type="pct"/>
          </w:tcPr>
          <w:p w14:paraId="41C814C7" w14:textId="145E1FAD" w:rsidR="00F82222" w:rsidRPr="00537868" w:rsidRDefault="00F82222" w:rsidP="00036971">
            <w:r w:rsidRPr="00537868">
              <w:t>MPLAB X</w:t>
            </w:r>
          </w:p>
        </w:tc>
        <w:tc>
          <w:tcPr>
            <w:tcW w:w="678" w:type="pct"/>
          </w:tcPr>
          <w:p w14:paraId="33D1F6BA" w14:textId="77777777" w:rsidR="00F82222" w:rsidRPr="00537868" w:rsidRDefault="00F82222" w:rsidP="00036971">
            <w:r w:rsidRPr="00537868">
              <w:t>5.45</w:t>
            </w:r>
          </w:p>
        </w:tc>
      </w:tr>
      <w:tr w:rsidR="0082049D" w:rsidRPr="00537868" w14:paraId="72E110ED" w14:textId="77777777" w:rsidTr="00082ACD">
        <w:trPr>
          <w:jc w:val="center"/>
        </w:trPr>
        <w:tc>
          <w:tcPr>
            <w:tcW w:w="2295" w:type="pct"/>
          </w:tcPr>
          <w:p w14:paraId="755A0341" w14:textId="4018C7E9" w:rsidR="00F82222" w:rsidRPr="00537868" w:rsidRDefault="004C2D40" w:rsidP="00036971">
            <w:r>
              <w:t>Configuration du PIC32</w:t>
            </w:r>
          </w:p>
        </w:tc>
        <w:tc>
          <w:tcPr>
            <w:tcW w:w="2027" w:type="pct"/>
          </w:tcPr>
          <w:p w14:paraId="3F8597F3" w14:textId="4EED015C" w:rsidR="00F82222" w:rsidRPr="00537868" w:rsidRDefault="00F82222" w:rsidP="00036971">
            <w:proofErr w:type="spellStart"/>
            <w:r w:rsidRPr="00537868">
              <w:t>Harmony</w:t>
            </w:r>
            <w:proofErr w:type="spellEnd"/>
          </w:p>
        </w:tc>
        <w:tc>
          <w:tcPr>
            <w:tcW w:w="678" w:type="pct"/>
          </w:tcPr>
          <w:p w14:paraId="03230E1D" w14:textId="274802E1" w:rsidR="00F82222" w:rsidRPr="00537868" w:rsidRDefault="0082049D" w:rsidP="00036971">
            <w:r>
              <w:t>2.06</w:t>
            </w:r>
          </w:p>
        </w:tc>
      </w:tr>
      <w:tr w:rsidR="001B48D0" w:rsidRPr="00537868" w14:paraId="60F1B6C8" w14:textId="77777777" w:rsidTr="00082ACD">
        <w:trPr>
          <w:jc w:val="center"/>
        </w:trPr>
        <w:tc>
          <w:tcPr>
            <w:tcW w:w="2295" w:type="pct"/>
          </w:tcPr>
          <w:p w14:paraId="00D08066" w14:textId="071C64BA" w:rsidR="001B48D0" w:rsidRDefault="001B48D0" w:rsidP="00036971">
            <w:r>
              <w:t>Compilateur intégré à MPLAB</w:t>
            </w:r>
          </w:p>
        </w:tc>
        <w:tc>
          <w:tcPr>
            <w:tcW w:w="2027" w:type="pct"/>
          </w:tcPr>
          <w:p w14:paraId="59DA8A77" w14:textId="0802DFA4" w:rsidR="001B48D0" w:rsidRDefault="001B48D0" w:rsidP="00036971">
            <w:r>
              <w:t>XC32</w:t>
            </w:r>
          </w:p>
        </w:tc>
        <w:tc>
          <w:tcPr>
            <w:tcW w:w="678" w:type="pct"/>
          </w:tcPr>
          <w:p w14:paraId="2FFEE707" w14:textId="63418E74" w:rsidR="001B48D0" w:rsidRDefault="001B48D0" w:rsidP="00036971">
            <w:r>
              <w:t>2.50</w:t>
            </w:r>
          </w:p>
        </w:tc>
      </w:tr>
      <w:tr w:rsidR="0082049D" w:rsidRPr="00537868" w14:paraId="046929D2" w14:textId="77777777" w:rsidTr="00082ACD">
        <w:trPr>
          <w:jc w:val="center"/>
        </w:trPr>
        <w:tc>
          <w:tcPr>
            <w:tcW w:w="2295" w:type="pct"/>
          </w:tcPr>
          <w:p w14:paraId="3EC76B25" w14:textId="796A813B" w:rsidR="0082049D" w:rsidRDefault="0082049D" w:rsidP="00036971">
            <w:r>
              <w:t>Gestionnaire de versions</w:t>
            </w:r>
          </w:p>
        </w:tc>
        <w:tc>
          <w:tcPr>
            <w:tcW w:w="2027" w:type="pct"/>
          </w:tcPr>
          <w:p w14:paraId="03664C3A" w14:textId="6D7BDF27" w:rsidR="0082049D" w:rsidRPr="00537868" w:rsidRDefault="0082049D" w:rsidP="00036971">
            <w:r>
              <w:t>GitHub Desktop</w:t>
            </w:r>
          </w:p>
        </w:tc>
        <w:tc>
          <w:tcPr>
            <w:tcW w:w="678" w:type="pct"/>
          </w:tcPr>
          <w:p w14:paraId="06870220" w14:textId="7E4FB359" w:rsidR="0082049D" w:rsidRPr="00537868" w:rsidRDefault="0082049D" w:rsidP="00036971">
            <w:r>
              <w:t>3.3.3</w:t>
            </w:r>
          </w:p>
        </w:tc>
      </w:tr>
      <w:tr w:rsidR="0082049D" w:rsidRPr="00537868" w14:paraId="3BB7E538" w14:textId="77777777" w:rsidTr="00082ACD">
        <w:trPr>
          <w:jc w:val="center"/>
        </w:trPr>
        <w:tc>
          <w:tcPr>
            <w:tcW w:w="2295" w:type="pct"/>
          </w:tcPr>
          <w:p w14:paraId="17C03F9D" w14:textId="3DF7F056" w:rsidR="0082049D" w:rsidRDefault="0082049D" w:rsidP="00036971">
            <w:r>
              <w:t>Gestionnaire de bibliographie</w:t>
            </w:r>
          </w:p>
        </w:tc>
        <w:tc>
          <w:tcPr>
            <w:tcW w:w="2027" w:type="pct"/>
          </w:tcPr>
          <w:p w14:paraId="455528D3" w14:textId="62A001FE" w:rsidR="0082049D" w:rsidRDefault="0082049D" w:rsidP="00036971">
            <w:proofErr w:type="spellStart"/>
            <w:r>
              <w:t>Zotero</w:t>
            </w:r>
            <w:proofErr w:type="spellEnd"/>
          </w:p>
        </w:tc>
        <w:tc>
          <w:tcPr>
            <w:tcW w:w="678" w:type="pct"/>
          </w:tcPr>
          <w:p w14:paraId="6F0C08BB" w14:textId="6D0CA1E5" w:rsidR="0082049D" w:rsidRDefault="0082049D" w:rsidP="00036971">
            <w:r>
              <w:t>6.0.27</w:t>
            </w:r>
          </w:p>
        </w:tc>
      </w:tr>
    </w:tbl>
    <w:p w14:paraId="57520062" w14:textId="77777777" w:rsidR="00414BC7" w:rsidRPr="00537868" w:rsidRDefault="00414BC7" w:rsidP="00036971"/>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5"/>
        <w:gridCol w:w="3402"/>
        <w:gridCol w:w="1134"/>
      </w:tblGrid>
      <w:tr w:rsidR="0082049D" w:rsidRPr="00537868" w14:paraId="7E20CB75" w14:textId="77777777" w:rsidTr="00082ACD">
        <w:trPr>
          <w:trHeight w:val="1247"/>
          <w:jc w:val="center"/>
        </w:trPr>
        <w:tc>
          <w:tcPr>
            <w:tcW w:w="5000" w:type="pct"/>
            <w:gridSpan w:val="3"/>
            <w:vAlign w:val="center"/>
          </w:tcPr>
          <w:p w14:paraId="333EBA3C" w14:textId="38542E4F" w:rsidR="0082049D" w:rsidRPr="00537868" w:rsidRDefault="0082049D" w:rsidP="0082049D">
            <w:pPr>
              <w:pStyle w:val="Image-centree"/>
            </w:pPr>
            <w:r w:rsidRPr="00537868">
              <w:rPr>
                <w:lang w:val="fr-CH" w:eastAsia="fr-CH"/>
              </w:rPr>
              <w:drawing>
                <wp:inline distT="0" distB="0" distL="0" distR="0" wp14:anchorId="1ED5771B" wp14:editId="15DD4BEF">
                  <wp:extent cx="1698175" cy="540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21739" b="21719"/>
                          <a:stretch/>
                        </pic:blipFill>
                        <pic:spPr bwMode="auto">
                          <a:xfrm>
                            <a:off x="0" y="0"/>
                            <a:ext cx="169817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49D" w:rsidRPr="00537868" w14:paraId="6D04E56D" w14:textId="77777777" w:rsidTr="00082ACD">
        <w:trPr>
          <w:trHeight w:val="53"/>
          <w:jc w:val="center"/>
        </w:trPr>
        <w:tc>
          <w:tcPr>
            <w:tcW w:w="2297" w:type="pct"/>
            <w:shd w:val="clear" w:color="auto" w:fill="D9D9D9" w:themeFill="background1" w:themeFillShade="D9"/>
          </w:tcPr>
          <w:p w14:paraId="4DC00F73" w14:textId="674EA5B5" w:rsidR="0082049D" w:rsidRPr="00537868" w:rsidRDefault="0082049D" w:rsidP="00036971">
            <w:r>
              <w:t>Description</w:t>
            </w:r>
          </w:p>
        </w:tc>
        <w:tc>
          <w:tcPr>
            <w:tcW w:w="2027" w:type="pct"/>
            <w:shd w:val="clear" w:color="auto" w:fill="D9D9D9" w:themeFill="background1" w:themeFillShade="D9"/>
          </w:tcPr>
          <w:p w14:paraId="4B2A4250" w14:textId="50B1BD82" w:rsidR="0082049D" w:rsidRPr="00537868" w:rsidRDefault="0082049D" w:rsidP="00036971">
            <w:r w:rsidRPr="00537868">
              <w:t>Nom</w:t>
            </w:r>
          </w:p>
        </w:tc>
        <w:tc>
          <w:tcPr>
            <w:tcW w:w="675" w:type="pct"/>
            <w:shd w:val="clear" w:color="auto" w:fill="D9D9D9" w:themeFill="background1" w:themeFillShade="D9"/>
          </w:tcPr>
          <w:p w14:paraId="2F3EC5D0" w14:textId="479D2A49" w:rsidR="0082049D" w:rsidRPr="00537868" w:rsidRDefault="0082049D" w:rsidP="00036971">
            <w:r w:rsidRPr="00537868">
              <w:t>Version</w:t>
            </w:r>
          </w:p>
        </w:tc>
      </w:tr>
      <w:tr w:rsidR="0082049D" w:rsidRPr="00537868" w14:paraId="46B7E7D1" w14:textId="77777777" w:rsidTr="00082ACD">
        <w:trPr>
          <w:jc w:val="center"/>
        </w:trPr>
        <w:tc>
          <w:tcPr>
            <w:tcW w:w="2297" w:type="pct"/>
          </w:tcPr>
          <w:p w14:paraId="73A48BDA" w14:textId="4FAEA130" w:rsidR="0082049D" w:rsidRPr="00537868" w:rsidRDefault="0082049D" w:rsidP="00036971">
            <w:r>
              <w:t>Utilitaire de lecture RFID</w:t>
            </w:r>
          </w:p>
        </w:tc>
        <w:tc>
          <w:tcPr>
            <w:tcW w:w="2027" w:type="pct"/>
          </w:tcPr>
          <w:p w14:paraId="6FE26A1A" w14:textId="4CEC106D" w:rsidR="0082049D" w:rsidRPr="00537868" w:rsidRDefault="0082049D" w:rsidP="00036971">
            <w:r w:rsidRPr="00537868">
              <w:t>N</w:t>
            </w:r>
            <w:r>
              <w:t>FC</w:t>
            </w:r>
            <w:r w:rsidRPr="00537868">
              <w:t xml:space="preserve"> Tools</w:t>
            </w:r>
          </w:p>
        </w:tc>
        <w:tc>
          <w:tcPr>
            <w:tcW w:w="675" w:type="pct"/>
          </w:tcPr>
          <w:p w14:paraId="5C0D49AD" w14:textId="53CC3569" w:rsidR="0082049D" w:rsidRPr="00537868" w:rsidRDefault="0082049D" w:rsidP="00036971">
            <w:r w:rsidRPr="00537868">
              <w:t>8.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127" w:name="_Toc146463619"/>
      <w:r>
        <w:lastRenderedPageBreak/>
        <w:t>Figures</w:t>
      </w:r>
      <w:bookmarkEnd w:id="127"/>
    </w:p>
    <w:p w14:paraId="5B5CBBA7" w14:textId="0E0933BC"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463636" w:history="1">
        <w:r w:rsidR="000E744C" w:rsidRPr="00B90F9E">
          <w:rPr>
            <w:rStyle w:val="Lienhypertexte"/>
            <w:noProof/>
          </w:rPr>
          <w:t>Figure 1 : Illustration du système, issu du CDC</w:t>
        </w:r>
        <w:r w:rsidR="000E744C">
          <w:rPr>
            <w:noProof/>
            <w:webHidden/>
          </w:rPr>
          <w:tab/>
        </w:r>
        <w:r w:rsidR="000E744C">
          <w:rPr>
            <w:noProof/>
            <w:webHidden/>
          </w:rPr>
          <w:fldChar w:fldCharType="begin"/>
        </w:r>
        <w:r w:rsidR="000E744C">
          <w:rPr>
            <w:noProof/>
            <w:webHidden/>
          </w:rPr>
          <w:instrText xml:space="preserve"> PAGEREF _Toc146463636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0F97EE88" w14:textId="66CEDD3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7" w:history="1">
        <w:r w:rsidR="000E744C" w:rsidRPr="00B90F9E">
          <w:rPr>
            <w:rStyle w:val="Lienhypertexte"/>
            <w:noProof/>
          </w:rPr>
          <w:t>Figure 2 : Schéma-bloc du système</w:t>
        </w:r>
        <w:r w:rsidR="000E744C">
          <w:rPr>
            <w:noProof/>
            <w:webHidden/>
          </w:rPr>
          <w:tab/>
        </w:r>
        <w:r w:rsidR="000E744C">
          <w:rPr>
            <w:noProof/>
            <w:webHidden/>
          </w:rPr>
          <w:fldChar w:fldCharType="begin"/>
        </w:r>
        <w:r w:rsidR="000E744C">
          <w:rPr>
            <w:noProof/>
            <w:webHidden/>
          </w:rPr>
          <w:instrText xml:space="preserve"> PAGEREF _Toc146463637 \h </w:instrText>
        </w:r>
        <w:r w:rsidR="000E744C">
          <w:rPr>
            <w:noProof/>
            <w:webHidden/>
          </w:rPr>
        </w:r>
        <w:r w:rsidR="000E744C">
          <w:rPr>
            <w:noProof/>
            <w:webHidden/>
          </w:rPr>
          <w:fldChar w:fldCharType="separate"/>
        </w:r>
        <w:r w:rsidR="000E744C">
          <w:rPr>
            <w:noProof/>
            <w:webHidden/>
          </w:rPr>
          <w:t>6</w:t>
        </w:r>
        <w:r w:rsidR="000E744C">
          <w:rPr>
            <w:noProof/>
            <w:webHidden/>
          </w:rPr>
          <w:fldChar w:fldCharType="end"/>
        </w:r>
      </w:hyperlink>
    </w:p>
    <w:p w14:paraId="52A68A5B" w14:textId="0738CAEA"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8" w:history="1">
        <w:r w:rsidR="000E744C" w:rsidRPr="00B90F9E">
          <w:rPr>
            <w:rStyle w:val="Lienhypertexte"/>
            <w:noProof/>
          </w:rPr>
          <w:t>Figure 3 : Schéma du convertisseur AC/DC</w:t>
        </w:r>
        <w:r w:rsidR="000E744C">
          <w:rPr>
            <w:noProof/>
            <w:webHidden/>
          </w:rPr>
          <w:tab/>
        </w:r>
        <w:r w:rsidR="000E744C">
          <w:rPr>
            <w:noProof/>
            <w:webHidden/>
          </w:rPr>
          <w:fldChar w:fldCharType="begin"/>
        </w:r>
        <w:r w:rsidR="000E744C">
          <w:rPr>
            <w:noProof/>
            <w:webHidden/>
          </w:rPr>
          <w:instrText xml:space="preserve"> PAGEREF _Toc146463638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5A16B2AD" w14:textId="0038A773"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9" w:history="1">
        <w:r w:rsidR="000E744C" w:rsidRPr="00B90F9E">
          <w:rPr>
            <w:rStyle w:val="Lienhypertexte"/>
            <w:noProof/>
          </w:rPr>
          <w:t>Figure 4 : Schéma du relai de puissance</w:t>
        </w:r>
        <w:r w:rsidR="000E744C">
          <w:rPr>
            <w:noProof/>
            <w:webHidden/>
          </w:rPr>
          <w:tab/>
        </w:r>
        <w:r w:rsidR="000E744C">
          <w:rPr>
            <w:noProof/>
            <w:webHidden/>
          </w:rPr>
          <w:fldChar w:fldCharType="begin"/>
        </w:r>
        <w:r w:rsidR="000E744C">
          <w:rPr>
            <w:noProof/>
            <w:webHidden/>
          </w:rPr>
          <w:instrText xml:space="preserve"> PAGEREF _Toc146463639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33D18D16" w14:textId="39B1BC3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0" w:history="1">
        <w:r w:rsidR="000E744C" w:rsidRPr="00B90F9E">
          <w:rPr>
            <w:rStyle w:val="Lienhypertexte"/>
            <w:noProof/>
          </w:rPr>
          <w:t>Figure 5 : Assignation des broches du PIC32</w:t>
        </w:r>
        <w:r w:rsidR="000E744C">
          <w:rPr>
            <w:noProof/>
            <w:webHidden/>
          </w:rPr>
          <w:tab/>
        </w:r>
        <w:r w:rsidR="000E744C">
          <w:rPr>
            <w:noProof/>
            <w:webHidden/>
          </w:rPr>
          <w:fldChar w:fldCharType="begin"/>
        </w:r>
        <w:r w:rsidR="000E744C">
          <w:rPr>
            <w:noProof/>
            <w:webHidden/>
          </w:rPr>
          <w:instrText xml:space="preserve"> PAGEREF _Toc146463640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091E5099" w14:textId="6EE19D2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6" w:anchor="_Toc146463641" w:history="1">
        <w:r w:rsidR="000E744C" w:rsidRPr="00B90F9E">
          <w:rPr>
            <w:rStyle w:val="Lienhypertexte"/>
            <w:noProof/>
          </w:rPr>
          <w:t>Figure 6 : Condensateurs de découplage PIC32</w:t>
        </w:r>
        <w:r w:rsidR="000E744C">
          <w:rPr>
            <w:noProof/>
            <w:webHidden/>
          </w:rPr>
          <w:tab/>
        </w:r>
        <w:r w:rsidR="000E744C">
          <w:rPr>
            <w:noProof/>
            <w:webHidden/>
          </w:rPr>
          <w:fldChar w:fldCharType="begin"/>
        </w:r>
        <w:r w:rsidR="000E744C">
          <w:rPr>
            <w:noProof/>
            <w:webHidden/>
          </w:rPr>
          <w:instrText xml:space="preserve"> PAGEREF _Toc146463641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6B06BB9F" w14:textId="24EF5E7E"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7" w:anchor="_Toc146463642" w:history="1">
        <w:r w:rsidR="000E744C" w:rsidRPr="00B90F9E">
          <w:rPr>
            <w:rStyle w:val="Lienhypertexte"/>
            <w:noProof/>
          </w:rPr>
          <w:t>Figure 7 : Port de programmation PIC32</w:t>
        </w:r>
        <w:r w:rsidR="000E744C">
          <w:rPr>
            <w:noProof/>
            <w:webHidden/>
          </w:rPr>
          <w:tab/>
        </w:r>
        <w:r w:rsidR="000E744C">
          <w:rPr>
            <w:noProof/>
            <w:webHidden/>
          </w:rPr>
          <w:fldChar w:fldCharType="begin"/>
        </w:r>
        <w:r w:rsidR="000E744C">
          <w:rPr>
            <w:noProof/>
            <w:webHidden/>
          </w:rPr>
          <w:instrText xml:space="preserve"> PAGEREF _Toc146463642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7C58ABE2" w14:textId="3881BCA8"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8" w:anchor="_Toc146463643" w:history="1">
        <w:r w:rsidR="000E744C" w:rsidRPr="00B90F9E">
          <w:rPr>
            <w:rStyle w:val="Lienhypertexte"/>
            <w:noProof/>
          </w:rPr>
          <w:t>Figure 8 : Schéma du quartz externe PIC32</w:t>
        </w:r>
        <w:r w:rsidR="000E744C">
          <w:rPr>
            <w:noProof/>
            <w:webHidden/>
          </w:rPr>
          <w:tab/>
        </w:r>
        <w:r w:rsidR="000E744C">
          <w:rPr>
            <w:noProof/>
            <w:webHidden/>
          </w:rPr>
          <w:fldChar w:fldCharType="begin"/>
        </w:r>
        <w:r w:rsidR="000E744C">
          <w:rPr>
            <w:noProof/>
            <w:webHidden/>
          </w:rPr>
          <w:instrText xml:space="preserve"> PAGEREF _Toc146463643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70C6F74F" w14:textId="5C2E5F4B"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4" w:history="1">
        <w:r w:rsidR="000E744C" w:rsidRPr="00B90F9E">
          <w:rPr>
            <w:rStyle w:val="Lienhypertexte"/>
            <w:noProof/>
          </w:rPr>
          <w:t>Figure 9 : Principe du contrôleur PHY</w:t>
        </w:r>
        <w:r w:rsidR="000E744C">
          <w:rPr>
            <w:noProof/>
            <w:webHidden/>
          </w:rPr>
          <w:tab/>
        </w:r>
        <w:r w:rsidR="000E744C">
          <w:rPr>
            <w:noProof/>
            <w:webHidden/>
          </w:rPr>
          <w:fldChar w:fldCharType="begin"/>
        </w:r>
        <w:r w:rsidR="000E744C">
          <w:rPr>
            <w:noProof/>
            <w:webHidden/>
          </w:rPr>
          <w:instrText xml:space="preserve"> PAGEREF _Toc146463644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1C0A756E" w14:textId="069DD92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5" w:history="1">
        <w:r w:rsidR="000E744C" w:rsidRPr="00B90F9E">
          <w:rPr>
            <w:rStyle w:val="Lienhypertexte"/>
            <w:noProof/>
          </w:rPr>
          <w:t>Figure 10 : Schéma de la "PHY Daughter Board"</w:t>
        </w:r>
        <w:r w:rsidR="000E744C">
          <w:rPr>
            <w:noProof/>
            <w:webHidden/>
          </w:rPr>
          <w:tab/>
        </w:r>
        <w:r w:rsidR="000E744C">
          <w:rPr>
            <w:noProof/>
            <w:webHidden/>
          </w:rPr>
          <w:fldChar w:fldCharType="begin"/>
        </w:r>
        <w:r w:rsidR="000E744C">
          <w:rPr>
            <w:noProof/>
            <w:webHidden/>
          </w:rPr>
          <w:instrText xml:space="preserve"> PAGEREF _Toc146463645 \h </w:instrText>
        </w:r>
        <w:r w:rsidR="000E744C">
          <w:rPr>
            <w:noProof/>
            <w:webHidden/>
          </w:rPr>
        </w:r>
        <w:r w:rsidR="000E744C">
          <w:rPr>
            <w:noProof/>
            <w:webHidden/>
          </w:rPr>
          <w:fldChar w:fldCharType="separate"/>
        </w:r>
        <w:r w:rsidR="000E744C">
          <w:rPr>
            <w:noProof/>
            <w:webHidden/>
          </w:rPr>
          <w:t>13</w:t>
        </w:r>
        <w:r w:rsidR="000E744C">
          <w:rPr>
            <w:noProof/>
            <w:webHidden/>
          </w:rPr>
          <w:fldChar w:fldCharType="end"/>
        </w:r>
      </w:hyperlink>
    </w:p>
    <w:p w14:paraId="5847CDCF" w14:textId="3F31748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6" w:history="1">
        <w:r w:rsidR="000E744C" w:rsidRPr="00B90F9E">
          <w:rPr>
            <w:rStyle w:val="Lienhypertexte"/>
            <w:noProof/>
          </w:rPr>
          <w:t>Figure 11 : Schéma de l'oscillateur externe sur le "Ethernet Kit 2"</w:t>
        </w:r>
        <w:r w:rsidR="000E744C">
          <w:rPr>
            <w:noProof/>
            <w:webHidden/>
          </w:rPr>
          <w:tab/>
        </w:r>
        <w:r w:rsidR="000E744C">
          <w:rPr>
            <w:noProof/>
            <w:webHidden/>
          </w:rPr>
          <w:fldChar w:fldCharType="begin"/>
        </w:r>
        <w:r w:rsidR="000E744C">
          <w:rPr>
            <w:noProof/>
            <w:webHidden/>
          </w:rPr>
          <w:instrText xml:space="preserve"> PAGEREF _Toc146463646 \h </w:instrText>
        </w:r>
        <w:r w:rsidR="000E744C">
          <w:rPr>
            <w:noProof/>
            <w:webHidden/>
          </w:rPr>
        </w:r>
        <w:r w:rsidR="000E744C">
          <w:rPr>
            <w:noProof/>
            <w:webHidden/>
          </w:rPr>
          <w:fldChar w:fldCharType="separate"/>
        </w:r>
        <w:r w:rsidR="000E744C">
          <w:rPr>
            <w:noProof/>
            <w:webHidden/>
          </w:rPr>
          <w:t>13</w:t>
        </w:r>
        <w:r w:rsidR="000E744C">
          <w:rPr>
            <w:noProof/>
            <w:webHidden/>
          </w:rPr>
          <w:fldChar w:fldCharType="end"/>
        </w:r>
      </w:hyperlink>
    </w:p>
    <w:p w14:paraId="55AF57AA" w14:textId="20ACDC8E"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7" w:history="1">
        <w:r w:rsidR="000E744C" w:rsidRPr="00B90F9E">
          <w:rPr>
            <w:rStyle w:val="Lienhypertexte"/>
            <w:noProof/>
          </w:rPr>
          <w:t>Figure 12 : Modes de démarrage de l'ESP32</w:t>
        </w:r>
        <w:r w:rsidR="000E744C">
          <w:rPr>
            <w:noProof/>
            <w:webHidden/>
          </w:rPr>
          <w:tab/>
        </w:r>
        <w:r w:rsidR="000E744C">
          <w:rPr>
            <w:noProof/>
            <w:webHidden/>
          </w:rPr>
          <w:fldChar w:fldCharType="begin"/>
        </w:r>
        <w:r w:rsidR="000E744C">
          <w:rPr>
            <w:noProof/>
            <w:webHidden/>
          </w:rPr>
          <w:instrText xml:space="preserve"> PAGEREF _Toc146463647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42C2E9F4" w14:textId="4F3D58CC"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9" w:anchor="_Toc146463648" w:history="1">
        <w:r w:rsidR="000E744C" w:rsidRPr="00B90F9E">
          <w:rPr>
            <w:rStyle w:val="Lienhypertexte"/>
            <w:noProof/>
          </w:rPr>
          <w:t>Figure 13 : Schéma de sélection du mode de l'ESP32</w:t>
        </w:r>
        <w:r w:rsidR="000E744C">
          <w:rPr>
            <w:noProof/>
            <w:webHidden/>
          </w:rPr>
          <w:tab/>
        </w:r>
        <w:r w:rsidR="000E744C">
          <w:rPr>
            <w:noProof/>
            <w:webHidden/>
          </w:rPr>
          <w:fldChar w:fldCharType="begin"/>
        </w:r>
        <w:r w:rsidR="000E744C">
          <w:rPr>
            <w:noProof/>
            <w:webHidden/>
          </w:rPr>
          <w:instrText xml:space="preserve"> PAGEREF _Toc146463648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4A95FD46" w14:textId="7611BCF0"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9" w:history="1">
        <w:r w:rsidR="000E744C" w:rsidRPr="00B90F9E">
          <w:rPr>
            <w:rStyle w:val="Lienhypertexte"/>
            <w:noProof/>
          </w:rPr>
          <w:t>Figure 14 : Technologie du badge RFID de l'ES</w:t>
        </w:r>
        <w:r w:rsidR="000E744C">
          <w:rPr>
            <w:noProof/>
            <w:webHidden/>
          </w:rPr>
          <w:tab/>
        </w:r>
        <w:r w:rsidR="000E744C">
          <w:rPr>
            <w:noProof/>
            <w:webHidden/>
          </w:rPr>
          <w:fldChar w:fldCharType="begin"/>
        </w:r>
        <w:r w:rsidR="000E744C">
          <w:rPr>
            <w:noProof/>
            <w:webHidden/>
          </w:rPr>
          <w:instrText xml:space="preserve"> PAGEREF _Toc146463649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772232C7" w14:textId="104D685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0" w:history="1">
        <w:r w:rsidR="000E744C" w:rsidRPr="00B90F9E">
          <w:rPr>
            <w:rStyle w:val="Lienhypertexte"/>
            <w:noProof/>
          </w:rPr>
          <w:t>Figure 15 : Schéma des connecteurs des modules RFID</w:t>
        </w:r>
        <w:r w:rsidR="000E744C">
          <w:rPr>
            <w:noProof/>
            <w:webHidden/>
          </w:rPr>
          <w:tab/>
        </w:r>
        <w:r w:rsidR="000E744C">
          <w:rPr>
            <w:noProof/>
            <w:webHidden/>
          </w:rPr>
          <w:fldChar w:fldCharType="begin"/>
        </w:r>
        <w:r w:rsidR="000E744C">
          <w:rPr>
            <w:noProof/>
            <w:webHidden/>
          </w:rPr>
          <w:instrText xml:space="preserve"> PAGEREF _Toc146463650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76030004" w14:textId="4298E654"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90" w:anchor="_Toc146463651" w:history="1">
        <w:r w:rsidR="000E744C" w:rsidRPr="00B90F9E">
          <w:rPr>
            <w:rStyle w:val="Lienhypertexte"/>
            <w:noProof/>
          </w:rPr>
          <w:t>Figure 16 : Schéma des LEDs RGB d'interface</w:t>
        </w:r>
        <w:r w:rsidR="000E744C">
          <w:rPr>
            <w:noProof/>
            <w:webHidden/>
          </w:rPr>
          <w:tab/>
        </w:r>
        <w:r w:rsidR="000E744C">
          <w:rPr>
            <w:noProof/>
            <w:webHidden/>
          </w:rPr>
          <w:fldChar w:fldCharType="begin"/>
        </w:r>
        <w:r w:rsidR="000E744C">
          <w:rPr>
            <w:noProof/>
            <w:webHidden/>
          </w:rPr>
          <w:instrText xml:space="preserve"> PAGEREF _Toc146463651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6C247FE1" w14:textId="0B3511A8"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91" w:anchor="_Toc146463652" w:history="1">
        <w:r w:rsidR="000E744C" w:rsidRPr="00B90F9E">
          <w:rPr>
            <w:rStyle w:val="Lienhypertexte"/>
            <w:noProof/>
          </w:rPr>
          <w:t>Figure 17 : Schéma LEDs témoins</w:t>
        </w:r>
        <w:r w:rsidR="000E744C">
          <w:rPr>
            <w:noProof/>
            <w:webHidden/>
          </w:rPr>
          <w:tab/>
        </w:r>
        <w:r w:rsidR="000E744C">
          <w:rPr>
            <w:noProof/>
            <w:webHidden/>
          </w:rPr>
          <w:fldChar w:fldCharType="begin"/>
        </w:r>
        <w:r w:rsidR="000E744C">
          <w:rPr>
            <w:noProof/>
            <w:webHidden/>
          </w:rPr>
          <w:instrText xml:space="preserve"> PAGEREF _Toc146463652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4F4AC044" w14:textId="37CA654D"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92" w:anchor="_Toc146463653" w:history="1">
        <w:r w:rsidR="000E744C" w:rsidRPr="00B90F9E">
          <w:rPr>
            <w:rStyle w:val="Lienhypertexte"/>
            <w:noProof/>
          </w:rPr>
          <w:t>Figure 18 : Schéma du buzzer</w:t>
        </w:r>
        <w:r w:rsidR="000E744C">
          <w:rPr>
            <w:noProof/>
            <w:webHidden/>
          </w:rPr>
          <w:tab/>
        </w:r>
        <w:r w:rsidR="000E744C">
          <w:rPr>
            <w:noProof/>
            <w:webHidden/>
          </w:rPr>
          <w:fldChar w:fldCharType="begin"/>
        </w:r>
        <w:r w:rsidR="000E744C">
          <w:rPr>
            <w:noProof/>
            <w:webHidden/>
          </w:rPr>
          <w:instrText xml:space="preserve"> PAGEREF _Toc146463653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01BECF57" w14:textId="0357508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4" w:history="1">
        <w:r w:rsidR="000E744C" w:rsidRPr="00B90F9E">
          <w:rPr>
            <w:rStyle w:val="Lienhypertexte"/>
            <w:noProof/>
          </w:rPr>
          <w:t>Figure 19 : Recommandations de placement de l'ESP32</w:t>
        </w:r>
        <w:r w:rsidR="000E744C">
          <w:rPr>
            <w:noProof/>
            <w:webHidden/>
          </w:rPr>
          <w:tab/>
        </w:r>
        <w:r w:rsidR="000E744C">
          <w:rPr>
            <w:noProof/>
            <w:webHidden/>
          </w:rPr>
          <w:fldChar w:fldCharType="begin"/>
        </w:r>
        <w:r w:rsidR="000E744C">
          <w:rPr>
            <w:noProof/>
            <w:webHidden/>
          </w:rPr>
          <w:instrText xml:space="preserve"> PAGEREF _Toc146463654 \h </w:instrText>
        </w:r>
        <w:r w:rsidR="000E744C">
          <w:rPr>
            <w:noProof/>
            <w:webHidden/>
          </w:rPr>
        </w:r>
        <w:r w:rsidR="000E744C">
          <w:rPr>
            <w:noProof/>
            <w:webHidden/>
          </w:rPr>
          <w:fldChar w:fldCharType="separate"/>
        </w:r>
        <w:r w:rsidR="000E744C">
          <w:rPr>
            <w:noProof/>
            <w:webHidden/>
          </w:rPr>
          <w:t>27</w:t>
        </w:r>
        <w:r w:rsidR="000E744C">
          <w:rPr>
            <w:noProof/>
            <w:webHidden/>
          </w:rPr>
          <w:fldChar w:fldCharType="end"/>
        </w:r>
      </w:hyperlink>
    </w:p>
    <w:p w14:paraId="1024FFE5" w14:textId="6A67186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5" w:history="1">
        <w:r w:rsidR="000E744C" w:rsidRPr="00B90F9E">
          <w:rPr>
            <w:rStyle w:val="Lienhypertexte"/>
            <w:noProof/>
          </w:rPr>
          <w:t>Figure 20 : Recommandation de dégagement pour l'antenne de l'ESP32</w:t>
        </w:r>
        <w:r w:rsidR="000E744C">
          <w:rPr>
            <w:noProof/>
            <w:webHidden/>
          </w:rPr>
          <w:tab/>
        </w:r>
        <w:r w:rsidR="000E744C">
          <w:rPr>
            <w:noProof/>
            <w:webHidden/>
          </w:rPr>
          <w:fldChar w:fldCharType="begin"/>
        </w:r>
        <w:r w:rsidR="000E744C">
          <w:rPr>
            <w:noProof/>
            <w:webHidden/>
          </w:rPr>
          <w:instrText xml:space="preserve"> PAGEREF _Toc146463655 \h </w:instrText>
        </w:r>
        <w:r w:rsidR="000E744C">
          <w:rPr>
            <w:noProof/>
            <w:webHidden/>
          </w:rPr>
        </w:r>
        <w:r w:rsidR="000E744C">
          <w:rPr>
            <w:noProof/>
            <w:webHidden/>
          </w:rPr>
          <w:fldChar w:fldCharType="separate"/>
        </w:r>
        <w:r w:rsidR="000E744C">
          <w:rPr>
            <w:noProof/>
            <w:webHidden/>
          </w:rPr>
          <w:t>27</w:t>
        </w:r>
        <w:r w:rsidR="000E744C">
          <w:rPr>
            <w:noProof/>
            <w:webHidden/>
          </w:rPr>
          <w:fldChar w:fldCharType="end"/>
        </w:r>
      </w:hyperlink>
    </w:p>
    <w:p w14:paraId="58CF7FB7" w14:textId="7679AC03" w:rsidR="00055E28" w:rsidRDefault="008211FE" w:rsidP="008211FE">
      <w:pPr>
        <w:pStyle w:val="Titre1"/>
      </w:pPr>
      <w:r>
        <w:fldChar w:fldCharType="end"/>
      </w:r>
      <w:bookmarkStart w:id="128" w:name="_Toc146463620"/>
      <w:r>
        <w:t>Tableaux</w:t>
      </w:r>
      <w:bookmarkEnd w:id="128"/>
    </w:p>
    <w:p w14:paraId="228A91D9" w14:textId="7E0DD2A4"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463656" w:history="1">
        <w:r w:rsidR="000E744C" w:rsidRPr="004463BD">
          <w:rPr>
            <w:rStyle w:val="Lienhypertexte"/>
            <w:noProof/>
          </w:rPr>
          <w:t>Tableau 1 : Caractéristiques principales de la prise IEC C14</w:t>
        </w:r>
        <w:r w:rsidR="000E744C">
          <w:rPr>
            <w:noProof/>
            <w:webHidden/>
          </w:rPr>
          <w:tab/>
        </w:r>
        <w:r w:rsidR="000E744C">
          <w:rPr>
            <w:noProof/>
            <w:webHidden/>
          </w:rPr>
          <w:fldChar w:fldCharType="begin"/>
        </w:r>
        <w:r w:rsidR="000E744C">
          <w:rPr>
            <w:noProof/>
            <w:webHidden/>
          </w:rPr>
          <w:instrText xml:space="preserve"> PAGEREF _Toc146463656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3909F6B1" w14:textId="595582F4"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7" w:history="1">
        <w:r w:rsidR="000E744C" w:rsidRPr="004463BD">
          <w:rPr>
            <w:rStyle w:val="Lienhypertexte"/>
            <w:noProof/>
          </w:rPr>
          <w:t>Tableau 2 : Caractéristiques principales des borniers</w:t>
        </w:r>
        <w:r w:rsidR="000E744C">
          <w:rPr>
            <w:noProof/>
            <w:webHidden/>
          </w:rPr>
          <w:tab/>
        </w:r>
        <w:r w:rsidR="000E744C">
          <w:rPr>
            <w:noProof/>
            <w:webHidden/>
          </w:rPr>
          <w:fldChar w:fldCharType="begin"/>
        </w:r>
        <w:r w:rsidR="000E744C">
          <w:rPr>
            <w:noProof/>
            <w:webHidden/>
          </w:rPr>
          <w:instrText xml:space="preserve"> PAGEREF _Toc146463657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4E49BB5E" w14:textId="675F406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8" w:history="1">
        <w:r w:rsidR="000E744C" w:rsidRPr="004463BD">
          <w:rPr>
            <w:rStyle w:val="Lienhypertexte"/>
            <w:noProof/>
          </w:rPr>
          <w:t>Tableau 3 : Estimation du courant maximal</w:t>
        </w:r>
        <w:r w:rsidR="000E744C">
          <w:rPr>
            <w:noProof/>
            <w:webHidden/>
          </w:rPr>
          <w:tab/>
        </w:r>
        <w:r w:rsidR="000E744C">
          <w:rPr>
            <w:noProof/>
            <w:webHidden/>
          </w:rPr>
          <w:fldChar w:fldCharType="begin"/>
        </w:r>
        <w:r w:rsidR="000E744C">
          <w:rPr>
            <w:noProof/>
            <w:webHidden/>
          </w:rPr>
          <w:instrText xml:space="preserve"> PAGEREF _Toc146463658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7DA5E188" w14:textId="39D9EEBB"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9" w:history="1">
        <w:r w:rsidR="000E744C" w:rsidRPr="004463BD">
          <w:rPr>
            <w:rStyle w:val="Lienhypertexte"/>
            <w:noProof/>
          </w:rPr>
          <w:t>Tableau 4 : Caractéristiques principales du convertisseur AC/DC</w:t>
        </w:r>
        <w:r w:rsidR="000E744C">
          <w:rPr>
            <w:noProof/>
            <w:webHidden/>
          </w:rPr>
          <w:tab/>
        </w:r>
        <w:r w:rsidR="000E744C">
          <w:rPr>
            <w:noProof/>
            <w:webHidden/>
          </w:rPr>
          <w:fldChar w:fldCharType="begin"/>
        </w:r>
        <w:r w:rsidR="000E744C">
          <w:rPr>
            <w:noProof/>
            <w:webHidden/>
          </w:rPr>
          <w:instrText xml:space="preserve"> PAGEREF _Toc146463659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5FCA1D2F" w14:textId="599F5CBC"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0" w:history="1">
        <w:r w:rsidR="000E744C" w:rsidRPr="004463BD">
          <w:rPr>
            <w:rStyle w:val="Lienhypertexte"/>
            <w:noProof/>
          </w:rPr>
          <w:t>Tableau 5 : Caractéristiques principales du relai de puissance</w:t>
        </w:r>
        <w:r w:rsidR="000E744C">
          <w:rPr>
            <w:noProof/>
            <w:webHidden/>
          </w:rPr>
          <w:tab/>
        </w:r>
        <w:r w:rsidR="000E744C">
          <w:rPr>
            <w:noProof/>
            <w:webHidden/>
          </w:rPr>
          <w:fldChar w:fldCharType="begin"/>
        </w:r>
        <w:r w:rsidR="000E744C">
          <w:rPr>
            <w:noProof/>
            <w:webHidden/>
          </w:rPr>
          <w:instrText xml:space="preserve"> PAGEREF _Toc146463660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67CE7ACC" w14:textId="4193FCAC"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1" w:history="1">
        <w:r w:rsidR="000E744C" w:rsidRPr="004463BD">
          <w:rPr>
            <w:rStyle w:val="Lienhypertexte"/>
            <w:noProof/>
          </w:rPr>
          <w:t>Tableau 6 : Caractéristiques principales du microcontrôleur</w:t>
        </w:r>
        <w:r w:rsidR="000E744C">
          <w:rPr>
            <w:noProof/>
            <w:webHidden/>
          </w:rPr>
          <w:tab/>
        </w:r>
        <w:r w:rsidR="000E744C">
          <w:rPr>
            <w:noProof/>
            <w:webHidden/>
          </w:rPr>
          <w:fldChar w:fldCharType="begin"/>
        </w:r>
        <w:r w:rsidR="000E744C">
          <w:rPr>
            <w:noProof/>
            <w:webHidden/>
          </w:rPr>
          <w:instrText xml:space="preserve"> PAGEREF _Toc146463661 \h </w:instrText>
        </w:r>
        <w:r w:rsidR="000E744C">
          <w:rPr>
            <w:noProof/>
            <w:webHidden/>
          </w:rPr>
        </w:r>
        <w:r w:rsidR="000E744C">
          <w:rPr>
            <w:noProof/>
            <w:webHidden/>
          </w:rPr>
          <w:fldChar w:fldCharType="separate"/>
        </w:r>
        <w:r w:rsidR="000E744C">
          <w:rPr>
            <w:noProof/>
            <w:webHidden/>
          </w:rPr>
          <w:t>10</w:t>
        </w:r>
        <w:r w:rsidR="000E744C">
          <w:rPr>
            <w:noProof/>
            <w:webHidden/>
          </w:rPr>
          <w:fldChar w:fldCharType="end"/>
        </w:r>
      </w:hyperlink>
    </w:p>
    <w:p w14:paraId="7749E56F" w14:textId="0748A48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2" w:history="1">
        <w:r w:rsidR="000E744C" w:rsidRPr="004463BD">
          <w:rPr>
            <w:rStyle w:val="Lienhypertexte"/>
            <w:noProof/>
          </w:rPr>
          <w:t>Tableau 7 : Périphériques et nombre de broches nécessaires pour le PIC32</w:t>
        </w:r>
        <w:r w:rsidR="000E744C">
          <w:rPr>
            <w:noProof/>
            <w:webHidden/>
          </w:rPr>
          <w:tab/>
        </w:r>
        <w:r w:rsidR="000E744C">
          <w:rPr>
            <w:noProof/>
            <w:webHidden/>
          </w:rPr>
          <w:fldChar w:fldCharType="begin"/>
        </w:r>
        <w:r w:rsidR="000E744C">
          <w:rPr>
            <w:noProof/>
            <w:webHidden/>
          </w:rPr>
          <w:instrText xml:space="preserve"> PAGEREF _Toc146463662 \h </w:instrText>
        </w:r>
        <w:r w:rsidR="000E744C">
          <w:rPr>
            <w:noProof/>
            <w:webHidden/>
          </w:rPr>
        </w:r>
        <w:r w:rsidR="000E744C">
          <w:rPr>
            <w:noProof/>
            <w:webHidden/>
          </w:rPr>
          <w:fldChar w:fldCharType="separate"/>
        </w:r>
        <w:r w:rsidR="000E744C">
          <w:rPr>
            <w:noProof/>
            <w:webHidden/>
          </w:rPr>
          <w:t>10</w:t>
        </w:r>
        <w:r w:rsidR="000E744C">
          <w:rPr>
            <w:noProof/>
            <w:webHidden/>
          </w:rPr>
          <w:fldChar w:fldCharType="end"/>
        </w:r>
      </w:hyperlink>
    </w:p>
    <w:p w14:paraId="68F3C0CB" w14:textId="3B4508C4"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3" w:history="1">
        <w:r w:rsidR="000E744C" w:rsidRPr="004463BD">
          <w:rPr>
            <w:rStyle w:val="Lienhypertexte"/>
            <w:noProof/>
          </w:rPr>
          <w:t>Tableau 8 : Caractéristiques principales du contrôleur PHY</w:t>
        </w:r>
        <w:r w:rsidR="000E744C">
          <w:rPr>
            <w:noProof/>
            <w:webHidden/>
          </w:rPr>
          <w:tab/>
        </w:r>
        <w:r w:rsidR="000E744C">
          <w:rPr>
            <w:noProof/>
            <w:webHidden/>
          </w:rPr>
          <w:fldChar w:fldCharType="begin"/>
        </w:r>
        <w:r w:rsidR="000E744C">
          <w:rPr>
            <w:noProof/>
            <w:webHidden/>
          </w:rPr>
          <w:instrText xml:space="preserve"> PAGEREF _Toc146463663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6A38141E" w14:textId="62931A0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4" w:history="1">
        <w:r w:rsidR="000E744C" w:rsidRPr="004463BD">
          <w:rPr>
            <w:rStyle w:val="Lienhypertexte"/>
            <w:noProof/>
          </w:rPr>
          <w:t>Tableau 9 : Caractéristiques principales du connecteur RJ45</w:t>
        </w:r>
        <w:r w:rsidR="000E744C">
          <w:rPr>
            <w:noProof/>
            <w:webHidden/>
          </w:rPr>
          <w:tab/>
        </w:r>
        <w:r w:rsidR="000E744C">
          <w:rPr>
            <w:noProof/>
            <w:webHidden/>
          </w:rPr>
          <w:fldChar w:fldCharType="begin"/>
        </w:r>
        <w:r w:rsidR="000E744C">
          <w:rPr>
            <w:noProof/>
            <w:webHidden/>
          </w:rPr>
          <w:instrText xml:space="preserve"> PAGEREF _Toc146463664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0468C414" w14:textId="1CDE9D58"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5" w:history="1">
        <w:r w:rsidR="000E744C" w:rsidRPr="004463BD">
          <w:rPr>
            <w:rStyle w:val="Lienhypertexte"/>
            <w:noProof/>
          </w:rPr>
          <w:t>Tableau 10 : Caractéristiques principales du module Wi-Fi</w:t>
        </w:r>
        <w:r w:rsidR="000E744C">
          <w:rPr>
            <w:noProof/>
            <w:webHidden/>
          </w:rPr>
          <w:tab/>
        </w:r>
        <w:r w:rsidR="000E744C">
          <w:rPr>
            <w:noProof/>
            <w:webHidden/>
          </w:rPr>
          <w:fldChar w:fldCharType="begin"/>
        </w:r>
        <w:r w:rsidR="000E744C">
          <w:rPr>
            <w:noProof/>
            <w:webHidden/>
          </w:rPr>
          <w:instrText xml:space="preserve"> PAGEREF _Toc146463665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4236EC70" w14:textId="62A92EFE"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6" w:history="1">
        <w:r w:rsidR="000E744C" w:rsidRPr="004463BD">
          <w:rPr>
            <w:rStyle w:val="Lienhypertexte"/>
            <w:noProof/>
          </w:rPr>
          <w:t>Tableau 11 : Comparaison des modules RFID</w:t>
        </w:r>
        <w:r w:rsidR="000E744C">
          <w:rPr>
            <w:noProof/>
            <w:webHidden/>
          </w:rPr>
          <w:tab/>
        </w:r>
        <w:r w:rsidR="000E744C">
          <w:rPr>
            <w:noProof/>
            <w:webHidden/>
          </w:rPr>
          <w:fldChar w:fldCharType="begin"/>
        </w:r>
        <w:r w:rsidR="000E744C">
          <w:rPr>
            <w:noProof/>
            <w:webHidden/>
          </w:rPr>
          <w:instrText xml:space="preserve"> PAGEREF _Toc146463666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50194EDE" w14:textId="0786ACA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7" w:history="1">
        <w:r w:rsidR="000E744C" w:rsidRPr="004463BD">
          <w:rPr>
            <w:rStyle w:val="Lienhypertexte"/>
            <w:noProof/>
          </w:rPr>
          <w:t>Tableau 12 : Caractéristiques principales des LEDs RGB</w:t>
        </w:r>
        <w:r w:rsidR="000E744C">
          <w:rPr>
            <w:noProof/>
            <w:webHidden/>
          </w:rPr>
          <w:tab/>
        </w:r>
        <w:r w:rsidR="000E744C">
          <w:rPr>
            <w:noProof/>
            <w:webHidden/>
          </w:rPr>
          <w:fldChar w:fldCharType="begin"/>
        </w:r>
        <w:r w:rsidR="000E744C">
          <w:rPr>
            <w:noProof/>
            <w:webHidden/>
          </w:rPr>
          <w:instrText xml:space="preserve"> PAGEREF _Toc146463667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75F36DBE" w14:textId="6A077BDA"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8" w:history="1">
        <w:r w:rsidR="000E744C" w:rsidRPr="004463BD">
          <w:rPr>
            <w:rStyle w:val="Lienhypertexte"/>
            <w:noProof/>
          </w:rPr>
          <w:t>Tableau 13 : Caractéristiques principales du driver de LED</w:t>
        </w:r>
        <w:r w:rsidR="000E744C">
          <w:rPr>
            <w:noProof/>
            <w:webHidden/>
          </w:rPr>
          <w:tab/>
        </w:r>
        <w:r w:rsidR="000E744C">
          <w:rPr>
            <w:noProof/>
            <w:webHidden/>
          </w:rPr>
          <w:fldChar w:fldCharType="begin"/>
        </w:r>
        <w:r w:rsidR="000E744C">
          <w:rPr>
            <w:noProof/>
            <w:webHidden/>
          </w:rPr>
          <w:instrText xml:space="preserve"> PAGEREF _Toc146463668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16C5FCB9" w14:textId="7F98EEA9"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9" w:history="1">
        <w:r w:rsidR="000E744C" w:rsidRPr="004463BD">
          <w:rPr>
            <w:rStyle w:val="Lienhypertexte"/>
            <w:noProof/>
          </w:rPr>
          <w:t>Tableau 14 : Caractéristiques principales du buzzer</w:t>
        </w:r>
        <w:r w:rsidR="000E744C">
          <w:rPr>
            <w:noProof/>
            <w:webHidden/>
          </w:rPr>
          <w:tab/>
        </w:r>
        <w:r w:rsidR="000E744C">
          <w:rPr>
            <w:noProof/>
            <w:webHidden/>
          </w:rPr>
          <w:fldChar w:fldCharType="begin"/>
        </w:r>
        <w:r w:rsidR="000E744C">
          <w:rPr>
            <w:noProof/>
            <w:webHidden/>
          </w:rPr>
          <w:instrText xml:space="preserve"> PAGEREF _Toc146463669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447D11DC" w14:textId="148E0E49"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0" w:history="1">
        <w:r w:rsidR="000E744C" w:rsidRPr="004463BD">
          <w:rPr>
            <w:rStyle w:val="Lienhypertexte"/>
            <w:noProof/>
          </w:rPr>
          <w:t>Tableau 15 : Liste des points de mesure du système</w:t>
        </w:r>
        <w:r w:rsidR="000E744C">
          <w:rPr>
            <w:noProof/>
            <w:webHidden/>
          </w:rPr>
          <w:tab/>
        </w:r>
        <w:r w:rsidR="000E744C">
          <w:rPr>
            <w:noProof/>
            <w:webHidden/>
          </w:rPr>
          <w:fldChar w:fldCharType="begin"/>
        </w:r>
        <w:r w:rsidR="000E744C">
          <w:rPr>
            <w:noProof/>
            <w:webHidden/>
          </w:rPr>
          <w:instrText xml:space="preserve"> PAGEREF _Toc146463670 \h </w:instrText>
        </w:r>
        <w:r w:rsidR="000E744C">
          <w:rPr>
            <w:noProof/>
            <w:webHidden/>
          </w:rPr>
        </w:r>
        <w:r w:rsidR="000E744C">
          <w:rPr>
            <w:noProof/>
            <w:webHidden/>
          </w:rPr>
          <w:fldChar w:fldCharType="separate"/>
        </w:r>
        <w:r w:rsidR="000E744C">
          <w:rPr>
            <w:noProof/>
            <w:webHidden/>
          </w:rPr>
          <w:t>18</w:t>
        </w:r>
        <w:r w:rsidR="000E744C">
          <w:rPr>
            <w:noProof/>
            <w:webHidden/>
          </w:rPr>
          <w:fldChar w:fldCharType="end"/>
        </w:r>
      </w:hyperlink>
    </w:p>
    <w:p w14:paraId="0D22F7CC" w14:textId="041925D3"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1" w:history="1">
        <w:r w:rsidR="000E744C" w:rsidRPr="004463BD">
          <w:rPr>
            <w:rStyle w:val="Lienhypertexte"/>
            <w:noProof/>
          </w:rPr>
          <w:t>Tableau 16 : Spécifications principales du PCB</w:t>
        </w:r>
        <w:r w:rsidR="000E744C">
          <w:rPr>
            <w:noProof/>
            <w:webHidden/>
          </w:rPr>
          <w:tab/>
        </w:r>
        <w:r w:rsidR="000E744C">
          <w:rPr>
            <w:noProof/>
            <w:webHidden/>
          </w:rPr>
          <w:fldChar w:fldCharType="begin"/>
        </w:r>
        <w:r w:rsidR="000E744C">
          <w:rPr>
            <w:noProof/>
            <w:webHidden/>
          </w:rPr>
          <w:instrText xml:space="preserve"> PAGEREF _Toc146463671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1188FC8B" w14:textId="08C49337"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2" w:history="1">
        <w:r w:rsidR="000E744C" w:rsidRPr="004463BD">
          <w:rPr>
            <w:rStyle w:val="Lienhypertexte"/>
            <w:noProof/>
          </w:rPr>
          <w:t>Tableau 17 : Règles principales de fabrication Eurocircuit - Classe 6C</w:t>
        </w:r>
        <w:r w:rsidR="000E744C">
          <w:rPr>
            <w:noProof/>
            <w:webHidden/>
          </w:rPr>
          <w:tab/>
        </w:r>
        <w:r w:rsidR="000E744C">
          <w:rPr>
            <w:noProof/>
            <w:webHidden/>
          </w:rPr>
          <w:fldChar w:fldCharType="begin"/>
        </w:r>
        <w:r w:rsidR="000E744C">
          <w:rPr>
            <w:noProof/>
            <w:webHidden/>
          </w:rPr>
          <w:instrText xml:space="preserve"> PAGEREF _Toc146463672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4F4D1326" w14:textId="39114CC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3" w:history="1">
        <w:r w:rsidR="000E744C" w:rsidRPr="004463BD">
          <w:rPr>
            <w:rStyle w:val="Lienhypertexte"/>
            <w:noProof/>
          </w:rPr>
          <w:t>Tableau 18 : Largeurs des pistes de puissance</w:t>
        </w:r>
        <w:r w:rsidR="000E744C">
          <w:rPr>
            <w:noProof/>
            <w:webHidden/>
          </w:rPr>
          <w:tab/>
        </w:r>
        <w:r w:rsidR="000E744C">
          <w:rPr>
            <w:noProof/>
            <w:webHidden/>
          </w:rPr>
          <w:fldChar w:fldCharType="begin"/>
        </w:r>
        <w:r w:rsidR="000E744C">
          <w:rPr>
            <w:noProof/>
            <w:webHidden/>
          </w:rPr>
          <w:instrText xml:space="preserve"> PAGEREF _Toc146463673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5AE46A8D" w14:textId="45FB33A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4" w:history="1">
        <w:r w:rsidR="000E744C" w:rsidRPr="004463BD">
          <w:rPr>
            <w:rStyle w:val="Lienhypertexte"/>
            <w:noProof/>
          </w:rPr>
          <w:t>Tableau 19 : Distance d'isolation 230 [VAC]</w:t>
        </w:r>
        <w:r w:rsidR="000E744C">
          <w:rPr>
            <w:noProof/>
            <w:webHidden/>
          </w:rPr>
          <w:tab/>
        </w:r>
        <w:r w:rsidR="000E744C">
          <w:rPr>
            <w:noProof/>
            <w:webHidden/>
          </w:rPr>
          <w:fldChar w:fldCharType="begin"/>
        </w:r>
        <w:r w:rsidR="000E744C">
          <w:rPr>
            <w:noProof/>
            <w:webHidden/>
          </w:rPr>
          <w:instrText xml:space="preserve"> PAGEREF _Toc146463674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48866673" w14:textId="07D88396" w:rsidR="00055E28" w:rsidRDefault="008211FE" w:rsidP="008211FE">
      <w:pPr>
        <w:pStyle w:val="Titre1"/>
      </w:pPr>
      <w:r>
        <w:fldChar w:fldCharType="end"/>
      </w:r>
      <w:bookmarkStart w:id="129" w:name="_Toc146463621"/>
      <w:r>
        <w:t>Equations</w:t>
      </w:r>
      <w:bookmarkEnd w:id="129"/>
    </w:p>
    <w:p w14:paraId="56BE261A" w14:textId="0114E620"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463675" w:history="1">
        <w:r w:rsidR="000E744C" w:rsidRPr="00A3500C">
          <w:rPr>
            <w:rStyle w:val="Lienhypertexte"/>
            <w:noProof/>
          </w:rPr>
          <w:t>Équation 1 : Résistance de base du transistor</w:t>
        </w:r>
        <w:r w:rsidR="000E744C">
          <w:rPr>
            <w:noProof/>
            <w:webHidden/>
          </w:rPr>
          <w:tab/>
        </w:r>
        <w:r w:rsidR="000E744C">
          <w:rPr>
            <w:noProof/>
            <w:webHidden/>
          </w:rPr>
          <w:fldChar w:fldCharType="begin"/>
        </w:r>
        <w:r w:rsidR="000E744C">
          <w:rPr>
            <w:noProof/>
            <w:webHidden/>
          </w:rPr>
          <w:instrText xml:space="preserve"> PAGEREF _Toc146463675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57C89EAB" w14:textId="7BC18123"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6" w:history="1">
        <w:r w:rsidR="000E744C" w:rsidRPr="00A3500C">
          <w:rPr>
            <w:rStyle w:val="Lienhypertexte"/>
            <w:noProof/>
          </w:rPr>
          <w:t>Équation 2 : Calcul des condensateurs du quartz externe</w:t>
        </w:r>
        <w:r w:rsidR="000E744C">
          <w:rPr>
            <w:noProof/>
            <w:webHidden/>
          </w:rPr>
          <w:tab/>
        </w:r>
        <w:r w:rsidR="000E744C">
          <w:rPr>
            <w:noProof/>
            <w:webHidden/>
          </w:rPr>
          <w:fldChar w:fldCharType="begin"/>
        </w:r>
        <w:r w:rsidR="000E744C">
          <w:rPr>
            <w:noProof/>
            <w:webHidden/>
          </w:rPr>
          <w:instrText xml:space="preserve"> PAGEREF _Toc146463676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467BDD30" w14:textId="1CB1C95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7" w:history="1">
        <w:r w:rsidR="000E744C" w:rsidRPr="00A3500C">
          <w:rPr>
            <w:rStyle w:val="Lienhypertexte"/>
            <w:noProof/>
          </w:rPr>
          <w:t>Équation 3 : Résistance de limitation de courant du TLC5973</w:t>
        </w:r>
        <w:r w:rsidR="000E744C">
          <w:rPr>
            <w:noProof/>
            <w:webHidden/>
          </w:rPr>
          <w:tab/>
        </w:r>
        <w:r w:rsidR="000E744C">
          <w:rPr>
            <w:noProof/>
            <w:webHidden/>
          </w:rPr>
          <w:fldChar w:fldCharType="begin"/>
        </w:r>
        <w:r w:rsidR="000E744C">
          <w:rPr>
            <w:noProof/>
            <w:webHidden/>
          </w:rPr>
          <w:instrText xml:space="preserve"> PAGEREF _Toc146463677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18E156D4" w14:textId="5FE3AE1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8" w:history="1">
        <w:r w:rsidR="000E744C" w:rsidRPr="00A3500C">
          <w:rPr>
            <w:rStyle w:val="Lienhypertexte"/>
            <w:noProof/>
          </w:rPr>
          <w:t>Équation 4 : Calcul de la résistance des LEDs témoins</w:t>
        </w:r>
        <w:r w:rsidR="000E744C">
          <w:rPr>
            <w:noProof/>
            <w:webHidden/>
          </w:rPr>
          <w:tab/>
        </w:r>
        <w:r w:rsidR="000E744C">
          <w:rPr>
            <w:noProof/>
            <w:webHidden/>
          </w:rPr>
          <w:fldChar w:fldCharType="begin"/>
        </w:r>
        <w:r w:rsidR="000E744C">
          <w:rPr>
            <w:noProof/>
            <w:webHidden/>
          </w:rPr>
          <w:instrText xml:space="preserve"> PAGEREF _Toc146463678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3C951B18" w14:textId="17CCB512" w:rsidR="00055E28" w:rsidRDefault="008211FE" w:rsidP="00395B8E">
      <w:r>
        <w:fldChar w:fldCharType="end"/>
      </w:r>
      <w:r w:rsidR="00055E28">
        <w:br w:type="page"/>
      </w:r>
    </w:p>
    <w:p w14:paraId="19135A1A" w14:textId="204B453C" w:rsidR="008760E4" w:rsidRPr="00537868" w:rsidRDefault="008760E4" w:rsidP="00D97689">
      <w:pPr>
        <w:pStyle w:val="Titre1"/>
      </w:pPr>
      <w:bookmarkStart w:id="130" w:name="_Toc146463622"/>
      <w:r w:rsidRPr="00537868">
        <w:lastRenderedPageBreak/>
        <w:t>Annexes</w:t>
      </w:r>
      <w:bookmarkEnd w:id="130"/>
    </w:p>
    <w:p w14:paraId="02ABC2A7" w14:textId="5A2CB6B0" w:rsidR="00282B24" w:rsidRPr="00537868" w:rsidRDefault="00282B24" w:rsidP="00D97689">
      <w:pPr>
        <w:pStyle w:val="Titre2"/>
      </w:pPr>
      <w:bookmarkStart w:id="131" w:name="_Ref145058489"/>
      <w:bookmarkStart w:id="132" w:name="_Toc146463623"/>
      <w:r w:rsidRPr="00537868">
        <w:t>Cahier des charges</w:t>
      </w:r>
      <w:bookmarkEnd w:id="131"/>
      <w:bookmarkEnd w:id="132"/>
    </w:p>
    <w:p w14:paraId="006955FC" w14:textId="378FC285" w:rsidR="00282B24" w:rsidRPr="00537868" w:rsidRDefault="00282B24" w:rsidP="00D97689">
      <w:pPr>
        <w:pStyle w:val="Titre2"/>
      </w:pPr>
      <w:bookmarkStart w:id="133" w:name="_Ref146361361"/>
      <w:bookmarkStart w:id="134" w:name="_Toc146463624"/>
      <w:r w:rsidRPr="00537868">
        <w:t>Planification</w:t>
      </w:r>
      <w:bookmarkEnd w:id="133"/>
      <w:bookmarkEnd w:id="134"/>
    </w:p>
    <w:p w14:paraId="21262D1A" w14:textId="342B1443" w:rsidR="00282B24" w:rsidRPr="00537868" w:rsidRDefault="00282B24" w:rsidP="00D97689">
      <w:pPr>
        <w:pStyle w:val="Titre2"/>
      </w:pPr>
      <w:bookmarkStart w:id="135" w:name="_Toc146463625"/>
      <w:r w:rsidRPr="00537868">
        <w:t>Journal de travail</w:t>
      </w:r>
      <w:bookmarkEnd w:id="135"/>
    </w:p>
    <w:p w14:paraId="73B51AEA" w14:textId="1A0EC439" w:rsidR="00282B24" w:rsidRDefault="00282B24" w:rsidP="00D97689">
      <w:pPr>
        <w:pStyle w:val="Titre2"/>
      </w:pPr>
      <w:bookmarkStart w:id="136" w:name="_Ref146361364"/>
      <w:bookmarkStart w:id="137" w:name="_Toc146463626"/>
      <w:r w:rsidRPr="00537868">
        <w:t>Procès-verbaux des séances hebdomadaires</w:t>
      </w:r>
      <w:bookmarkEnd w:id="136"/>
      <w:bookmarkEnd w:id="137"/>
    </w:p>
    <w:p w14:paraId="4D9F8F3B" w14:textId="45F489D2" w:rsidR="00F82222" w:rsidRDefault="00F82222" w:rsidP="00F82222">
      <w:pPr>
        <w:pStyle w:val="Titre2"/>
      </w:pPr>
      <w:bookmarkStart w:id="138" w:name="_Ref146463495"/>
      <w:bookmarkStart w:id="139" w:name="_Toc146463627"/>
      <w:r>
        <w:t>Schémas électroniques</w:t>
      </w:r>
      <w:bookmarkEnd w:id="138"/>
      <w:bookmarkEnd w:id="139"/>
    </w:p>
    <w:p w14:paraId="5158043F" w14:textId="5ED068B6" w:rsidR="00805FD0" w:rsidRDefault="00805FD0" w:rsidP="00805FD0">
      <w:pPr>
        <w:pStyle w:val="Paragraphedeliste"/>
        <w:numPr>
          <w:ilvl w:val="0"/>
          <w:numId w:val="11"/>
        </w:numPr>
      </w:pPr>
      <w:r>
        <w:t>Schéma bloc</w:t>
      </w:r>
    </w:p>
    <w:p w14:paraId="7C4E04CD" w14:textId="613B9D14" w:rsidR="00805FD0" w:rsidRDefault="00805FD0" w:rsidP="00805FD0">
      <w:pPr>
        <w:pStyle w:val="Paragraphedeliste"/>
        <w:numPr>
          <w:ilvl w:val="0"/>
          <w:numId w:val="11"/>
        </w:numPr>
      </w:pPr>
      <w:r>
        <w:t>Puissance</w:t>
      </w:r>
    </w:p>
    <w:p w14:paraId="4705E028" w14:textId="0F479A87" w:rsidR="00805FD0" w:rsidRDefault="00805FD0" w:rsidP="00805FD0">
      <w:pPr>
        <w:pStyle w:val="Paragraphedeliste"/>
        <w:numPr>
          <w:ilvl w:val="0"/>
          <w:numId w:val="11"/>
        </w:numPr>
      </w:pPr>
      <w:r>
        <w:t>PIC32</w:t>
      </w:r>
    </w:p>
    <w:p w14:paraId="48FFE431" w14:textId="13F265D7" w:rsidR="00805FD0" w:rsidRDefault="00805FD0" w:rsidP="00805FD0">
      <w:pPr>
        <w:pStyle w:val="Paragraphedeliste"/>
        <w:numPr>
          <w:ilvl w:val="0"/>
          <w:numId w:val="11"/>
        </w:numPr>
      </w:pPr>
      <w:r>
        <w:t>Ethernet</w:t>
      </w:r>
    </w:p>
    <w:p w14:paraId="5539A50C" w14:textId="1DA54C3B" w:rsidR="00805FD0" w:rsidRDefault="00805FD0" w:rsidP="00805FD0">
      <w:pPr>
        <w:pStyle w:val="Paragraphedeliste"/>
        <w:numPr>
          <w:ilvl w:val="0"/>
          <w:numId w:val="11"/>
        </w:numPr>
      </w:pPr>
      <w:r>
        <w:t>ESP32</w:t>
      </w:r>
    </w:p>
    <w:p w14:paraId="696A3EF6" w14:textId="47BDA73C" w:rsidR="00805FD0" w:rsidRDefault="00805FD0" w:rsidP="00805FD0">
      <w:pPr>
        <w:pStyle w:val="Paragraphedeliste"/>
        <w:numPr>
          <w:ilvl w:val="0"/>
          <w:numId w:val="11"/>
        </w:numPr>
      </w:pPr>
      <w:r>
        <w:t>RFID</w:t>
      </w:r>
    </w:p>
    <w:p w14:paraId="51C58DA6" w14:textId="222C23B0" w:rsidR="00805FD0" w:rsidRPr="00805FD0" w:rsidRDefault="00805FD0" w:rsidP="00805FD0">
      <w:pPr>
        <w:pStyle w:val="Paragraphedeliste"/>
        <w:numPr>
          <w:ilvl w:val="0"/>
          <w:numId w:val="11"/>
        </w:numPr>
      </w:pPr>
      <w:r>
        <w:t>Interfaces</w:t>
      </w:r>
    </w:p>
    <w:p w14:paraId="06F48801" w14:textId="197C37D7" w:rsidR="000E744C" w:rsidRDefault="000E744C" w:rsidP="000E744C">
      <w:pPr>
        <w:pStyle w:val="Titre2"/>
      </w:pPr>
      <w:bookmarkStart w:id="140" w:name="_Ref146463528"/>
      <w:bookmarkStart w:id="141" w:name="_Toc146463628"/>
      <w:r>
        <w:t>Fichiers de fabrication</w:t>
      </w:r>
      <w:bookmarkEnd w:id="140"/>
      <w:bookmarkEnd w:id="141"/>
    </w:p>
    <w:p w14:paraId="4D770560" w14:textId="1C99B32F" w:rsidR="0078627B" w:rsidRDefault="0078627B" w:rsidP="0078627B">
      <w:pPr>
        <w:pStyle w:val="Paragraphedeliste"/>
        <w:numPr>
          <w:ilvl w:val="0"/>
          <w:numId w:val="10"/>
        </w:numPr>
      </w:pPr>
      <w:r>
        <w:t>Vues des projections du PCB</w:t>
      </w:r>
    </w:p>
    <w:p w14:paraId="4F7BC5B3" w14:textId="09EC242B" w:rsidR="00805FD0" w:rsidRDefault="00805FD0" w:rsidP="0078627B">
      <w:pPr>
        <w:pStyle w:val="Paragraphedeliste"/>
        <w:numPr>
          <w:ilvl w:val="0"/>
          <w:numId w:val="10"/>
        </w:numPr>
      </w:pPr>
      <w:r>
        <w:t>Cotations du PCB et composants</w:t>
      </w:r>
    </w:p>
    <w:p w14:paraId="69A0B52B" w14:textId="32021475" w:rsidR="0078627B" w:rsidRDefault="0078627B" w:rsidP="0078627B">
      <w:pPr>
        <w:pStyle w:val="Paragraphedeliste"/>
        <w:numPr>
          <w:ilvl w:val="0"/>
          <w:numId w:val="10"/>
        </w:numPr>
      </w:pPr>
      <w:r>
        <w:t>Vues des couches du PCB</w:t>
      </w:r>
    </w:p>
    <w:p w14:paraId="14D79B8E" w14:textId="0252172D" w:rsidR="0078627B" w:rsidRDefault="00805FD0" w:rsidP="0078627B">
      <w:pPr>
        <w:pStyle w:val="Paragraphedeliste"/>
        <w:numPr>
          <w:ilvl w:val="0"/>
          <w:numId w:val="10"/>
        </w:numPr>
      </w:pPr>
      <w:r>
        <w:t>Vues réalistes du PCB</w:t>
      </w:r>
    </w:p>
    <w:p w14:paraId="224FDAC3" w14:textId="79BE7292" w:rsidR="00805FD0" w:rsidRPr="0078627B" w:rsidRDefault="00805FD0" w:rsidP="0078627B">
      <w:pPr>
        <w:pStyle w:val="Paragraphedeliste"/>
        <w:numPr>
          <w:ilvl w:val="0"/>
          <w:numId w:val="10"/>
        </w:numPr>
      </w:pPr>
      <w:r>
        <w:t>Liste des composants</w:t>
      </w:r>
    </w:p>
    <w:p w14:paraId="4A65D231" w14:textId="6BADCA60" w:rsidR="000E744C" w:rsidRPr="000E744C" w:rsidRDefault="000E744C" w:rsidP="000E744C">
      <w:pPr>
        <w:pStyle w:val="Titre2"/>
      </w:pPr>
      <w:bookmarkStart w:id="142" w:name="_Ref146463278"/>
      <w:bookmarkStart w:id="143" w:name="_Toc146463629"/>
      <w:r>
        <w:t>Liste des règles Altium</w:t>
      </w:r>
      <w:bookmarkEnd w:id="142"/>
      <w:bookmarkEnd w:id="143"/>
    </w:p>
    <w:p w14:paraId="4DD990FB" w14:textId="73E90784" w:rsidR="00F82222" w:rsidRDefault="00F82222" w:rsidP="00F82222">
      <w:pPr>
        <w:pStyle w:val="Titre2"/>
      </w:pPr>
      <w:bookmarkStart w:id="144" w:name="_Toc146463631"/>
      <w:r>
        <w:t>Cotations du boitier</w:t>
      </w:r>
      <w:bookmarkEnd w:id="144"/>
    </w:p>
    <w:p w14:paraId="4DD25674" w14:textId="3BDE4DC9" w:rsidR="0056045C" w:rsidRDefault="00395B8E" w:rsidP="00395B8E">
      <w:pPr>
        <w:pStyle w:val="Titre2"/>
      </w:pPr>
      <w:bookmarkStart w:id="145" w:name="_Toc146463632"/>
      <w:r>
        <w:t>Code source</w:t>
      </w:r>
      <w:r w:rsidR="0056045C">
        <w:t xml:space="preserve"> </w:t>
      </w:r>
      <w:proofErr w:type="spellStart"/>
      <w:r w:rsidR="0056045C">
        <w:t>firmware</w:t>
      </w:r>
      <w:bookmarkEnd w:id="145"/>
      <w:proofErr w:type="spellEnd"/>
    </w:p>
    <w:p w14:paraId="3F3F12AA" w14:textId="1D65CD6D" w:rsidR="0056045C" w:rsidRDefault="00395B8E" w:rsidP="00395B8E">
      <w:pPr>
        <w:pStyle w:val="Titre2"/>
      </w:pPr>
      <w:bookmarkStart w:id="146" w:name="_Toc146463633"/>
      <w:r>
        <w:t>Code source</w:t>
      </w:r>
      <w:r w:rsidR="0056045C">
        <w:t xml:space="preserve"> software</w:t>
      </w:r>
      <w:bookmarkEnd w:id="146"/>
    </w:p>
    <w:p w14:paraId="11912864" w14:textId="14F53250" w:rsidR="000E744C" w:rsidRPr="000E744C" w:rsidRDefault="000E744C" w:rsidP="000E744C">
      <w:pPr>
        <w:pStyle w:val="Titre2"/>
      </w:pPr>
      <w:bookmarkStart w:id="147" w:name="_Toc146463634"/>
      <w:r>
        <w:t>Fiche de modifications</w:t>
      </w:r>
      <w:bookmarkEnd w:id="147"/>
    </w:p>
    <w:p w14:paraId="73CD67CD" w14:textId="2C1C5691" w:rsidR="0056045C" w:rsidRPr="0056045C" w:rsidRDefault="0056045C" w:rsidP="00395B8E">
      <w:pPr>
        <w:pStyle w:val="Titre2"/>
      </w:pPr>
      <w:bookmarkStart w:id="148" w:name="_Toc146463635"/>
      <w:r>
        <w:t>Mode d’emploi</w:t>
      </w:r>
      <w:bookmarkEnd w:id="148"/>
    </w:p>
    <w:p w14:paraId="76CF9412" w14:textId="77777777" w:rsidR="00F82222" w:rsidRPr="00F82222" w:rsidRDefault="00F82222" w:rsidP="00395B8E">
      <w:pPr>
        <w:pStyle w:val="Titre2"/>
        <w:numPr>
          <w:ilvl w:val="0"/>
          <w:numId w:val="0"/>
        </w:numPr>
        <w:ind w:left="454" w:hanging="284"/>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23708" w14:textId="77777777" w:rsidR="003960AB" w:rsidRPr="00537868" w:rsidRDefault="003960AB" w:rsidP="00557ADD">
      <w:pPr>
        <w:spacing w:before="0" w:after="0" w:line="240" w:lineRule="auto"/>
      </w:pPr>
      <w:r w:rsidRPr="00537868">
        <w:separator/>
      </w:r>
    </w:p>
  </w:endnote>
  <w:endnote w:type="continuationSeparator" w:id="0">
    <w:p w14:paraId="19217776" w14:textId="77777777" w:rsidR="003960AB" w:rsidRPr="00537868" w:rsidRDefault="003960AB"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66D3F625" w:rsidR="000770A6" w:rsidRPr="00537868" w:rsidRDefault="000770A6">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A47A3F">
      <w:rPr>
        <w:noProof/>
      </w:rPr>
      <w:t>34</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ACE84C" w14:textId="77777777" w:rsidR="003960AB" w:rsidRPr="00537868" w:rsidRDefault="003960AB" w:rsidP="00557ADD">
      <w:pPr>
        <w:spacing w:before="0" w:after="0" w:line="240" w:lineRule="auto"/>
      </w:pPr>
      <w:r w:rsidRPr="00537868">
        <w:separator/>
      </w:r>
    </w:p>
  </w:footnote>
  <w:footnote w:type="continuationSeparator" w:id="0">
    <w:p w14:paraId="0203B06A" w14:textId="77777777" w:rsidR="003960AB" w:rsidRPr="00537868" w:rsidRDefault="003960AB"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0770A6" w:rsidRPr="00537868" w:rsidRDefault="000770A6"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5A31543F"/>
    <w:multiLevelType w:val="hybridMultilevel"/>
    <w:tmpl w:val="A0BCE91E"/>
    <w:lvl w:ilvl="0" w:tplc="399C690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6DB1F6A"/>
    <w:multiLevelType w:val="multilevel"/>
    <w:tmpl w:val="36C47344"/>
    <w:name w:val="2312-Num2"/>
    <w:numStyleLink w:val="2312-Numerotation"/>
  </w:abstractNum>
  <w:abstractNum w:abstractNumId="7" w15:restartNumberingAfterBreak="0">
    <w:nsid w:val="6A6D1961"/>
    <w:multiLevelType w:val="hybridMultilevel"/>
    <w:tmpl w:val="6DAAADA8"/>
    <w:lvl w:ilvl="0" w:tplc="E9E80E8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4"/>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770A6"/>
    <w:rsid w:val="00082ACD"/>
    <w:rsid w:val="0009794C"/>
    <w:rsid w:val="000A3752"/>
    <w:rsid w:val="000B2528"/>
    <w:rsid w:val="000C2F69"/>
    <w:rsid w:val="000C53A3"/>
    <w:rsid w:val="000D3C01"/>
    <w:rsid w:val="000E3D04"/>
    <w:rsid w:val="000E6C5F"/>
    <w:rsid w:val="000E744C"/>
    <w:rsid w:val="000F6102"/>
    <w:rsid w:val="0010580E"/>
    <w:rsid w:val="0011384E"/>
    <w:rsid w:val="00117117"/>
    <w:rsid w:val="001202AB"/>
    <w:rsid w:val="00122DE2"/>
    <w:rsid w:val="001236E1"/>
    <w:rsid w:val="00141243"/>
    <w:rsid w:val="00153AB9"/>
    <w:rsid w:val="00160E7D"/>
    <w:rsid w:val="00165D7C"/>
    <w:rsid w:val="00170C6A"/>
    <w:rsid w:val="00173DB3"/>
    <w:rsid w:val="00184974"/>
    <w:rsid w:val="001945FF"/>
    <w:rsid w:val="0019714E"/>
    <w:rsid w:val="001B48D0"/>
    <w:rsid w:val="001E09AA"/>
    <w:rsid w:val="001E4178"/>
    <w:rsid w:val="001F0D34"/>
    <w:rsid w:val="001F5ED8"/>
    <w:rsid w:val="00205E51"/>
    <w:rsid w:val="00210AAB"/>
    <w:rsid w:val="00211FC0"/>
    <w:rsid w:val="00213EBB"/>
    <w:rsid w:val="00215813"/>
    <w:rsid w:val="00217637"/>
    <w:rsid w:val="00217B1E"/>
    <w:rsid w:val="00224F8C"/>
    <w:rsid w:val="00243D50"/>
    <w:rsid w:val="00261A93"/>
    <w:rsid w:val="00282B24"/>
    <w:rsid w:val="00282BAA"/>
    <w:rsid w:val="00285DAE"/>
    <w:rsid w:val="00287676"/>
    <w:rsid w:val="00291918"/>
    <w:rsid w:val="00293D82"/>
    <w:rsid w:val="0029415F"/>
    <w:rsid w:val="00297220"/>
    <w:rsid w:val="002B6F8F"/>
    <w:rsid w:val="002C0605"/>
    <w:rsid w:val="002C61B1"/>
    <w:rsid w:val="002D142D"/>
    <w:rsid w:val="002D2D84"/>
    <w:rsid w:val="002E64D4"/>
    <w:rsid w:val="003009F4"/>
    <w:rsid w:val="00302BBE"/>
    <w:rsid w:val="003049DF"/>
    <w:rsid w:val="00306347"/>
    <w:rsid w:val="0031518F"/>
    <w:rsid w:val="00322D9E"/>
    <w:rsid w:val="00324F7F"/>
    <w:rsid w:val="00343AB5"/>
    <w:rsid w:val="003460C3"/>
    <w:rsid w:val="00360D35"/>
    <w:rsid w:val="003765F8"/>
    <w:rsid w:val="00376C41"/>
    <w:rsid w:val="00380D2A"/>
    <w:rsid w:val="00390461"/>
    <w:rsid w:val="00391B93"/>
    <w:rsid w:val="00392B42"/>
    <w:rsid w:val="00395B8E"/>
    <w:rsid w:val="003960AB"/>
    <w:rsid w:val="003A2201"/>
    <w:rsid w:val="003B3FA1"/>
    <w:rsid w:val="003C3C03"/>
    <w:rsid w:val="003C48DD"/>
    <w:rsid w:val="003C72C2"/>
    <w:rsid w:val="003D1EF0"/>
    <w:rsid w:val="003D2C7A"/>
    <w:rsid w:val="003E015A"/>
    <w:rsid w:val="003E313C"/>
    <w:rsid w:val="0040514E"/>
    <w:rsid w:val="004108AE"/>
    <w:rsid w:val="00414BC7"/>
    <w:rsid w:val="0042660F"/>
    <w:rsid w:val="00426AD1"/>
    <w:rsid w:val="0042775D"/>
    <w:rsid w:val="00435989"/>
    <w:rsid w:val="0044422D"/>
    <w:rsid w:val="00452102"/>
    <w:rsid w:val="00461D01"/>
    <w:rsid w:val="004661E1"/>
    <w:rsid w:val="00470851"/>
    <w:rsid w:val="00471339"/>
    <w:rsid w:val="00475662"/>
    <w:rsid w:val="00482071"/>
    <w:rsid w:val="00487560"/>
    <w:rsid w:val="00490D29"/>
    <w:rsid w:val="004A512D"/>
    <w:rsid w:val="004A5840"/>
    <w:rsid w:val="004B18C3"/>
    <w:rsid w:val="004B520A"/>
    <w:rsid w:val="004C2D40"/>
    <w:rsid w:val="004C4000"/>
    <w:rsid w:val="004D70A5"/>
    <w:rsid w:val="004E425B"/>
    <w:rsid w:val="004E5D5C"/>
    <w:rsid w:val="004E6E62"/>
    <w:rsid w:val="004F417C"/>
    <w:rsid w:val="004F5358"/>
    <w:rsid w:val="00514318"/>
    <w:rsid w:val="00514D82"/>
    <w:rsid w:val="00521BF1"/>
    <w:rsid w:val="00531FDB"/>
    <w:rsid w:val="00533006"/>
    <w:rsid w:val="00535D80"/>
    <w:rsid w:val="00537868"/>
    <w:rsid w:val="005432E9"/>
    <w:rsid w:val="0055025A"/>
    <w:rsid w:val="00553255"/>
    <w:rsid w:val="00557ADD"/>
    <w:rsid w:val="0056045C"/>
    <w:rsid w:val="00567DE9"/>
    <w:rsid w:val="00580919"/>
    <w:rsid w:val="0058140E"/>
    <w:rsid w:val="005819BC"/>
    <w:rsid w:val="00585450"/>
    <w:rsid w:val="00590243"/>
    <w:rsid w:val="005917CD"/>
    <w:rsid w:val="0059753C"/>
    <w:rsid w:val="005A0895"/>
    <w:rsid w:val="005A6ED2"/>
    <w:rsid w:val="005B4796"/>
    <w:rsid w:val="005C0C22"/>
    <w:rsid w:val="005D7F11"/>
    <w:rsid w:val="005E63FB"/>
    <w:rsid w:val="005E7B9C"/>
    <w:rsid w:val="005F0768"/>
    <w:rsid w:val="00600202"/>
    <w:rsid w:val="0062155B"/>
    <w:rsid w:val="006439EF"/>
    <w:rsid w:val="0064633D"/>
    <w:rsid w:val="006479B4"/>
    <w:rsid w:val="006566FB"/>
    <w:rsid w:val="00663E5E"/>
    <w:rsid w:val="00676BF6"/>
    <w:rsid w:val="006926AF"/>
    <w:rsid w:val="006936B6"/>
    <w:rsid w:val="00694AC5"/>
    <w:rsid w:val="006A027F"/>
    <w:rsid w:val="006A2E1E"/>
    <w:rsid w:val="006A5834"/>
    <w:rsid w:val="006B0841"/>
    <w:rsid w:val="006B5C63"/>
    <w:rsid w:val="006B6B40"/>
    <w:rsid w:val="006D47C8"/>
    <w:rsid w:val="006E4A98"/>
    <w:rsid w:val="006F4B47"/>
    <w:rsid w:val="0070774A"/>
    <w:rsid w:val="00711671"/>
    <w:rsid w:val="007142F7"/>
    <w:rsid w:val="00723916"/>
    <w:rsid w:val="007268E4"/>
    <w:rsid w:val="0073113A"/>
    <w:rsid w:val="00736A25"/>
    <w:rsid w:val="00741082"/>
    <w:rsid w:val="007536BF"/>
    <w:rsid w:val="0076325D"/>
    <w:rsid w:val="00770B33"/>
    <w:rsid w:val="00775181"/>
    <w:rsid w:val="007810C4"/>
    <w:rsid w:val="0078627B"/>
    <w:rsid w:val="00793FD8"/>
    <w:rsid w:val="007A2175"/>
    <w:rsid w:val="007A4C02"/>
    <w:rsid w:val="007B055B"/>
    <w:rsid w:val="007B477C"/>
    <w:rsid w:val="007B589C"/>
    <w:rsid w:val="007D3F22"/>
    <w:rsid w:val="007E06E1"/>
    <w:rsid w:val="007E557B"/>
    <w:rsid w:val="007E590B"/>
    <w:rsid w:val="00800164"/>
    <w:rsid w:val="008017D1"/>
    <w:rsid w:val="00805FD0"/>
    <w:rsid w:val="00811631"/>
    <w:rsid w:val="0082027A"/>
    <w:rsid w:val="0082049D"/>
    <w:rsid w:val="008211FE"/>
    <w:rsid w:val="00830ECE"/>
    <w:rsid w:val="00842FA1"/>
    <w:rsid w:val="00844240"/>
    <w:rsid w:val="008526A6"/>
    <w:rsid w:val="00855A95"/>
    <w:rsid w:val="008760E4"/>
    <w:rsid w:val="008A6247"/>
    <w:rsid w:val="008A6C68"/>
    <w:rsid w:val="008A7BBC"/>
    <w:rsid w:val="008B1A96"/>
    <w:rsid w:val="008B228F"/>
    <w:rsid w:val="008B2869"/>
    <w:rsid w:val="008D16D6"/>
    <w:rsid w:val="008E40AF"/>
    <w:rsid w:val="008E5C2B"/>
    <w:rsid w:val="008E79B0"/>
    <w:rsid w:val="008F266D"/>
    <w:rsid w:val="008F3F7E"/>
    <w:rsid w:val="00903211"/>
    <w:rsid w:val="00911365"/>
    <w:rsid w:val="00914004"/>
    <w:rsid w:val="00927C61"/>
    <w:rsid w:val="00940FA5"/>
    <w:rsid w:val="0094624C"/>
    <w:rsid w:val="00961C1D"/>
    <w:rsid w:val="009824D2"/>
    <w:rsid w:val="00983124"/>
    <w:rsid w:val="00984954"/>
    <w:rsid w:val="0098594E"/>
    <w:rsid w:val="009874EC"/>
    <w:rsid w:val="009A04EF"/>
    <w:rsid w:val="009A095D"/>
    <w:rsid w:val="009A5B0B"/>
    <w:rsid w:val="009B1A71"/>
    <w:rsid w:val="009B5C0D"/>
    <w:rsid w:val="009C00B6"/>
    <w:rsid w:val="009C0329"/>
    <w:rsid w:val="009C1BB3"/>
    <w:rsid w:val="009C4F46"/>
    <w:rsid w:val="009D3051"/>
    <w:rsid w:val="009D35AC"/>
    <w:rsid w:val="009D41F3"/>
    <w:rsid w:val="009E449B"/>
    <w:rsid w:val="009F5001"/>
    <w:rsid w:val="00A179B0"/>
    <w:rsid w:val="00A32C10"/>
    <w:rsid w:val="00A34F1E"/>
    <w:rsid w:val="00A36937"/>
    <w:rsid w:val="00A4491E"/>
    <w:rsid w:val="00A47A3F"/>
    <w:rsid w:val="00A57A57"/>
    <w:rsid w:val="00A80E2F"/>
    <w:rsid w:val="00A87DB7"/>
    <w:rsid w:val="00A9101F"/>
    <w:rsid w:val="00A94B0B"/>
    <w:rsid w:val="00A95882"/>
    <w:rsid w:val="00A96FF3"/>
    <w:rsid w:val="00AC4A84"/>
    <w:rsid w:val="00AC58D4"/>
    <w:rsid w:val="00AC7EF3"/>
    <w:rsid w:val="00AD29D0"/>
    <w:rsid w:val="00AD2D8F"/>
    <w:rsid w:val="00AF3DC0"/>
    <w:rsid w:val="00AF4F88"/>
    <w:rsid w:val="00B07C1D"/>
    <w:rsid w:val="00B23996"/>
    <w:rsid w:val="00B25B7F"/>
    <w:rsid w:val="00B2719D"/>
    <w:rsid w:val="00B435E2"/>
    <w:rsid w:val="00B52898"/>
    <w:rsid w:val="00B7180D"/>
    <w:rsid w:val="00B729CB"/>
    <w:rsid w:val="00B7315B"/>
    <w:rsid w:val="00B743BE"/>
    <w:rsid w:val="00B86117"/>
    <w:rsid w:val="00B91455"/>
    <w:rsid w:val="00B93B6A"/>
    <w:rsid w:val="00BB1B09"/>
    <w:rsid w:val="00BD7FFD"/>
    <w:rsid w:val="00BE4111"/>
    <w:rsid w:val="00BE730E"/>
    <w:rsid w:val="00BF16DD"/>
    <w:rsid w:val="00C00549"/>
    <w:rsid w:val="00C06E49"/>
    <w:rsid w:val="00C10730"/>
    <w:rsid w:val="00C14BDA"/>
    <w:rsid w:val="00C33D59"/>
    <w:rsid w:val="00C33DA0"/>
    <w:rsid w:val="00C40548"/>
    <w:rsid w:val="00C41466"/>
    <w:rsid w:val="00C43509"/>
    <w:rsid w:val="00C50B23"/>
    <w:rsid w:val="00C55EA9"/>
    <w:rsid w:val="00C62731"/>
    <w:rsid w:val="00C77532"/>
    <w:rsid w:val="00C876D7"/>
    <w:rsid w:val="00C93A0C"/>
    <w:rsid w:val="00CA2AD1"/>
    <w:rsid w:val="00CA7583"/>
    <w:rsid w:val="00CB3C9F"/>
    <w:rsid w:val="00CB3FCA"/>
    <w:rsid w:val="00CB62A5"/>
    <w:rsid w:val="00CD345A"/>
    <w:rsid w:val="00CD3C60"/>
    <w:rsid w:val="00CD44E9"/>
    <w:rsid w:val="00CE79A7"/>
    <w:rsid w:val="00D02187"/>
    <w:rsid w:val="00D05249"/>
    <w:rsid w:val="00D12C9D"/>
    <w:rsid w:val="00D1731F"/>
    <w:rsid w:val="00D26023"/>
    <w:rsid w:val="00D2735B"/>
    <w:rsid w:val="00D306E0"/>
    <w:rsid w:val="00D3373A"/>
    <w:rsid w:val="00D7149B"/>
    <w:rsid w:val="00D80EA5"/>
    <w:rsid w:val="00D90F53"/>
    <w:rsid w:val="00D91AEE"/>
    <w:rsid w:val="00D97689"/>
    <w:rsid w:val="00D97A36"/>
    <w:rsid w:val="00D97B0B"/>
    <w:rsid w:val="00DA004F"/>
    <w:rsid w:val="00DB2118"/>
    <w:rsid w:val="00DB29E6"/>
    <w:rsid w:val="00DB5C8C"/>
    <w:rsid w:val="00DD03DB"/>
    <w:rsid w:val="00DE2217"/>
    <w:rsid w:val="00DF23B9"/>
    <w:rsid w:val="00DF2BD4"/>
    <w:rsid w:val="00DF59CC"/>
    <w:rsid w:val="00DF7743"/>
    <w:rsid w:val="00E04FBC"/>
    <w:rsid w:val="00E21435"/>
    <w:rsid w:val="00E23498"/>
    <w:rsid w:val="00E2521E"/>
    <w:rsid w:val="00E32D8D"/>
    <w:rsid w:val="00E33089"/>
    <w:rsid w:val="00E40A31"/>
    <w:rsid w:val="00E51E5C"/>
    <w:rsid w:val="00E543C4"/>
    <w:rsid w:val="00E61812"/>
    <w:rsid w:val="00E6287F"/>
    <w:rsid w:val="00E739C9"/>
    <w:rsid w:val="00E82FD0"/>
    <w:rsid w:val="00E8325C"/>
    <w:rsid w:val="00E84CD5"/>
    <w:rsid w:val="00EC5E35"/>
    <w:rsid w:val="00EC6C88"/>
    <w:rsid w:val="00ED2438"/>
    <w:rsid w:val="00EE34CE"/>
    <w:rsid w:val="00EE450A"/>
    <w:rsid w:val="00EE607A"/>
    <w:rsid w:val="00EF20C5"/>
    <w:rsid w:val="00F062DB"/>
    <w:rsid w:val="00F22A9D"/>
    <w:rsid w:val="00F22DE4"/>
    <w:rsid w:val="00F308BB"/>
    <w:rsid w:val="00F369F1"/>
    <w:rsid w:val="00F4512A"/>
    <w:rsid w:val="00F5041C"/>
    <w:rsid w:val="00F61193"/>
    <w:rsid w:val="00F61F48"/>
    <w:rsid w:val="00F61F5C"/>
    <w:rsid w:val="00F679E0"/>
    <w:rsid w:val="00F7083F"/>
    <w:rsid w:val="00F72F0E"/>
    <w:rsid w:val="00F7739A"/>
    <w:rsid w:val="00F811A1"/>
    <w:rsid w:val="00F82222"/>
    <w:rsid w:val="00F82A00"/>
    <w:rsid w:val="00F8472D"/>
    <w:rsid w:val="00F86217"/>
    <w:rsid w:val="00F87DA0"/>
    <w:rsid w:val="00FA0C54"/>
    <w:rsid w:val="00FA1AB0"/>
    <w:rsid w:val="00FB7589"/>
    <w:rsid w:val="00FC0591"/>
    <w:rsid w:val="00FC1AB4"/>
    <w:rsid w:val="00FC20F1"/>
    <w:rsid w:val="00FC58D4"/>
    <w:rsid w:val="00FD126A"/>
    <w:rsid w:val="00FD6220"/>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1812"/>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 w:type="character" w:customStyle="1" w:styleId="UnresolvedMention">
    <w:name w:val="Unresolved Mention"/>
    <w:basedOn w:val="Policepardfaut"/>
    <w:uiPriority w:val="99"/>
    <w:semiHidden/>
    <w:unhideWhenUsed/>
    <w:rsid w:val="00395B8E"/>
    <w:rPr>
      <w:color w:val="605E5C"/>
      <w:shd w:val="clear" w:color="auto" w:fill="E1DFDD"/>
    </w:rPr>
  </w:style>
  <w:style w:type="paragraph" w:customStyle="1" w:styleId="Sous-titre-de-paragraphe">
    <w:name w:val="Sous-titre-de-paragraphe"/>
    <w:basedOn w:val="Normal"/>
    <w:link w:val="Sous-titre-de-paragrapheCar"/>
    <w:qFormat/>
    <w:rsid w:val="00CE79A7"/>
    <w:rPr>
      <w:b/>
      <w:bCs/>
    </w:rPr>
  </w:style>
  <w:style w:type="character" w:customStyle="1" w:styleId="Sous-titre-de-paragrapheCar">
    <w:name w:val="Sous-titre-de-paragraphe Car"/>
    <w:basedOn w:val="Policepardfaut"/>
    <w:link w:val="Sous-titre-de-paragraphe"/>
    <w:rsid w:val="00CE79A7"/>
    <w:rPr>
      <w:rFonts w:ascii="Gentium Book Basic" w:hAnsi="Gentium Book Basic"/>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26" Type="http://schemas.openxmlformats.org/officeDocument/2006/relationships/image" Target="media/image12.png"/><Relationship Id="rId39" Type="http://schemas.openxmlformats.org/officeDocument/2006/relationships/image" Target="media/image22.emf"/><Relationship Id="rId21" Type="http://schemas.openxmlformats.org/officeDocument/2006/relationships/image" Target="media/image8.jpg"/><Relationship Id="rId34" Type="http://schemas.openxmlformats.org/officeDocument/2006/relationships/image" Target="media/image18.png"/><Relationship Id="rId42" Type="http://schemas.openxmlformats.org/officeDocument/2006/relationships/hyperlink" Target="https://eccel.co.uk/wp-content/downloads/UART-B1-User-manual.pdf" TargetMode="External"/><Relationship Id="rId47" Type="http://schemas.openxmlformats.org/officeDocument/2006/relationships/image" Target="media/image27.png"/><Relationship Id="rId50" Type="http://schemas.openxmlformats.org/officeDocument/2006/relationships/hyperlink" Target="https://www.ti.com/lit/ds/symlink/tlc5973.pdf?HQS=dis-dk-null-digikeymode-dsf-pf-null-wwe&amp;ts=1695554399423&amp;ref_url=https%253A%252F%252Fwww.ti.com%252Fgeneral%252Fdocs%252Fsuppproductinfo.tsp%253FdistId%253D10%2526gotoUrl%253Dhttps%253A%252F%252Fwww.ti.com%252Flit%252Fgpn%252Ftlc5973" TargetMode="External"/><Relationship Id="rId55" Type="http://schemas.openxmlformats.org/officeDocument/2006/relationships/image" Target="media/image33.jpg"/><Relationship Id="rId63" Type="http://schemas.openxmlformats.org/officeDocument/2006/relationships/hyperlink" Target="https://resources.altium.com/fr/p/using-an-ipc-2221-calculator-for-high-voltage-design" TargetMode="External"/><Relationship Id="rId68" Type="http://schemas.openxmlformats.org/officeDocument/2006/relationships/image" Target="media/image44.png"/><Relationship Id="rId76" Type="http://schemas.openxmlformats.org/officeDocument/2006/relationships/image" Target="media/image52.png"/><Relationship Id="rId84" Type="http://schemas.openxmlformats.org/officeDocument/2006/relationships/image" Target="media/image59.png"/><Relationship Id="rId89" Type="http://schemas.openxmlformats.org/officeDocument/2006/relationships/hyperlink" Target="file:///C:\ETML-ES\2312_BadgePlace\doc\rapport\2312_BadgePlace_Santos_2023.docx" TargetMode="Externa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hyperlink" Target="file:///C:\ETML-ES\2312_BadgePlace\doc\rapport\2312_BadgePlace_Santos_2023.docx"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s://www.cuidevices.com/product/resource/crj011-ml3-th.pdf" TargetMode="External"/><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image" Target="media/image26.emf"/><Relationship Id="rId53" Type="http://schemas.openxmlformats.org/officeDocument/2006/relationships/image" Target="media/image32.emf"/><Relationship Id="rId58" Type="http://schemas.openxmlformats.org/officeDocument/2006/relationships/image" Target="media/image36.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image" Target="media/image55.png"/><Relationship Id="rId87" Type="http://schemas.openxmlformats.org/officeDocument/2006/relationships/hyperlink" Target="file:///C:\ETML-ES\2312_BadgePlace\doc\rapport\2312_BadgePlace_Santos_2023.docx" TargetMode="Externa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8.png"/><Relationship Id="rId90" Type="http://schemas.openxmlformats.org/officeDocument/2006/relationships/hyperlink" Target="file:///C:\ETML-ES\2312_BadgePlace\doc\rapport\2312_BadgePlace_Santos_2023.docx" TargetMode="External"/><Relationship Id="rId19" Type="http://schemas.openxmlformats.org/officeDocument/2006/relationships/image" Target="media/image7.emf"/><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ww1.microchip.com/downloads/aemDocuments/documents/OTH/ProductDocuments/DataSheets/00002165B.pdf" TargetMode="External"/><Relationship Id="rId35" Type="http://schemas.openxmlformats.org/officeDocument/2006/relationships/image" Target="media/image19.png"/><Relationship Id="rId43" Type="http://schemas.openxmlformats.org/officeDocument/2006/relationships/image" Target="media/image24.jpeg"/><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0.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s://www.we-online.com/components/products/datasheet/150141M173100.pdf" TargetMode="External"/><Relationship Id="rId59" Type="http://schemas.openxmlformats.org/officeDocument/2006/relationships/image" Target="media/image37.png"/><Relationship Id="rId67" Type="http://schemas.openxmlformats.org/officeDocument/2006/relationships/image" Target="media/image43.png"/><Relationship Id="rId20" Type="http://schemas.openxmlformats.org/officeDocument/2006/relationships/hyperlink" Target="https://www3.panasonic.biz/ac/e_download/control/relay/power/catalog/mech_eng_dw.pdf" TargetMode="External"/><Relationship Id="rId41" Type="http://schemas.openxmlformats.org/officeDocument/2006/relationships/hyperlink" Target="https://www.mikroe.com/rfid-click" TargetMode="External"/><Relationship Id="rId54" Type="http://schemas.openxmlformats.org/officeDocument/2006/relationships/hyperlink" Target="https://www.cuidevices.com/product/resource/cmt-0904-83t.pdf" TargetMode="External"/><Relationship Id="rId62" Type="http://schemas.openxmlformats.org/officeDocument/2006/relationships/hyperlink" Target="https://www.digikey.hk/en/resources/conversion-calculators/conversion-calculator-pcb-trace-width"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yperlink" Target="https://thenounproject.com/" TargetMode="External"/><Relationship Id="rId88" Type="http://schemas.openxmlformats.org/officeDocument/2006/relationships/hyperlink" Target="file:///C:\ETML-ES\2312_BadgePlace\doc\rapport\2312_BadgePlace_Santos_2023.docx" TargetMode="External"/><Relationship Id="rId91" Type="http://schemas.openxmlformats.org/officeDocument/2006/relationships/hyperlink" Target="file:///C:\ETML-ES\2312_BadgePlace\doc\rapport\2312_BadgePlace_Santos_2023.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image" Target="media/image14.emf"/><Relationship Id="rId36" Type="http://schemas.openxmlformats.org/officeDocument/2006/relationships/hyperlink" Target="https://www.espressif.com/sites/default/files/documentation/esp32-c3-wroom-02_datasheet_en.pdf" TargetMode="External"/><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5.jpeg"/><Relationship Id="rId52" Type="http://schemas.openxmlformats.org/officeDocument/2006/relationships/image" Target="media/image31.emf"/><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hyperlink" Target="file:///C:\ETML-ES\2312_BadgePlace\doc\rapport\2312_BadgePlace_Santos_2023.docx"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96DBC-078E-402D-BFA6-E6D5A25A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3</TotalTime>
  <Pages>1</Pages>
  <Words>11486</Words>
  <Characters>63178</Characters>
  <Application>Microsoft Office Word</Application>
  <DocSecurity>0</DocSecurity>
  <Lines>526</Lines>
  <Paragraphs>14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7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103</cp:revision>
  <cp:lastPrinted>2023-09-23T22:44:00Z</cp:lastPrinted>
  <dcterms:created xsi:type="dcterms:W3CDTF">2023-09-04T12:02:00Z</dcterms:created>
  <dcterms:modified xsi:type="dcterms:W3CDTF">2023-09-2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XkwL6G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